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0AFC1DD8" w:rsidR="002421C4" w:rsidRDefault="002421C4" w:rsidP="002421C4">
      <w:r>
        <w:t xml:space="preserve">Machine learning, especially deep learning, is becoming popular in biological </w:t>
      </w:r>
      <w:r w:rsidR="0094441C">
        <w:t>and</w:t>
      </w:r>
      <w:r>
        <w:t xml:space="preserve"> medical field</w:t>
      </w:r>
      <w:r w:rsidR="007230D2">
        <w:t>s</w:t>
      </w:r>
      <w:r>
        <w:t xml:space="preserve">. However, </w:t>
      </w:r>
      <w:r w:rsidR="0076152E">
        <w:t>even though a large amount of data is produced within these fields,</w:t>
      </w:r>
      <w:r w:rsidR="006E61BF">
        <w:t xml:space="preserve"> due to privacy issues,</w:t>
      </w:r>
      <w:r w:rsidR="0076152E">
        <w:t xml:space="preserve"> </w:t>
      </w:r>
      <w:r w:rsidR="009A4B66">
        <w:t>the implementation of</w:t>
      </w:r>
      <w:r w:rsidR="0076152E">
        <w:t xml:space="preserve"> machine learning </w:t>
      </w:r>
      <w:r w:rsidR="00DA0095">
        <w:t>still faces</w:t>
      </w:r>
      <w:r w:rsidR="0076152E">
        <w:t xml:space="preserve"> </w:t>
      </w:r>
      <w:r w:rsidR="00070417">
        <w:t xml:space="preserve">the </w:t>
      </w:r>
      <w:r w:rsidR="0076152E">
        <w:t xml:space="preserve">problem of lacking suitable datasets. </w:t>
      </w:r>
      <w:r>
        <w:t xml:space="preserve">A new machine learning setting called Federated learning is considered to have </w:t>
      </w:r>
      <w:r w:rsidR="00025D96">
        <w:t>the</w:t>
      </w:r>
      <w:r>
        <w:t xml:space="preserve"> ability </w:t>
      </w:r>
      <w:r w:rsidR="005A64FC">
        <w:t>to utilize</w:t>
      </w:r>
      <w:r>
        <w:t xml:space="preserve"> small and private datasets without </w:t>
      </w:r>
      <w:r w:rsidR="003E60F7">
        <w:t xml:space="preserve">the </w:t>
      </w:r>
      <w:r>
        <w:t xml:space="preserve">leakage in privacy, </w:t>
      </w:r>
      <w:r w:rsidR="004A7495">
        <w:t>providing</w:t>
      </w:r>
      <w:r>
        <w:t xml:space="preserve"> more potential opportunities </w:t>
      </w:r>
      <w:r w:rsidR="004C506E">
        <w:t>for</w:t>
      </w:r>
      <w:r>
        <w:t xml:space="preserve"> </w:t>
      </w:r>
      <w:r w:rsidR="004F78F2">
        <w:t>data scientists</w:t>
      </w:r>
      <w:r>
        <w:t xml:space="preserve">. </w:t>
      </w:r>
    </w:p>
    <w:p w14:paraId="05E234C7" w14:textId="45656824" w:rsidR="002421C4" w:rsidRDefault="002421C4" w:rsidP="002421C4">
      <w:r>
        <w:t xml:space="preserve">In this project, we </w:t>
      </w:r>
      <w:r w:rsidR="002C2B97">
        <w:t>simulate</w:t>
      </w:r>
      <w:r>
        <w:t xml:space="preserve"> federated learning</w:t>
      </w:r>
      <w:r w:rsidR="00025D96">
        <w:t xml:space="preserve"> </w:t>
      </w:r>
      <w:r>
        <w:t xml:space="preserve">under various scenarios using </w:t>
      </w:r>
      <w:r w:rsidR="00025D96">
        <w:t xml:space="preserve">the </w:t>
      </w:r>
      <w:r>
        <w:t>CIFAR10 dataset</w:t>
      </w:r>
      <w:r w:rsidR="00AB1464">
        <w:t>, including model and data poisoning,</w:t>
      </w:r>
      <w:r w:rsidR="008776CC">
        <w:t xml:space="preserve"> client size,</w:t>
      </w:r>
      <w:r w:rsidR="00AB1464">
        <w:t xml:space="preserve"> asynchronous </w:t>
      </w:r>
      <w:r w:rsidR="00756732">
        <w:t xml:space="preserve">node </w:t>
      </w:r>
      <w:r w:rsidR="00AB1464">
        <w:t xml:space="preserve">updating, sharing a </w:t>
      </w:r>
      <w:r w:rsidR="00DE4A29">
        <w:t>public</w:t>
      </w:r>
      <w:r w:rsidR="00AB1464">
        <w:t xml:space="preserve"> </w:t>
      </w:r>
      <w:r w:rsidR="00E02B48">
        <w:t>dataset</w:t>
      </w:r>
      <w:r>
        <w:t>.</w:t>
      </w:r>
      <w:r w:rsidR="00E463A5">
        <w:t xml:space="preserve"> The simulation system can be edited for other scenarios as well.</w:t>
      </w:r>
      <w:r>
        <w:t xml:space="preserve"> We also provide an example</w:t>
      </w:r>
      <w:r w:rsidR="00025D96">
        <w:t xml:space="preserve"> of</w:t>
      </w:r>
      <w:r>
        <w:t xml:space="preserve"> </w:t>
      </w:r>
      <w:r w:rsidR="00025D96">
        <w:t xml:space="preserve">a </w:t>
      </w:r>
      <w:r>
        <w:t xml:space="preserve">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federated settings</w:t>
      </w:r>
      <w:r w:rsidR="00BF15BD">
        <w:t xml:space="preserve"> in their research</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3981FF6E" w14:textId="0927095D" w:rsidR="00E91D1E" w:rsidRPr="00394209" w:rsidRDefault="00AC53CA" w:rsidP="00E91D1E">
      <w:pPr>
        <w:rPr>
          <w:lang w:val="en-GB" w:eastAsia="zh-CN"/>
        </w:rPr>
      </w:pPr>
      <w:r w:rsidRPr="00AC53CA">
        <w:rPr>
          <w:lang w:val="en-GB" w:eastAsia="zh-CN"/>
        </w:rPr>
        <w:t xml:space="preserve">Nowadays, biological or medical researchers have produced a large amount of data, which seems to be a perfect </w:t>
      </w:r>
      <w:r w:rsidR="00394209">
        <w:rPr>
          <w:lang w:val="en-GB" w:eastAsia="zh-CN"/>
        </w:rPr>
        <w:t xml:space="preserve">application field for </w:t>
      </w:r>
      <w:r w:rsidR="00394209" w:rsidRPr="00AC53CA">
        <w:rPr>
          <w:lang w:val="en-GB" w:eastAsia="zh-CN"/>
        </w:rPr>
        <w:t>machine learning</w:t>
      </w:r>
      <w:r w:rsidR="00394209">
        <w:rPr>
          <w:lang w:val="en-GB" w:eastAsia="zh-CN"/>
        </w:rPr>
        <w:t xml:space="preserve">. </w:t>
      </w:r>
      <w:r w:rsidRPr="00AC53CA">
        <w:rPr>
          <w:lang w:val="en-GB" w:eastAsia="zh-CN"/>
        </w:rPr>
        <w:t xml:space="preserve">Machine learning, especially deep learning is becoming more and more popular in </w:t>
      </w:r>
      <w:r w:rsidR="003A5422">
        <w:rPr>
          <w:lang w:val="en-GB" w:eastAsia="zh-CN"/>
        </w:rPr>
        <w:t>biological</w:t>
      </w:r>
      <w:r w:rsidRPr="00AC53CA">
        <w:rPr>
          <w:lang w:val="en-GB" w:eastAsia="zh-CN"/>
        </w:rPr>
        <w:t xml:space="preserve"> fields. In many cases, the researcher will ’teach’ a computer-based model to handle certain tasks using large and suitable dataset</w:t>
      </w:r>
      <w:r w:rsidR="006E194D">
        <w:rPr>
          <w:lang w:val="en-GB" w:eastAsia="zh-CN"/>
        </w:rPr>
        <w:t>s</w:t>
      </w:r>
      <w:r w:rsidRPr="00AC53CA">
        <w:rPr>
          <w:lang w:val="en-GB" w:eastAsia="zh-CN"/>
        </w:rPr>
        <w:t xml:space="preserve">. </w:t>
      </w:r>
      <w:r w:rsidR="00D10BAB">
        <w:rPr>
          <w:lang w:val="en-GB" w:eastAsia="zh-CN"/>
        </w:rPr>
        <w:t>Th</w:t>
      </w:r>
      <w:r w:rsidR="006E194D">
        <w:rPr>
          <w:lang w:val="en-GB" w:eastAsia="zh-CN"/>
        </w:rPr>
        <w:t>ese</w:t>
      </w:r>
      <w:r w:rsidR="00D10BAB">
        <w:rPr>
          <w:lang w:val="en-GB" w:eastAsia="zh-CN"/>
        </w:rPr>
        <w:t xml:space="preserve"> dataset</w:t>
      </w:r>
      <w:r w:rsidR="007E2CB4">
        <w:rPr>
          <w:lang w:val="en-GB" w:eastAsia="zh-CN"/>
        </w:rPr>
        <w:t>s</w:t>
      </w:r>
      <w:r w:rsidR="00D10BAB">
        <w:rPr>
          <w:lang w:val="en-GB" w:eastAsia="zh-CN"/>
        </w:rPr>
        <w:t xml:space="preserve"> can be found in various public databases. </w:t>
      </w:r>
      <w:r w:rsidRPr="00AC53CA">
        <w:rPr>
          <w:lang w:val="en-GB" w:eastAsia="zh-CN"/>
        </w:rPr>
        <w:t xml:space="preserve">Many interesting attempts have already been done in </w:t>
      </w:r>
      <w:r w:rsidR="0072102E">
        <w:rPr>
          <w:lang w:val="en-GB" w:eastAsia="zh-CN"/>
        </w:rPr>
        <w:t xml:space="preserve">applications such as </w:t>
      </w:r>
      <w:r w:rsidRPr="00AC53CA">
        <w:rPr>
          <w:lang w:val="en-GB" w:eastAsia="zh-CN"/>
        </w:rPr>
        <w:t xml:space="preserve">developing drugs, assisting doctors, predicting epidemics, and so on. </w:t>
      </w:r>
      <w:r w:rsidR="00E91D1E">
        <w:t xml:space="preserve"> </w:t>
      </w:r>
    </w:p>
    <w:p w14:paraId="4B30F940" w14:textId="47DE89E9" w:rsidR="00E91D1E" w:rsidRDefault="0009110B" w:rsidP="00E91D1E">
      <w:pPr>
        <w:rPr>
          <w:lang w:eastAsia="zh-CN"/>
        </w:rPr>
      </w:pPr>
      <w:r w:rsidRPr="0009110B">
        <w:rPr>
          <w:lang w:eastAsia="zh-CN"/>
        </w:rPr>
        <w:t xml:space="preserve">However, in </w:t>
      </w:r>
      <w:r w:rsidR="00D10BAB">
        <w:rPr>
          <w:lang w:eastAsia="zh-CN"/>
        </w:rPr>
        <w:t>many</w:t>
      </w:r>
      <w:r w:rsidRPr="0009110B">
        <w:rPr>
          <w:lang w:eastAsia="zh-CN"/>
        </w:rPr>
        <w:t xml:space="preserve"> other cases, researches are hindered by lacking suitable datasets, since biological or medical records sometimes include sensitive</w:t>
      </w:r>
      <w:r w:rsidR="00937A2E">
        <w:rPr>
          <w:lang w:eastAsia="zh-CN"/>
        </w:rPr>
        <w:t xml:space="preserve"> information</w:t>
      </w:r>
      <w:r w:rsidRPr="0009110B">
        <w:rPr>
          <w:lang w:eastAsia="zh-CN"/>
        </w:rPr>
        <w:t xml:space="preserve"> and </w:t>
      </w:r>
      <w:r w:rsidR="00937A2E">
        <w:rPr>
          <w:lang w:eastAsia="zh-CN"/>
        </w:rPr>
        <w:t xml:space="preserve">are </w:t>
      </w:r>
      <w:r w:rsidRPr="0009110B">
        <w:rPr>
          <w:lang w:eastAsia="zh-CN"/>
        </w:rPr>
        <w:t xml:space="preserve">not allowed to be </w:t>
      </w:r>
      <w:r w:rsidR="00850F1F">
        <w:rPr>
          <w:lang w:eastAsia="zh-CN"/>
        </w:rPr>
        <w:t>accessed by researchers</w:t>
      </w:r>
      <w:r w:rsidRPr="0009110B">
        <w:rPr>
          <w:lang w:eastAsia="zh-CN"/>
        </w:rPr>
        <w:t>. For example, patients’ medical records from the hospital</w:t>
      </w:r>
      <w:r w:rsidR="00B65657">
        <w:rPr>
          <w:lang w:eastAsia="zh-CN"/>
        </w:rPr>
        <w:t>s should not be visited by anyone else except for the doctor</w:t>
      </w:r>
      <w:r w:rsidR="008C1A60">
        <w:rPr>
          <w:lang w:eastAsia="zh-CN"/>
        </w:rPr>
        <w:t>s</w:t>
      </w:r>
      <w:r w:rsidRPr="0009110B">
        <w:rPr>
          <w:lang w:eastAsia="zh-CN"/>
        </w:rPr>
        <w:t xml:space="preserve">. In another example, the gene sequence </w:t>
      </w:r>
      <w:r w:rsidR="007010AB">
        <w:rPr>
          <w:lang w:eastAsia="zh-CN"/>
        </w:rPr>
        <w:t>of</w:t>
      </w:r>
      <w:r w:rsidRPr="0009110B">
        <w:rPr>
          <w:lang w:eastAsia="zh-CN"/>
        </w:rPr>
        <w:t xml:space="preserve"> the individuals are client’s genetic privacy, sequencing companies are not allowed to share them with genetic labs. In other situations where private information can be deduced from the records, publicizing can also be dangerous and illegal. </w:t>
      </w:r>
      <w:r w:rsidR="00E91D1E">
        <w:rPr>
          <w:lang w:eastAsia="zh-CN"/>
        </w:rPr>
        <w:t xml:space="preserve"> </w:t>
      </w:r>
    </w:p>
    <w:p w14:paraId="0CFC558D" w14:textId="24A1AF24" w:rsidR="005C40E1" w:rsidRDefault="005C40E1" w:rsidP="00E91D1E">
      <w:pPr>
        <w:rPr>
          <w:lang w:eastAsia="zh-CN"/>
        </w:rPr>
      </w:pPr>
      <w:r w:rsidRPr="005C40E1">
        <w:rPr>
          <w:lang w:eastAsia="zh-CN"/>
        </w:rPr>
        <w:t xml:space="preserve">We all know that for complex tasks, feeding in more data to the model can usually result in better performance. Unfortunately, a suitable amount of data is not always available in </w:t>
      </w:r>
      <w:r w:rsidR="00481FFA">
        <w:rPr>
          <w:lang w:eastAsia="zh-CN"/>
        </w:rPr>
        <w:t xml:space="preserve">a </w:t>
      </w:r>
      <w:r w:rsidRPr="005C40E1">
        <w:rPr>
          <w:lang w:eastAsia="zh-CN"/>
        </w:rPr>
        <w:t>single</w:t>
      </w:r>
      <w:r w:rsidR="00D6745F">
        <w:rPr>
          <w:lang w:eastAsia="zh-CN"/>
        </w:rPr>
        <w:t xml:space="preserve"> </w:t>
      </w:r>
      <w:r w:rsidRPr="005C40E1">
        <w:rPr>
          <w:lang w:eastAsia="zh-CN"/>
        </w:rPr>
        <w:t xml:space="preserve">institution, especially for </w:t>
      </w:r>
      <w:r w:rsidR="007010AB">
        <w:rPr>
          <w:lang w:eastAsia="zh-CN"/>
        </w:rPr>
        <w:t xml:space="preserve">the </w:t>
      </w:r>
      <w:r w:rsidRPr="005C40E1">
        <w:rPr>
          <w:lang w:eastAsia="zh-CN"/>
        </w:rPr>
        <w:t xml:space="preserve">small </w:t>
      </w:r>
      <w:r w:rsidR="007010AB">
        <w:rPr>
          <w:lang w:eastAsia="zh-CN"/>
        </w:rPr>
        <w:t>one</w:t>
      </w:r>
      <w:r w:rsidRPr="005C40E1">
        <w:rPr>
          <w:lang w:eastAsia="zh-CN"/>
        </w:rPr>
        <w:t xml:space="preserve">s. Since we cannot share these data, the datasets from small instances become somehow </w:t>
      </w:r>
      <w:r w:rsidR="00747034">
        <w:rPr>
          <w:lang w:eastAsia="zh-CN"/>
        </w:rPr>
        <w:t>’</w:t>
      </w:r>
      <w:r w:rsidRPr="005C40E1">
        <w:rPr>
          <w:lang w:eastAsia="zh-CN"/>
        </w:rPr>
        <w:t>wasted</w:t>
      </w:r>
      <w:r w:rsidR="00747034">
        <w:rPr>
          <w:lang w:eastAsia="zh-CN"/>
        </w:rPr>
        <w:t>’</w:t>
      </w:r>
      <w:r w:rsidRPr="005C40E1">
        <w:rPr>
          <w:lang w:eastAsia="zh-CN"/>
        </w:rPr>
        <w:t>.</w:t>
      </w:r>
    </w:p>
    <w:p w14:paraId="2B0412AF" w14:textId="0F9D1F51" w:rsidR="004F6A46" w:rsidRPr="00E91D1E" w:rsidRDefault="00A462A6">
      <w:pPr>
        <w:spacing w:after="200"/>
        <w:rPr>
          <w:rFonts w:eastAsia="Times New Roman" w:cs="Times New Roman"/>
        </w:rPr>
      </w:pPr>
      <w:r w:rsidRPr="00A462A6">
        <w:rPr>
          <w:lang w:eastAsia="zh-CN"/>
        </w:rPr>
        <w:t xml:space="preserve">A new method has been developed for avoiding such limitations in data usage. This method, which is called Federated learning, </w:t>
      </w:r>
      <w:r w:rsidR="007010AB">
        <w:rPr>
          <w:lang w:eastAsia="zh-CN"/>
        </w:rPr>
        <w:t>was</w:t>
      </w:r>
      <w:r w:rsidRPr="00A462A6">
        <w:rPr>
          <w:lang w:eastAsia="zh-CN"/>
        </w:rPr>
        <w:t xml:space="preserve"> published in 2016 and has already been used in the development of several applications such as the Google keyboard. This method can make good use of the client’s private datasets without having access to them. In this project, we will test this method’s performance under several possible scenarios, and </w:t>
      </w:r>
      <w:r w:rsidR="007010AB">
        <w:rPr>
          <w:lang w:eastAsia="zh-CN"/>
        </w:rPr>
        <w:t>present</w:t>
      </w:r>
      <w:r w:rsidRPr="00A462A6">
        <w:rPr>
          <w:lang w:eastAsia="zh-CN"/>
        </w:rPr>
        <w:t xml:space="preserve"> an example of using this technique for disease detection.</w:t>
      </w:r>
    </w:p>
    <w:p w14:paraId="5216B83A" w14:textId="0A521D7C" w:rsidR="00333E85" w:rsidRDefault="00333E85">
      <w:pPr>
        <w:spacing w:after="200"/>
        <w:rPr>
          <w:rFonts w:eastAsia="Times New Roman"/>
          <w:lang w:val="en-GB"/>
        </w:rPr>
      </w:pPr>
    </w:p>
    <w:p w14:paraId="237266FA" w14:textId="77777777" w:rsidR="00B72D68" w:rsidRDefault="00B72D68">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79BA6022" w14:textId="313EC61D" w:rsidR="00114392" w:rsidRDefault="00114392">
      <w:pPr>
        <w:pStyle w:val="TOC1"/>
        <w:rPr>
          <w:lang w:val="en-GB"/>
        </w:rPr>
      </w:pPr>
      <w:r w:rsidRPr="00DA6916">
        <w:rPr>
          <w:lang w:val="en-GB"/>
        </w:rPr>
        <w:t>Abbreviations</w:t>
      </w:r>
      <w:r>
        <w:rPr>
          <w:lang w:val="en-GB"/>
        </w:rPr>
        <w:t>……………………………………………………………………………………………………1</w:t>
      </w:r>
    </w:p>
    <w:p w14:paraId="5C637754" w14:textId="1D5C989B" w:rsidR="005B3D55" w:rsidRDefault="00637E83">
      <w:pPr>
        <w:pStyle w:val="TOC1"/>
        <w:rPr>
          <w:rFonts w:asciiTheme="minorHAnsi" w:eastAsiaTheme="minorEastAsia" w:hAnsiTheme="minorHAnsi" w:cstheme="minorBidi"/>
          <w:b w:val="0"/>
          <w:kern w:val="2"/>
          <w:sz w:val="21"/>
          <w:szCs w:val="22"/>
          <w:lang w:val="en-US" w:eastAsia="zh-CN"/>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5B3D55" w:rsidRPr="003779B0">
        <w:rPr>
          <w:lang w:val="en-GB"/>
        </w:rPr>
        <w:t>1</w:t>
      </w:r>
      <w:r w:rsidR="005B3D55">
        <w:rPr>
          <w:rFonts w:asciiTheme="minorHAnsi" w:eastAsiaTheme="minorEastAsia" w:hAnsiTheme="minorHAnsi" w:cstheme="minorBidi"/>
          <w:b w:val="0"/>
          <w:kern w:val="2"/>
          <w:sz w:val="21"/>
          <w:szCs w:val="22"/>
          <w:lang w:val="en-US" w:eastAsia="zh-CN"/>
        </w:rPr>
        <w:tab/>
      </w:r>
      <w:r w:rsidR="005B3D55" w:rsidRPr="003779B0">
        <w:rPr>
          <w:lang w:val="en-GB"/>
        </w:rPr>
        <w:t>Introduction</w:t>
      </w:r>
      <w:r w:rsidR="005B3D55">
        <w:tab/>
      </w:r>
      <w:r w:rsidR="005B3D55">
        <w:fldChar w:fldCharType="begin"/>
      </w:r>
      <w:r w:rsidR="005B3D55">
        <w:instrText xml:space="preserve"> PAGEREF _Toc47606764 \h </w:instrText>
      </w:r>
      <w:r w:rsidR="005B3D55">
        <w:fldChar w:fldCharType="separate"/>
      </w:r>
      <w:r w:rsidR="005B3D55">
        <w:t>3</w:t>
      </w:r>
      <w:r w:rsidR="005B3D55">
        <w:fldChar w:fldCharType="end"/>
      </w:r>
    </w:p>
    <w:p w14:paraId="6EE5AD73" w14:textId="13B672D1" w:rsidR="005B3D55" w:rsidRDefault="005B3D55">
      <w:pPr>
        <w:pStyle w:val="TOC1"/>
        <w:rPr>
          <w:rFonts w:asciiTheme="minorHAnsi" w:eastAsiaTheme="minorEastAsia" w:hAnsiTheme="minorHAnsi" w:cstheme="minorBidi"/>
          <w:b w:val="0"/>
          <w:kern w:val="2"/>
          <w:sz w:val="21"/>
          <w:szCs w:val="22"/>
          <w:lang w:val="en-US" w:eastAsia="zh-CN"/>
        </w:rPr>
      </w:pPr>
      <w:r w:rsidRPr="003779B0">
        <w:rPr>
          <w:lang w:val="en-GB"/>
        </w:rPr>
        <w:t>2</w:t>
      </w:r>
      <w:r>
        <w:rPr>
          <w:rFonts w:asciiTheme="minorHAnsi" w:eastAsiaTheme="minorEastAsia" w:hAnsiTheme="minorHAnsi" w:cstheme="minorBidi"/>
          <w:b w:val="0"/>
          <w:kern w:val="2"/>
          <w:sz w:val="21"/>
          <w:szCs w:val="22"/>
          <w:lang w:val="en-US" w:eastAsia="zh-CN"/>
        </w:rPr>
        <w:tab/>
      </w:r>
      <w:r w:rsidRPr="003779B0">
        <w:rPr>
          <w:lang w:val="en-GB"/>
        </w:rPr>
        <w:t>Background</w:t>
      </w:r>
      <w:r>
        <w:tab/>
      </w:r>
      <w:r>
        <w:fldChar w:fldCharType="begin"/>
      </w:r>
      <w:r>
        <w:instrText xml:space="preserve"> PAGEREF _Toc47606765 \h </w:instrText>
      </w:r>
      <w:r>
        <w:fldChar w:fldCharType="separate"/>
      </w:r>
      <w:r>
        <w:t>4</w:t>
      </w:r>
      <w:r>
        <w:fldChar w:fldCharType="end"/>
      </w:r>
    </w:p>
    <w:p w14:paraId="7C3C101B" w14:textId="4308E953"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sidRPr="003779B0">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7606766 \h </w:instrText>
      </w:r>
      <w:r>
        <w:rPr>
          <w:noProof/>
        </w:rPr>
      </w:r>
      <w:r>
        <w:rPr>
          <w:noProof/>
        </w:rPr>
        <w:fldChar w:fldCharType="separate"/>
      </w:r>
      <w:r>
        <w:rPr>
          <w:noProof/>
        </w:rPr>
        <w:t>4</w:t>
      </w:r>
      <w:r>
        <w:rPr>
          <w:noProof/>
        </w:rPr>
        <w:fldChar w:fldCharType="end"/>
      </w:r>
    </w:p>
    <w:p w14:paraId="2742DB6A" w14:textId="5649DB28"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sidRPr="003779B0">
        <w:rPr>
          <w:noProof/>
          <w:lang w:val="en-GB"/>
        </w:rPr>
        <w:t>2.2</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7606767 \h </w:instrText>
      </w:r>
      <w:r>
        <w:rPr>
          <w:noProof/>
        </w:rPr>
      </w:r>
      <w:r>
        <w:rPr>
          <w:noProof/>
        </w:rPr>
        <w:fldChar w:fldCharType="separate"/>
      </w:r>
      <w:r>
        <w:rPr>
          <w:noProof/>
        </w:rPr>
        <w:t>4</w:t>
      </w:r>
      <w:r>
        <w:rPr>
          <w:noProof/>
        </w:rPr>
        <w:fldChar w:fldCharType="end"/>
      </w:r>
    </w:p>
    <w:p w14:paraId="4AE831DF" w14:textId="30CEDAA3"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3</w:t>
      </w:r>
      <w:r>
        <w:rPr>
          <w:rFonts w:asciiTheme="minorHAnsi" w:eastAsiaTheme="minorEastAsia" w:hAnsiTheme="minorHAnsi"/>
          <w:noProof/>
          <w:kern w:val="2"/>
          <w:sz w:val="21"/>
          <w:lang w:val="en-US" w:eastAsia="zh-CN"/>
        </w:rPr>
        <w:tab/>
      </w:r>
      <w:r>
        <w:rPr>
          <w:noProof/>
          <w:lang w:eastAsia="zh-CN"/>
        </w:rPr>
        <w:t>Previous Work</w:t>
      </w:r>
      <w:r>
        <w:rPr>
          <w:noProof/>
        </w:rPr>
        <w:tab/>
      </w:r>
      <w:r>
        <w:rPr>
          <w:noProof/>
        </w:rPr>
        <w:fldChar w:fldCharType="begin"/>
      </w:r>
      <w:r>
        <w:rPr>
          <w:noProof/>
        </w:rPr>
        <w:instrText xml:space="preserve"> PAGEREF _Toc47606768 \h </w:instrText>
      </w:r>
      <w:r>
        <w:rPr>
          <w:noProof/>
        </w:rPr>
      </w:r>
      <w:r>
        <w:rPr>
          <w:noProof/>
        </w:rPr>
        <w:fldChar w:fldCharType="separate"/>
      </w:r>
      <w:r>
        <w:rPr>
          <w:noProof/>
        </w:rPr>
        <w:t>5</w:t>
      </w:r>
      <w:r>
        <w:rPr>
          <w:noProof/>
        </w:rPr>
        <w:fldChar w:fldCharType="end"/>
      </w:r>
    </w:p>
    <w:p w14:paraId="48CE12F9" w14:textId="76D6D7AA"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sidRPr="003779B0">
        <w:rPr>
          <w:noProof/>
          <w:lang w:val="en-GB"/>
        </w:rPr>
        <w:t>2.4</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7606769 \h </w:instrText>
      </w:r>
      <w:r>
        <w:rPr>
          <w:noProof/>
        </w:rPr>
      </w:r>
      <w:r>
        <w:rPr>
          <w:noProof/>
        </w:rPr>
        <w:fldChar w:fldCharType="separate"/>
      </w:r>
      <w:r>
        <w:rPr>
          <w:noProof/>
        </w:rPr>
        <w:t>7</w:t>
      </w:r>
      <w:r>
        <w:rPr>
          <w:noProof/>
        </w:rPr>
        <w:fldChar w:fldCharType="end"/>
      </w:r>
    </w:p>
    <w:p w14:paraId="24BAC7EE" w14:textId="780DE708"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5</w:t>
      </w:r>
      <w:r>
        <w:rPr>
          <w:rFonts w:asciiTheme="minorHAnsi" w:eastAsiaTheme="minorEastAsia" w:hAnsiTheme="minorHAnsi"/>
          <w:noProof/>
          <w:kern w:val="2"/>
          <w:sz w:val="21"/>
          <w:lang w:val="en-US" w:eastAsia="zh-CN"/>
        </w:rPr>
        <w:tab/>
      </w:r>
      <w:r>
        <w:rPr>
          <w:noProof/>
          <w:lang w:eastAsia="zh-CN"/>
        </w:rPr>
        <w:t>Future in Biological Fields</w:t>
      </w:r>
      <w:r>
        <w:rPr>
          <w:noProof/>
        </w:rPr>
        <w:tab/>
      </w:r>
      <w:r>
        <w:rPr>
          <w:noProof/>
        </w:rPr>
        <w:fldChar w:fldCharType="begin"/>
      </w:r>
      <w:r>
        <w:rPr>
          <w:noProof/>
        </w:rPr>
        <w:instrText xml:space="preserve"> PAGEREF _Toc47606770 \h </w:instrText>
      </w:r>
      <w:r>
        <w:rPr>
          <w:noProof/>
        </w:rPr>
      </w:r>
      <w:r>
        <w:rPr>
          <w:noProof/>
        </w:rPr>
        <w:fldChar w:fldCharType="separate"/>
      </w:r>
      <w:r>
        <w:rPr>
          <w:noProof/>
        </w:rPr>
        <w:t>7</w:t>
      </w:r>
      <w:r>
        <w:rPr>
          <w:noProof/>
        </w:rPr>
        <w:fldChar w:fldCharType="end"/>
      </w:r>
    </w:p>
    <w:p w14:paraId="2C94B766" w14:textId="539EF6D6" w:rsidR="005B3D55" w:rsidRDefault="005B3D55">
      <w:pPr>
        <w:pStyle w:val="TOC1"/>
        <w:rPr>
          <w:rFonts w:asciiTheme="minorHAnsi" w:eastAsiaTheme="minorEastAsia" w:hAnsiTheme="minorHAnsi" w:cstheme="minorBidi"/>
          <w:b w:val="0"/>
          <w:kern w:val="2"/>
          <w:sz w:val="21"/>
          <w:szCs w:val="22"/>
          <w:lang w:val="en-US" w:eastAsia="zh-CN"/>
        </w:rPr>
      </w:pPr>
      <w:r>
        <w:t>3</w:t>
      </w:r>
      <w:r>
        <w:rPr>
          <w:rFonts w:asciiTheme="minorHAnsi" w:eastAsiaTheme="minorEastAsia" w:hAnsiTheme="minorHAnsi" w:cstheme="minorBidi"/>
          <w:b w:val="0"/>
          <w:kern w:val="2"/>
          <w:sz w:val="21"/>
          <w:szCs w:val="22"/>
          <w:lang w:val="en-US" w:eastAsia="zh-CN"/>
        </w:rPr>
        <w:tab/>
      </w:r>
      <w:r>
        <w:t>Numerical Experiments</w:t>
      </w:r>
      <w:r>
        <w:tab/>
      </w:r>
      <w:r>
        <w:fldChar w:fldCharType="begin"/>
      </w:r>
      <w:r>
        <w:instrText xml:space="preserve"> PAGEREF _Toc47606771 \h </w:instrText>
      </w:r>
      <w:r>
        <w:fldChar w:fldCharType="separate"/>
      </w:r>
      <w:r>
        <w:t>8</w:t>
      </w:r>
      <w:r>
        <w:fldChar w:fldCharType="end"/>
      </w:r>
    </w:p>
    <w:p w14:paraId="604C97E6" w14:textId="6C6D9763"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1</w:t>
      </w:r>
      <w:r>
        <w:rPr>
          <w:rFonts w:asciiTheme="minorHAnsi" w:eastAsiaTheme="minorEastAsia" w:hAnsiTheme="minorHAnsi"/>
          <w:noProof/>
          <w:kern w:val="2"/>
          <w:sz w:val="21"/>
          <w:lang w:val="en-US" w:eastAsia="zh-CN"/>
        </w:rPr>
        <w:tab/>
      </w:r>
      <w:r w:rsidRPr="003779B0">
        <w:rPr>
          <w:rFonts w:cs="Times New Roman"/>
          <w:noProof/>
        </w:rPr>
        <w:t>CIFAR-10</w:t>
      </w:r>
      <w:r>
        <w:rPr>
          <w:noProof/>
        </w:rPr>
        <w:t xml:space="preserve"> dataset</w:t>
      </w:r>
      <w:r>
        <w:rPr>
          <w:noProof/>
        </w:rPr>
        <w:tab/>
      </w:r>
      <w:r>
        <w:rPr>
          <w:noProof/>
        </w:rPr>
        <w:fldChar w:fldCharType="begin"/>
      </w:r>
      <w:r>
        <w:rPr>
          <w:noProof/>
        </w:rPr>
        <w:instrText xml:space="preserve"> PAGEREF _Toc47606772 \h </w:instrText>
      </w:r>
      <w:r>
        <w:rPr>
          <w:noProof/>
        </w:rPr>
      </w:r>
      <w:r>
        <w:rPr>
          <w:noProof/>
        </w:rPr>
        <w:fldChar w:fldCharType="separate"/>
      </w:r>
      <w:r>
        <w:rPr>
          <w:noProof/>
        </w:rPr>
        <w:t>8</w:t>
      </w:r>
      <w:r>
        <w:rPr>
          <w:noProof/>
        </w:rPr>
        <w:fldChar w:fldCharType="end"/>
      </w:r>
    </w:p>
    <w:p w14:paraId="756C3635" w14:textId="6EEC22F8"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3.2</w:t>
      </w:r>
      <w:r>
        <w:rPr>
          <w:rFonts w:asciiTheme="minorHAnsi" w:eastAsiaTheme="minorEastAsia" w:hAnsiTheme="minorHAnsi"/>
          <w:noProof/>
          <w:kern w:val="2"/>
          <w:sz w:val="21"/>
          <w:lang w:val="en-US" w:eastAsia="zh-CN"/>
        </w:rPr>
        <w:tab/>
      </w:r>
      <w:r>
        <w:rPr>
          <w:noProof/>
          <w:lang w:eastAsia="zh-CN"/>
        </w:rPr>
        <w:t>Model and Simulation Designs</w:t>
      </w:r>
      <w:r>
        <w:rPr>
          <w:noProof/>
        </w:rPr>
        <w:tab/>
      </w:r>
      <w:r>
        <w:rPr>
          <w:noProof/>
        </w:rPr>
        <w:fldChar w:fldCharType="begin"/>
      </w:r>
      <w:r>
        <w:rPr>
          <w:noProof/>
        </w:rPr>
        <w:instrText xml:space="preserve"> PAGEREF _Toc47606773 \h </w:instrText>
      </w:r>
      <w:r>
        <w:rPr>
          <w:noProof/>
        </w:rPr>
      </w:r>
      <w:r>
        <w:rPr>
          <w:noProof/>
        </w:rPr>
        <w:fldChar w:fldCharType="separate"/>
      </w:r>
      <w:r>
        <w:rPr>
          <w:noProof/>
        </w:rPr>
        <w:t>9</w:t>
      </w:r>
      <w:r>
        <w:rPr>
          <w:noProof/>
        </w:rPr>
        <w:fldChar w:fldCharType="end"/>
      </w:r>
    </w:p>
    <w:p w14:paraId="53687F6C" w14:textId="3048DA86"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7606774 \h </w:instrText>
      </w:r>
      <w:r>
        <w:rPr>
          <w:noProof/>
        </w:rPr>
      </w:r>
      <w:r>
        <w:rPr>
          <w:noProof/>
        </w:rPr>
        <w:fldChar w:fldCharType="separate"/>
      </w:r>
      <w:r>
        <w:rPr>
          <w:noProof/>
        </w:rPr>
        <w:t>10</w:t>
      </w:r>
      <w:r>
        <w:rPr>
          <w:noProof/>
        </w:rPr>
        <w:fldChar w:fldCharType="end"/>
      </w:r>
    </w:p>
    <w:p w14:paraId="6AED28ED" w14:textId="69521B53"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7606775 \h </w:instrText>
      </w:r>
      <w:r>
        <w:rPr>
          <w:noProof/>
        </w:rPr>
      </w:r>
      <w:r>
        <w:rPr>
          <w:noProof/>
        </w:rPr>
        <w:fldChar w:fldCharType="separate"/>
      </w:r>
      <w:r>
        <w:rPr>
          <w:noProof/>
        </w:rPr>
        <w:t>10</w:t>
      </w:r>
      <w:r>
        <w:rPr>
          <w:noProof/>
        </w:rPr>
        <w:fldChar w:fldCharType="end"/>
      </w:r>
    </w:p>
    <w:p w14:paraId="2747EC02" w14:textId="1828FDDD"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5</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7606776 \h </w:instrText>
      </w:r>
      <w:r>
        <w:rPr>
          <w:noProof/>
        </w:rPr>
      </w:r>
      <w:r>
        <w:rPr>
          <w:noProof/>
        </w:rPr>
        <w:fldChar w:fldCharType="separate"/>
      </w:r>
      <w:r>
        <w:rPr>
          <w:noProof/>
        </w:rPr>
        <w:t>11</w:t>
      </w:r>
      <w:r>
        <w:rPr>
          <w:noProof/>
        </w:rPr>
        <w:fldChar w:fldCharType="end"/>
      </w:r>
    </w:p>
    <w:p w14:paraId="0D35CF63" w14:textId="6A88F3D4"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7606777 \h </w:instrText>
      </w:r>
      <w:r>
        <w:rPr>
          <w:noProof/>
        </w:rPr>
      </w:r>
      <w:r>
        <w:rPr>
          <w:noProof/>
        </w:rPr>
        <w:fldChar w:fldCharType="separate"/>
      </w:r>
      <w:r>
        <w:rPr>
          <w:noProof/>
        </w:rPr>
        <w:t>11</w:t>
      </w:r>
      <w:r>
        <w:rPr>
          <w:noProof/>
        </w:rPr>
        <w:fldChar w:fldCharType="end"/>
      </w:r>
    </w:p>
    <w:p w14:paraId="6461C774" w14:textId="61B52EE3"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3.7</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7606778 \h </w:instrText>
      </w:r>
      <w:r>
        <w:rPr>
          <w:noProof/>
        </w:rPr>
      </w:r>
      <w:r>
        <w:rPr>
          <w:noProof/>
        </w:rPr>
        <w:fldChar w:fldCharType="separate"/>
      </w:r>
      <w:r>
        <w:rPr>
          <w:noProof/>
        </w:rPr>
        <w:t>11</w:t>
      </w:r>
      <w:r>
        <w:rPr>
          <w:noProof/>
        </w:rPr>
        <w:fldChar w:fldCharType="end"/>
      </w:r>
    </w:p>
    <w:p w14:paraId="162D99B7" w14:textId="1FBBB976" w:rsidR="005B3D55" w:rsidRDefault="005B3D55">
      <w:pPr>
        <w:pStyle w:val="TOC1"/>
        <w:rPr>
          <w:rFonts w:asciiTheme="minorHAnsi" w:eastAsiaTheme="minorEastAsia" w:hAnsiTheme="minorHAnsi" w:cstheme="minorBidi"/>
          <w:b w:val="0"/>
          <w:kern w:val="2"/>
          <w:sz w:val="21"/>
          <w:szCs w:val="22"/>
          <w:lang w:val="en-US" w:eastAsia="zh-CN"/>
        </w:rPr>
      </w:pPr>
      <w:r w:rsidRPr="003779B0">
        <w:rPr>
          <w:lang w:val="en-GB"/>
        </w:rPr>
        <w:t>4</w:t>
      </w:r>
      <w:r>
        <w:rPr>
          <w:rFonts w:asciiTheme="minorHAnsi" w:eastAsiaTheme="minorEastAsia" w:hAnsiTheme="minorHAnsi" w:cstheme="minorBidi"/>
          <w:b w:val="0"/>
          <w:kern w:val="2"/>
          <w:sz w:val="21"/>
          <w:szCs w:val="22"/>
          <w:lang w:val="en-US" w:eastAsia="zh-CN"/>
        </w:rPr>
        <w:tab/>
      </w:r>
      <w:r w:rsidRPr="003779B0">
        <w:rPr>
          <w:lang w:val="en-GB"/>
        </w:rPr>
        <w:t xml:space="preserve">Cloud </w:t>
      </w:r>
      <w:r>
        <w:t>Implementation</w:t>
      </w:r>
      <w:r>
        <w:tab/>
      </w:r>
      <w:r>
        <w:fldChar w:fldCharType="begin"/>
      </w:r>
      <w:r>
        <w:instrText xml:space="preserve"> PAGEREF _Toc47606779 \h </w:instrText>
      </w:r>
      <w:r>
        <w:fldChar w:fldCharType="separate"/>
      </w:r>
      <w:r>
        <w:t>12</w:t>
      </w:r>
      <w:r>
        <w:fldChar w:fldCharType="end"/>
      </w:r>
    </w:p>
    <w:p w14:paraId="6E6EBC85" w14:textId="2B641D9B"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rPr>
        <w:t>4.1</w:t>
      </w:r>
      <w:r>
        <w:rPr>
          <w:rFonts w:asciiTheme="minorHAnsi" w:eastAsiaTheme="minorEastAsia" w:hAnsiTheme="minorHAnsi"/>
          <w:noProof/>
          <w:kern w:val="2"/>
          <w:sz w:val="21"/>
          <w:lang w:val="en-US" w:eastAsia="zh-CN"/>
        </w:rPr>
        <w:tab/>
      </w:r>
      <w:r w:rsidRPr="003779B0">
        <w:rPr>
          <w:rFonts w:cs="Times New Roman"/>
          <w:noProof/>
        </w:rPr>
        <w:t>OIA-DDR</w:t>
      </w:r>
      <w:r>
        <w:rPr>
          <w:noProof/>
        </w:rPr>
        <w:t xml:space="preserve"> dataset</w:t>
      </w:r>
      <w:r>
        <w:rPr>
          <w:noProof/>
        </w:rPr>
        <w:tab/>
      </w:r>
      <w:r>
        <w:rPr>
          <w:noProof/>
        </w:rPr>
        <w:fldChar w:fldCharType="begin"/>
      </w:r>
      <w:r>
        <w:rPr>
          <w:noProof/>
        </w:rPr>
        <w:instrText xml:space="preserve"> PAGEREF _Toc47606780 \h </w:instrText>
      </w:r>
      <w:r>
        <w:rPr>
          <w:noProof/>
        </w:rPr>
      </w:r>
      <w:r>
        <w:rPr>
          <w:noProof/>
        </w:rPr>
        <w:fldChar w:fldCharType="separate"/>
      </w:r>
      <w:r>
        <w:rPr>
          <w:noProof/>
        </w:rPr>
        <w:t>12</w:t>
      </w:r>
      <w:r>
        <w:rPr>
          <w:noProof/>
        </w:rPr>
        <w:fldChar w:fldCharType="end"/>
      </w:r>
    </w:p>
    <w:p w14:paraId="29433F9E" w14:textId="67DC0F37"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4.2</w:t>
      </w:r>
      <w:r>
        <w:rPr>
          <w:rFonts w:asciiTheme="minorHAnsi" w:eastAsiaTheme="minorEastAsia" w:hAnsiTheme="minorHAnsi"/>
          <w:noProof/>
          <w:kern w:val="2"/>
          <w:sz w:val="21"/>
          <w:lang w:val="en-US" w:eastAsia="zh-CN"/>
        </w:rPr>
        <w:tab/>
      </w:r>
      <w:r>
        <w:rPr>
          <w:noProof/>
          <w:lang w:eastAsia="zh-CN"/>
        </w:rPr>
        <w:t>Model and System Designs</w:t>
      </w:r>
      <w:r>
        <w:rPr>
          <w:noProof/>
        </w:rPr>
        <w:tab/>
      </w:r>
      <w:r>
        <w:rPr>
          <w:noProof/>
        </w:rPr>
        <w:fldChar w:fldCharType="begin"/>
      </w:r>
      <w:r>
        <w:rPr>
          <w:noProof/>
        </w:rPr>
        <w:instrText xml:space="preserve"> PAGEREF _Toc47606781 \h </w:instrText>
      </w:r>
      <w:r>
        <w:rPr>
          <w:noProof/>
        </w:rPr>
      </w:r>
      <w:r>
        <w:rPr>
          <w:noProof/>
        </w:rPr>
        <w:fldChar w:fldCharType="separate"/>
      </w:r>
      <w:r>
        <w:rPr>
          <w:noProof/>
        </w:rPr>
        <w:t>13</w:t>
      </w:r>
      <w:r>
        <w:rPr>
          <w:noProof/>
        </w:rPr>
        <w:fldChar w:fldCharType="end"/>
      </w:r>
    </w:p>
    <w:p w14:paraId="13EC4946" w14:textId="0863FC16" w:rsidR="005B3D55" w:rsidRDefault="005B3D55">
      <w:pPr>
        <w:pStyle w:val="TOC1"/>
        <w:rPr>
          <w:rFonts w:asciiTheme="minorHAnsi" w:eastAsiaTheme="minorEastAsia" w:hAnsiTheme="minorHAnsi" w:cstheme="minorBidi"/>
          <w:b w:val="0"/>
          <w:kern w:val="2"/>
          <w:sz w:val="21"/>
          <w:szCs w:val="22"/>
          <w:lang w:val="en-US" w:eastAsia="zh-CN"/>
        </w:rPr>
      </w:pPr>
      <w:r w:rsidRPr="003779B0">
        <w:rPr>
          <w:lang w:val="en-GB"/>
        </w:rPr>
        <w:t>5</w:t>
      </w:r>
      <w:r>
        <w:rPr>
          <w:rFonts w:asciiTheme="minorHAnsi" w:eastAsiaTheme="minorEastAsia" w:hAnsiTheme="minorHAnsi" w:cstheme="minorBidi"/>
          <w:b w:val="0"/>
          <w:kern w:val="2"/>
          <w:sz w:val="21"/>
          <w:szCs w:val="22"/>
          <w:lang w:val="en-US" w:eastAsia="zh-CN"/>
        </w:rPr>
        <w:tab/>
      </w:r>
      <w:r w:rsidRPr="003779B0">
        <w:rPr>
          <w:lang w:val="en-GB"/>
        </w:rPr>
        <w:t>Results</w:t>
      </w:r>
      <w:r>
        <w:tab/>
      </w:r>
      <w:r>
        <w:fldChar w:fldCharType="begin"/>
      </w:r>
      <w:r>
        <w:instrText xml:space="preserve"> PAGEREF _Toc47606782 \h </w:instrText>
      </w:r>
      <w:r>
        <w:fldChar w:fldCharType="separate"/>
      </w:r>
      <w:r>
        <w:t>14</w:t>
      </w:r>
      <w:r>
        <w:fldChar w:fldCharType="end"/>
      </w:r>
    </w:p>
    <w:p w14:paraId="6AC3B0BC" w14:textId="7BA29BAE"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sidRPr="003779B0">
        <w:rPr>
          <w:noProof/>
          <w:lang w:val="en-GB"/>
        </w:rPr>
        <w:t>5.1</w:t>
      </w:r>
      <w:r>
        <w:rPr>
          <w:rFonts w:asciiTheme="minorHAnsi" w:eastAsiaTheme="minorEastAsia" w:hAnsiTheme="minorHAnsi"/>
          <w:noProof/>
          <w:kern w:val="2"/>
          <w:sz w:val="21"/>
          <w:lang w:val="en-US" w:eastAsia="zh-CN"/>
        </w:rPr>
        <w:tab/>
      </w:r>
      <w:r>
        <w:rPr>
          <w:noProof/>
        </w:rPr>
        <w:t>Scenarios testing</w:t>
      </w:r>
      <w:r>
        <w:rPr>
          <w:noProof/>
        </w:rPr>
        <w:tab/>
      </w:r>
      <w:r>
        <w:rPr>
          <w:noProof/>
        </w:rPr>
        <w:fldChar w:fldCharType="begin"/>
      </w:r>
      <w:r>
        <w:rPr>
          <w:noProof/>
        </w:rPr>
        <w:instrText xml:space="preserve"> PAGEREF _Toc47606783 \h </w:instrText>
      </w:r>
      <w:r>
        <w:rPr>
          <w:noProof/>
        </w:rPr>
      </w:r>
      <w:r>
        <w:rPr>
          <w:noProof/>
        </w:rPr>
        <w:fldChar w:fldCharType="separate"/>
      </w:r>
      <w:r>
        <w:rPr>
          <w:noProof/>
        </w:rPr>
        <w:t>14</w:t>
      </w:r>
      <w:r>
        <w:rPr>
          <w:noProof/>
        </w:rPr>
        <w:fldChar w:fldCharType="end"/>
      </w:r>
    </w:p>
    <w:p w14:paraId="705FFFE0" w14:textId="5C8DFA35" w:rsidR="005B3D55" w:rsidRDefault="005B3D55">
      <w:pPr>
        <w:pStyle w:val="TOC3"/>
        <w:tabs>
          <w:tab w:val="left" w:pos="1200"/>
          <w:tab w:val="right" w:leader="dot" w:pos="9060"/>
        </w:tabs>
        <w:rPr>
          <w:rFonts w:asciiTheme="minorHAnsi" w:eastAsiaTheme="minorEastAsia" w:hAnsiTheme="minorHAnsi"/>
          <w:noProof/>
          <w:kern w:val="2"/>
          <w:sz w:val="21"/>
          <w:lang w:val="en-US" w:eastAsia="zh-CN"/>
        </w:rPr>
      </w:pPr>
      <w:r>
        <w:rPr>
          <w:noProof/>
          <w:lang w:eastAsia="zh-CN"/>
        </w:rPr>
        <w:t>5.1.1</w:t>
      </w:r>
      <w:r>
        <w:rPr>
          <w:rFonts w:asciiTheme="minorHAnsi" w:eastAsiaTheme="minorEastAsia" w:hAnsiTheme="minorHAnsi"/>
          <w:noProof/>
          <w:kern w:val="2"/>
          <w:sz w:val="21"/>
          <w:lang w:val="en-US" w:eastAsia="zh-CN"/>
        </w:rPr>
        <w:tab/>
      </w:r>
      <w:r>
        <w:rPr>
          <w:noProof/>
          <w:lang w:eastAsia="zh-CN"/>
        </w:rPr>
        <w:t>Pilot Tests</w:t>
      </w:r>
      <w:r>
        <w:rPr>
          <w:noProof/>
        </w:rPr>
        <w:tab/>
      </w:r>
      <w:r>
        <w:rPr>
          <w:noProof/>
        </w:rPr>
        <w:fldChar w:fldCharType="begin"/>
      </w:r>
      <w:r>
        <w:rPr>
          <w:noProof/>
        </w:rPr>
        <w:instrText xml:space="preserve"> PAGEREF _Toc47606784 \h </w:instrText>
      </w:r>
      <w:r>
        <w:rPr>
          <w:noProof/>
        </w:rPr>
      </w:r>
      <w:r>
        <w:rPr>
          <w:noProof/>
        </w:rPr>
        <w:fldChar w:fldCharType="separate"/>
      </w:r>
      <w:r>
        <w:rPr>
          <w:noProof/>
        </w:rPr>
        <w:t>14</w:t>
      </w:r>
      <w:r>
        <w:rPr>
          <w:noProof/>
        </w:rPr>
        <w:fldChar w:fldCharType="end"/>
      </w:r>
    </w:p>
    <w:p w14:paraId="2DE81D93" w14:textId="0508F780" w:rsidR="005B3D55" w:rsidRDefault="005B3D55">
      <w:pPr>
        <w:pStyle w:val="TOC3"/>
        <w:tabs>
          <w:tab w:val="left" w:pos="1200"/>
          <w:tab w:val="right" w:leader="dot" w:pos="9060"/>
        </w:tabs>
        <w:rPr>
          <w:rFonts w:asciiTheme="minorHAnsi" w:eastAsiaTheme="minorEastAsia" w:hAnsiTheme="minorHAnsi"/>
          <w:noProof/>
          <w:kern w:val="2"/>
          <w:sz w:val="21"/>
          <w:lang w:val="en-US" w:eastAsia="zh-CN"/>
        </w:rPr>
      </w:pPr>
      <w:r>
        <w:rPr>
          <w:noProof/>
        </w:rPr>
        <w:t>5.1.2</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7606785 \h </w:instrText>
      </w:r>
      <w:r>
        <w:rPr>
          <w:noProof/>
        </w:rPr>
      </w:r>
      <w:r>
        <w:rPr>
          <w:noProof/>
        </w:rPr>
        <w:fldChar w:fldCharType="separate"/>
      </w:r>
      <w:r>
        <w:rPr>
          <w:noProof/>
        </w:rPr>
        <w:t>16</w:t>
      </w:r>
      <w:r>
        <w:rPr>
          <w:noProof/>
        </w:rPr>
        <w:fldChar w:fldCharType="end"/>
      </w:r>
    </w:p>
    <w:p w14:paraId="3CC36B24" w14:textId="154AD007" w:rsidR="005B3D55" w:rsidRDefault="005B3D55">
      <w:pPr>
        <w:pStyle w:val="TOC3"/>
        <w:tabs>
          <w:tab w:val="left" w:pos="1200"/>
          <w:tab w:val="right" w:leader="dot" w:pos="9060"/>
        </w:tabs>
        <w:rPr>
          <w:rFonts w:asciiTheme="minorHAnsi" w:eastAsiaTheme="minorEastAsia" w:hAnsiTheme="minorHAnsi"/>
          <w:noProof/>
          <w:kern w:val="2"/>
          <w:sz w:val="21"/>
          <w:lang w:val="en-US" w:eastAsia="zh-CN"/>
        </w:rPr>
      </w:pPr>
      <w:r>
        <w:rPr>
          <w:noProof/>
        </w:rPr>
        <w:t>5.1.3</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7606786 \h </w:instrText>
      </w:r>
      <w:r>
        <w:rPr>
          <w:noProof/>
        </w:rPr>
      </w:r>
      <w:r>
        <w:rPr>
          <w:noProof/>
        </w:rPr>
        <w:fldChar w:fldCharType="separate"/>
      </w:r>
      <w:r>
        <w:rPr>
          <w:noProof/>
        </w:rPr>
        <w:t>17</w:t>
      </w:r>
      <w:r>
        <w:rPr>
          <w:noProof/>
        </w:rPr>
        <w:fldChar w:fldCharType="end"/>
      </w:r>
    </w:p>
    <w:p w14:paraId="2FF21CA5" w14:textId="5A162934" w:rsidR="005B3D55" w:rsidRDefault="005B3D55">
      <w:pPr>
        <w:pStyle w:val="TOC3"/>
        <w:tabs>
          <w:tab w:val="left" w:pos="1200"/>
          <w:tab w:val="right" w:leader="dot" w:pos="9060"/>
        </w:tabs>
        <w:rPr>
          <w:rFonts w:asciiTheme="minorHAnsi" w:eastAsiaTheme="minorEastAsia" w:hAnsiTheme="minorHAnsi"/>
          <w:noProof/>
          <w:kern w:val="2"/>
          <w:sz w:val="21"/>
          <w:lang w:val="en-US" w:eastAsia="zh-CN"/>
        </w:rPr>
      </w:pPr>
      <w:r>
        <w:rPr>
          <w:noProof/>
        </w:rPr>
        <w:t>5.1.4</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7606787 \h </w:instrText>
      </w:r>
      <w:r>
        <w:rPr>
          <w:noProof/>
        </w:rPr>
      </w:r>
      <w:r>
        <w:rPr>
          <w:noProof/>
        </w:rPr>
        <w:fldChar w:fldCharType="separate"/>
      </w:r>
      <w:r>
        <w:rPr>
          <w:noProof/>
        </w:rPr>
        <w:t>18</w:t>
      </w:r>
      <w:r>
        <w:rPr>
          <w:noProof/>
        </w:rPr>
        <w:fldChar w:fldCharType="end"/>
      </w:r>
    </w:p>
    <w:p w14:paraId="7641B43D" w14:textId="5E5C3E8E" w:rsidR="005B3D55" w:rsidRDefault="005B3D55">
      <w:pPr>
        <w:pStyle w:val="TOC3"/>
        <w:tabs>
          <w:tab w:val="left" w:pos="1200"/>
          <w:tab w:val="right" w:leader="dot" w:pos="9060"/>
        </w:tabs>
        <w:rPr>
          <w:rFonts w:asciiTheme="minorHAnsi" w:eastAsiaTheme="minorEastAsia" w:hAnsiTheme="minorHAnsi"/>
          <w:noProof/>
          <w:kern w:val="2"/>
          <w:sz w:val="21"/>
          <w:lang w:val="en-US" w:eastAsia="zh-CN"/>
        </w:rPr>
      </w:pPr>
      <w:r>
        <w:rPr>
          <w:noProof/>
        </w:rPr>
        <w:t>5.1.5</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7606788 \h </w:instrText>
      </w:r>
      <w:r>
        <w:rPr>
          <w:noProof/>
        </w:rPr>
      </w:r>
      <w:r>
        <w:rPr>
          <w:noProof/>
        </w:rPr>
        <w:fldChar w:fldCharType="separate"/>
      </w:r>
      <w:r>
        <w:rPr>
          <w:noProof/>
        </w:rPr>
        <w:t>19</w:t>
      </w:r>
      <w:r>
        <w:rPr>
          <w:noProof/>
        </w:rPr>
        <w:fldChar w:fldCharType="end"/>
      </w:r>
    </w:p>
    <w:p w14:paraId="51AC813E" w14:textId="3CAA9FB4" w:rsidR="005B3D55" w:rsidRDefault="005B3D55">
      <w:pPr>
        <w:pStyle w:val="TOC2"/>
        <w:tabs>
          <w:tab w:val="left" w:pos="960"/>
          <w:tab w:val="right" w:leader="dot" w:pos="9060"/>
        </w:tabs>
        <w:rPr>
          <w:rFonts w:asciiTheme="minorHAnsi" w:eastAsiaTheme="minorEastAsia" w:hAnsiTheme="minorHAnsi"/>
          <w:noProof/>
          <w:kern w:val="2"/>
          <w:sz w:val="21"/>
          <w:lang w:val="en-US" w:eastAsia="zh-CN"/>
        </w:rPr>
      </w:pPr>
      <w:r w:rsidRPr="003779B0">
        <w:rPr>
          <w:noProof/>
          <w:lang w:val="en-GB"/>
        </w:rPr>
        <w:t>5.2</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7606789 \h </w:instrText>
      </w:r>
      <w:r>
        <w:rPr>
          <w:noProof/>
        </w:rPr>
      </w:r>
      <w:r>
        <w:rPr>
          <w:noProof/>
        </w:rPr>
        <w:fldChar w:fldCharType="separate"/>
      </w:r>
      <w:r>
        <w:rPr>
          <w:noProof/>
        </w:rPr>
        <w:t>20</w:t>
      </w:r>
      <w:r>
        <w:rPr>
          <w:noProof/>
        </w:rPr>
        <w:fldChar w:fldCharType="end"/>
      </w:r>
    </w:p>
    <w:p w14:paraId="61E715BE" w14:textId="2C12DF4C" w:rsidR="005B3D55" w:rsidRDefault="005B3D55">
      <w:pPr>
        <w:pStyle w:val="TOC1"/>
        <w:rPr>
          <w:rFonts w:asciiTheme="minorHAnsi" w:eastAsiaTheme="minorEastAsia" w:hAnsiTheme="minorHAnsi" w:cstheme="minorBidi"/>
          <w:b w:val="0"/>
          <w:kern w:val="2"/>
          <w:sz w:val="21"/>
          <w:szCs w:val="22"/>
          <w:lang w:val="en-US" w:eastAsia="zh-CN"/>
        </w:rPr>
      </w:pPr>
      <w:r w:rsidRPr="003779B0">
        <w:rPr>
          <w:lang w:val="en-GB"/>
        </w:rPr>
        <w:t>6</w:t>
      </w:r>
      <w:r>
        <w:rPr>
          <w:rFonts w:asciiTheme="minorHAnsi" w:eastAsiaTheme="minorEastAsia" w:hAnsiTheme="minorHAnsi" w:cstheme="minorBidi"/>
          <w:b w:val="0"/>
          <w:kern w:val="2"/>
          <w:sz w:val="21"/>
          <w:szCs w:val="22"/>
          <w:lang w:val="en-US" w:eastAsia="zh-CN"/>
        </w:rPr>
        <w:tab/>
      </w:r>
      <w:r w:rsidRPr="003779B0">
        <w:rPr>
          <w:lang w:val="en-GB"/>
        </w:rPr>
        <w:t>Discussion</w:t>
      </w:r>
      <w:r>
        <w:tab/>
      </w:r>
      <w:r>
        <w:fldChar w:fldCharType="begin"/>
      </w:r>
      <w:r>
        <w:instrText xml:space="preserve"> PAGEREF _Toc47606790 \h </w:instrText>
      </w:r>
      <w:r>
        <w:fldChar w:fldCharType="separate"/>
      </w:r>
      <w:r>
        <w:t>20</w:t>
      </w:r>
      <w:r>
        <w:fldChar w:fldCharType="end"/>
      </w:r>
    </w:p>
    <w:p w14:paraId="7939FB47" w14:textId="557034A9" w:rsidR="005B3D55" w:rsidRDefault="005B3D55">
      <w:pPr>
        <w:pStyle w:val="TOC1"/>
        <w:rPr>
          <w:rFonts w:asciiTheme="minorHAnsi" w:eastAsiaTheme="minorEastAsia" w:hAnsiTheme="minorHAnsi" w:cstheme="minorBidi"/>
          <w:b w:val="0"/>
          <w:kern w:val="2"/>
          <w:sz w:val="21"/>
          <w:szCs w:val="22"/>
          <w:lang w:val="en-US" w:eastAsia="zh-CN"/>
        </w:rPr>
      </w:pPr>
      <w:r w:rsidRPr="003779B0">
        <w:rPr>
          <w:lang w:val="en-GB"/>
        </w:rPr>
        <w:t>7</w:t>
      </w:r>
      <w:r>
        <w:rPr>
          <w:rFonts w:asciiTheme="minorHAnsi" w:eastAsiaTheme="minorEastAsia" w:hAnsiTheme="minorHAnsi" w:cstheme="minorBidi"/>
          <w:b w:val="0"/>
          <w:kern w:val="2"/>
          <w:sz w:val="21"/>
          <w:szCs w:val="22"/>
          <w:lang w:val="en-US" w:eastAsia="zh-CN"/>
        </w:rPr>
        <w:tab/>
      </w:r>
      <w:r w:rsidRPr="003779B0">
        <w:rPr>
          <w:lang w:val="en-GB"/>
        </w:rPr>
        <w:t>Conclusion</w:t>
      </w:r>
      <w:r>
        <w:tab/>
      </w:r>
      <w:r>
        <w:fldChar w:fldCharType="begin"/>
      </w:r>
      <w:r>
        <w:instrText xml:space="preserve"> PAGEREF _Toc47606791 \h </w:instrText>
      </w:r>
      <w:r>
        <w:fldChar w:fldCharType="separate"/>
      </w:r>
      <w:r>
        <w:t>23</w:t>
      </w:r>
      <w:r>
        <w:fldChar w:fldCharType="end"/>
      </w:r>
    </w:p>
    <w:p w14:paraId="4069CA27" w14:textId="5FEFADC4" w:rsidR="005B3D55" w:rsidRDefault="005B3D55">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47606792 \h </w:instrText>
      </w:r>
      <w:r>
        <w:fldChar w:fldCharType="separate"/>
      </w:r>
      <w:r>
        <w:t>23</w:t>
      </w:r>
      <w:r>
        <w:fldChar w:fldCharType="end"/>
      </w:r>
    </w:p>
    <w:p w14:paraId="357D21A5" w14:textId="34463961" w:rsidR="005B3D55" w:rsidRDefault="005B3D55">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7606793 \h </w:instrText>
      </w:r>
      <w:r>
        <w:fldChar w:fldCharType="separate"/>
      </w:r>
      <w:r>
        <w:t>24</w:t>
      </w:r>
      <w:r>
        <w:fldChar w:fldCharType="end"/>
      </w:r>
    </w:p>
    <w:p w14:paraId="1C808ADD" w14:textId="0FB079D2" w:rsidR="005B3D55" w:rsidRDefault="005B3D55">
      <w:pPr>
        <w:pStyle w:val="TOC1"/>
        <w:rPr>
          <w:rFonts w:asciiTheme="minorHAnsi" w:eastAsiaTheme="minorEastAsia" w:hAnsiTheme="minorHAnsi" w:cstheme="minorBidi"/>
          <w:b w:val="0"/>
          <w:kern w:val="2"/>
          <w:sz w:val="21"/>
          <w:szCs w:val="22"/>
          <w:lang w:val="en-US" w:eastAsia="zh-CN"/>
        </w:rPr>
      </w:pPr>
      <w:r w:rsidRPr="003779B0">
        <w:rPr>
          <w:rFonts w:cs="Times New Roman"/>
        </w:rPr>
        <w:t>10</w:t>
      </w:r>
      <w:r>
        <w:rPr>
          <w:rFonts w:asciiTheme="minorHAnsi" w:eastAsiaTheme="minorEastAsia" w:hAnsiTheme="minorHAnsi" w:cstheme="minorBidi"/>
          <w:b w:val="0"/>
          <w:kern w:val="2"/>
          <w:sz w:val="21"/>
          <w:szCs w:val="22"/>
          <w:lang w:val="en-US" w:eastAsia="zh-CN"/>
        </w:rPr>
        <w:tab/>
      </w:r>
      <w:r w:rsidRPr="003779B0">
        <w:rPr>
          <w:rFonts w:cs="Times New Roman"/>
        </w:rPr>
        <w:t>Example Distribution</w:t>
      </w:r>
      <w:r>
        <w:tab/>
      </w:r>
      <w:r>
        <w:fldChar w:fldCharType="begin"/>
      </w:r>
      <w:r>
        <w:instrText xml:space="preserve"> PAGEREF _Toc47606794 \h </w:instrText>
      </w:r>
      <w:r>
        <w:fldChar w:fldCharType="separate"/>
      </w:r>
      <w:r>
        <w:t>27</w:t>
      </w:r>
      <w:r>
        <w:fldChar w:fldCharType="end"/>
      </w:r>
    </w:p>
    <w:p w14:paraId="0A5C048C" w14:textId="3913E5DB" w:rsidR="005B3D55" w:rsidRDefault="005B3D55">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7606795 \h </w:instrText>
      </w:r>
      <w:r>
        <w:fldChar w:fldCharType="separate"/>
      </w:r>
      <w:r>
        <w:t>28</w:t>
      </w:r>
      <w:r>
        <w:fldChar w:fldCharType="end"/>
      </w:r>
    </w:p>
    <w:p w14:paraId="0727348C" w14:textId="6DD79460" w:rsidR="005B3D55" w:rsidRDefault="005B3D55">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7606796 \h </w:instrText>
      </w:r>
      <w:r>
        <w:fldChar w:fldCharType="separate"/>
      </w:r>
      <w:r>
        <w:t>29</w:t>
      </w:r>
      <w:r>
        <w:fldChar w:fldCharType="end"/>
      </w:r>
    </w:p>
    <w:p w14:paraId="06178F7E" w14:textId="4B87ED80" w:rsidR="005B3D55" w:rsidRDefault="005B3D55">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7606797 \h </w:instrText>
      </w:r>
      <w:r>
        <w:fldChar w:fldCharType="separate"/>
      </w:r>
      <w:r>
        <w:t>30</w:t>
      </w:r>
      <w:r>
        <w:fldChar w:fldCharType="end"/>
      </w:r>
    </w:p>
    <w:p w14:paraId="50E883D4" w14:textId="1E6DB2E2" w:rsidR="005B3D55" w:rsidRDefault="005B3D55">
      <w:pPr>
        <w:pStyle w:val="TOC1"/>
        <w:rPr>
          <w:rFonts w:asciiTheme="minorHAnsi" w:eastAsiaTheme="minorEastAsia" w:hAnsiTheme="minorHAnsi" w:cstheme="minorBidi"/>
          <w:b w:val="0"/>
          <w:kern w:val="2"/>
          <w:sz w:val="21"/>
          <w:szCs w:val="22"/>
          <w:lang w:val="en-US" w:eastAsia="zh-CN"/>
        </w:rPr>
      </w:pPr>
      <w:r>
        <w:lastRenderedPageBreak/>
        <w:t>14</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7606798 \h </w:instrText>
      </w:r>
      <w:r>
        <w:fldChar w:fldCharType="separate"/>
      </w:r>
      <w:r>
        <w:t>31</w:t>
      </w:r>
      <w:r>
        <w:fldChar w:fldCharType="end"/>
      </w:r>
    </w:p>
    <w:p w14:paraId="0316388E" w14:textId="715DBF8E" w:rsidR="005B3D55" w:rsidRDefault="005B3D55">
      <w:pPr>
        <w:pStyle w:val="TOC1"/>
        <w:rPr>
          <w:rFonts w:asciiTheme="minorHAnsi" w:eastAsiaTheme="minorEastAsia" w:hAnsiTheme="minorHAnsi" w:cstheme="minorBidi"/>
          <w:b w:val="0"/>
          <w:kern w:val="2"/>
          <w:sz w:val="21"/>
          <w:szCs w:val="22"/>
          <w:lang w:val="en-US" w:eastAsia="zh-CN"/>
        </w:rPr>
      </w:pPr>
      <w:r>
        <w:t>15</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7606799 \h </w:instrText>
      </w:r>
      <w:r>
        <w:fldChar w:fldCharType="separate"/>
      </w:r>
      <w:r>
        <w:t>34</w:t>
      </w:r>
      <w:r>
        <w:fldChar w:fldCharType="end"/>
      </w:r>
    </w:p>
    <w:p w14:paraId="06845F94" w14:textId="49C0D783" w:rsidR="005B3D55" w:rsidRDefault="005B3D55">
      <w:pPr>
        <w:pStyle w:val="TOC1"/>
        <w:rPr>
          <w:rFonts w:asciiTheme="minorHAnsi" w:eastAsiaTheme="minorEastAsia" w:hAnsiTheme="minorHAnsi" w:cstheme="minorBidi"/>
          <w:b w:val="0"/>
          <w:kern w:val="2"/>
          <w:sz w:val="21"/>
          <w:szCs w:val="22"/>
          <w:lang w:val="en-US" w:eastAsia="zh-CN"/>
        </w:rPr>
      </w:pPr>
      <w:r>
        <w:t>16</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7606800 \h </w:instrText>
      </w:r>
      <w:r>
        <w:fldChar w:fldCharType="separate"/>
      </w:r>
      <w:r>
        <w:t>38</w:t>
      </w:r>
      <w:r>
        <w:fldChar w:fldCharType="end"/>
      </w:r>
    </w:p>
    <w:p w14:paraId="1AE48BA9" w14:textId="1F5368E4"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028DB91E" w:rsidR="0097571D" w:rsidRDefault="0097571D" w:rsidP="000A5475">
      <w:pPr>
        <w:rPr>
          <w:lang w:val="en-GB" w:eastAsia="zh-CN"/>
        </w:rPr>
      </w:pPr>
    </w:p>
    <w:p w14:paraId="6E7C6037" w14:textId="22D26632" w:rsidR="00252E68" w:rsidRDefault="003431A2" w:rsidP="000A5475">
      <w:pPr>
        <w:rPr>
          <w:rFonts w:cs="Times New Roman"/>
          <w:szCs w:val="24"/>
        </w:rPr>
      </w:pPr>
      <w:r>
        <w:rPr>
          <w:lang w:val="en-GB"/>
        </w:rPr>
        <w:t>CNN</w:t>
      </w:r>
      <w:r w:rsidR="00252E68" w:rsidRPr="00252E68">
        <w:rPr>
          <w:lang w:val="en-GB" w:eastAsia="zh-CN"/>
        </w:rPr>
        <w:tab/>
      </w:r>
      <w:r w:rsidRPr="003431A2">
        <w:rPr>
          <w:lang w:val="en-GB" w:eastAsia="zh-CN"/>
        </w:rPr>
        <w:t>Convolutional Neural Networks</w:t>
      </w:r>
    </w:p>
    <w:p w14:paraId="75FBC0AD" w14:textId="7ACB4B82" w:rsidR="003431A2" w:rsidRDefault="003431A2" w:rsidP="000A5475">
      <w:pPr>
        <w:rPr>
          <w:lang w:val="en-GB" w:eastAsia="zh-CN"/>
        </w:rPr>
      </w:pPr>
      <w:r>
        <w:rPr>
          <w:lang w:val="en-GB"/>
        </w:rPr>
        <w:t>DR</w:t>
      </w:r>
      <w:r w:rsidRPr="00252E68">
        <w:rPr>
          <w:lang w:val="en-GB" w:eastAsia="zh-CN"/>
        </w:rPr>
        <w:tab/>
      </w:r>
      <w:r>
        <w:rPr>
          <w:lang w:val="en-GB" w:eastAsia="zh-CN"/>
        </w:rPr>
        <w:t>D</w:t>
      </w:r>
      <w:r w:rsidRPr="00C021E6">
        <w:rPr>
          <w:rFonts w:cs="Times New Roman"/>
          <w:szCs w:val="24"/>
        </w:rPr>
        <w:t xml:space="preserve">iabetic </w:t>
      </w:r>
      <w:r>
        <w:rPr>
          <w:rFonts w:cs="Times New Roman"/>
          <w:szCs w:val="24"/>
        </w:rPr>
        <w:t>R</w:t>
      </w:r>
      <w:r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0B8CEE5C" w:rsidR="004B45AC" w:rsidRDefault="004B45AC" w:rsidP="000A5475">
      <w:pPr>
        <w:rPr>
          <w:lang w:val="en-GB" w:eastAsia="zh-CN"/>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8A0FA8B" w14:textId="182B9750" w:rsidR="00876901" w:rsidRPr="00876901" w:rsidRDefault="00876901" w:rsidP="000A5475">
      <w:pPr>
        <w:rPr>
          <w:lang w:val="en-GB" w:eastAsia="zh-CN"/>
        </w:rPr>
      </w:pPr>
      <w:r>
        <w:rPr>
          <w:lang w:val="en-GB"/>
        </w:rPr>
        <w:t>GAN</w:t>
      </w:r>
      <w:r w:rsidRPr="00252E68">
        <w:rPr>
          <w:lang w:val="en-GB" w:eastAsia="zh-CN"/>
        </w:rPr>
        <w:tab/>
      </w:r>
      <w:r w:rsidRPr="00876901">
        <w:rPr>
          <w:lang w:val="en-GB" w:eastAsia="zh-CN"/>
        </w:rPr>
        <w:t>Generative Adversarial Networks</w:t>
      </w:r>
    </w:p>
    <w:p w14:paraId="26C909B2" w14:textId="7C517079" w:rsidR="003431A2" w:rsidRDefault="003431A2" w:rsidP="000A5475">
      <w:pPr>
        <w:rPr>
          <w:lang w:val="en-GB" w:eastAsia="zh-CN"/>
        </w:rPr>
      </w:pPr>
      <w:r>
        <w:rPr>
          <w:lang w:val="en-GB"/>
        </w:rPr>
        <w:t>LSTM</w:t>
      </w:r>
      <w:r w:rsidRPr="00252E68">
        <w:rPr>
          <w:lang w:val="en-GB" w:eastAsia="zh-CN"/>
        </w:rPr>
        <w:tab/>
      </w:r>
      <w:r w:rsidRPr="003431A2">
        <w:rPr>
          <w:lang w:val="en-GB" w:eastAsia="zh-CN"/>
        </w:rPr>
        <w:t>Long Short-Term Memory</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17D64610" w:rsidR="004B45AC" w:rsidRDefault="004B45AC" w:rsidP="000A5475">
      <w:pPr>
        <w:rPr>
          <w:lang w:val="en-GB" w:eastAsia="zh-CN"/>
        </w:rPr>
      </w:pPr>
      <w:r>
        <w:rPr>
          <w:lang w:val="en-GB" w:eastAsia="zh-CN"/>
        </w:rPr>
        <w:t>R</w:t>
      </w:r>
      <w:r w:rsidR="005C7193">
        <w:rPr>
          <w:lang w:val="en-GB" w:eastAsia="zh-CN"/>
        </w:rPr>
        <w:t>NN</w:t>
      </w:r>
      <w:r w:rsidRPr="00252E68">
        <w:rPr>
          <w:lang w:val="en-GB" w:eastAsia="zh-CN"/>
        </w:rPr>
        <w:tab/>
      </w:r>
      <w:r w:rsidR="005C7193" w:rsidRPr="005C7193">
        <w:rPr>
          <w:lang w:val="en-GB" w:eastAsia="zh-CN"/>
        </w:rPr>
        <w:t>Recurrent Neural Network</w:t>
      </w:r>
    </w:p>
    <w:p w14:paraId="625D3751" w14:textId="3EFCD4F2" w:rsidR="005C7193" w:rsidRDefault="005C7193" w:rsidP="000A5475">
      <w:pPr>
        <w:rPr>
          <w:lang w:val="en-GB" w:eastAsia="zh-CN"/>
        </w:rPr>
      </w:pPr>
      <w:r>
        <w:rPr>
          <w:lang w:val="en-GB" w:eastAsia="zh-CN"/>
        </w:rPr>
        <w:t>RPC</w:t>
      </w:r>
      <w:r w:rsidRPr="00252E68">
        <w:rPr>
          <w:lang w:val="en-GB" w:eastAsia="zh-CN"/>
        </w:rPr>
        <w:tab/>
      </w:r>
      <w:r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202395"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0" w:name="_Toc47606764"/>
      <w:r w:rsidRPr="00695ECF">
        <w:rPr>
          <w:lang w:val="en-GB"/>
        </w:rPr>
        <w:lastRenderedPageBreak/>
        <w:t>In</w:t>
      </w:r>
      <w:r w:rsidR="00DB1D8E" w:rsidRPr="00695ECF">
        <w:rPr>
          <w:lang w:val="en-GB"/>
        </w:rPr>
        <w:t>troduction</w:t>
      </w:r>
      <w:bookmarkEnd w:id="0"/>
    </w:p>
    <w:p w14:paraId="6324F165" w14:textId="749B23FF" w:rsidR="00343FB8" w:rsidRPr="00665068" w:rsidRDefault="00A6574C" w:rsidP="00A6574C">
      <w:pPr>
        <w:rPr>
          <w:rFonts w:cs="Times New Roman"/>
          <w:szCs w:val="24"/>
        </w:rPr>
      </w:pPr>
      <w:r w:rsidRPr="00665068">
        <w:rPr>
          <w:rFonts w:cs="Times New Roman"/>
          <w:szCs w:val="24"/>
        </w:rPr>
        <w:t>Machine learning methods ha</w:t>
      </w:r>
      <w:r w:rsidR="00025D96">
        <w:rPr>
          <w:rFonts w:cs="Times New Roman"/>
          <w:szCs w:val="24"/>
        </w:rPr>
        <w:t>ve</w:t>
      </w:r>
      <w:r w:rsidRPr="00665068">
        <w:rPr>
          <w:rFonts w:cs="Times New Roman"/>
          <w:szCs w:val="24"/>
        </w:rPr>
        <w:t xml:space="preserve"> been applied to medical or biological researches for </w:t>
      </w:r>
      <w:r w:rsidR="007010AB">
        <w:rPr>
          <w:rFonts w:cs="Times New Roman"/>
          <w:szCs w:val="24"/>
        </w:rPr>
        <w:t xml:space="preserve">a </w:t>
      </w:r>
      <w:r w:rsidRPr="00665068">
        <w:rPr>
          <w:rFonts w:cs="Times New Roman"/>
          <w:szCs w:val="24"/>
        </w:rPr>
        <w:t>long</w:t>
      </w:r>
      <w:r w:rsidR="007010AB">
        <w:rPr>
          <w:rFonts w:cs="Times New Roman"/>
          <w:szCs w:val="24"/>
        </w:rPr>
        <w:t xml:space="preserve"> time</w:t>
      </w:r>
      <w:r w:rsidRPr="00665068">
        <w:rPr>
          <w:rFonts w:cs="Times New Roman"/>
          <w:szCs w:val="24"/>
        </w:rPr>
        <w:t xml:space="preserve">.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w:t>
      </w:r>
      <w:r w:rsidR="00025D96">
        <w:rPr>
          <w:rFonts w:cs="Times New Roman"/>
          <w:szCs w:val="24"/>
        </w:rPr>
        <w:t>s</w:t>
      </w:r>
      <w:r w:rsidRPr="00665068">
        <w:rPr>
          <w:rFonts w:cs="Times New Roman"/>
          <w:szCs w:val="24"/>
        </w:rPr>
        <w:t xml:space="preserve"> these, many interesting works ha</w:t>
      </w:r>
      <w:r w:rsidR="00025D96">
        <w:rPr>
          <w:rFonts w:cs="Times New Roman"/>
          <w:szCs w:val="24"/>
        </w:rPr>
        <w:t>ve</w:t>
      </w:r>
      <w:r w:rsidRPr="00665068">
        <w:rPr>
          <w:rFonts w:cs="Times New Roman"/>
          <w:szCs w:val="24"/>
        </w:rPr>
        <w:t xml:space="preserve">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DeepSimulator attempts to generate </w:t>
      </w:r>
      <w:r w:rsidR="00025D96">
        <w:rPr>
          <w:rFonts w:cs="Times New Roman"/>
          <w:szCs w:val="24"/>
        </w:rPr>
        <w:t xml:space="preserve">some </w:t>
      </w:r>
      <w:r w:rsidRPr="00665068">
        <w:rPr>
          <w:rFonts w:cs="Times New Roman"/>
          <w:szCs w:val="24"/>
        </w:rPr>
        <w:t>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1973AA91"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w:t>
      </w:r>
      <w:r w:rsidR="00025D96">
        <w:rPr>
          <w:rFonts w:cs="Times New Roman"/>
          <w:szCs w:val="24"/>
        </w:rPr>
        <w:t xml:space="preserve">a </w:t>
      </w:r>
      <w:r w:rsidRPr="00665068">
        <w:rPr>
          <w:rFonts w:cs="Times New Roman"/>
          <w:szCs w:val="24"/>
        </w:rPr>
        <w:t xml:space="preserve">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398F9146" w14:textId="234ED02D" w:rsidR="0061140B" w:rsidRDefault="00A6574C" w:rsidP="00A6574C">
      <w:pPr>
        <w:rPr>
          <w:rFonts w:cs="Times New Roman"/>
          <w:szCs w:val="24"/>
          <w:lang w:eastAsia="zh-CN"/>
        </w:rPr>
      </w:pPr>
      <w:r w:rsidRPr="00665068">
        <w:rPr>
          <w:rFonts w:cs="Times New Roman"/>
          <w:szCs w:val="24"/>
        </w:rPr>
        <w:t xml:space="preserve">A new machine learning setting called Federated learning is considered to have the potential of utilizing isolated datasets without leakage in personal privacy. In this project, we test federated learning’s behavior under various scenarios and perform an example federated medical image classification task on </w:t>
      </w:r>
      <w:r w:rsidR="00025D96">
        <w:rPr>
          <w:rFonts w:cs="Times New Roman"/>
          <w:szCs w:val="24"/>
        </w:rPr>
        <w:t xml:space="preserve">the </w:t>
      </w:r>
      <w:r w:rsidRPr="00665068">
        <w:rPr>
          <w:rFonts w:cs="Times New Roman"/>
          <w:szCs w:val="24"/>
        </w:rPr>
        <w:t xml:space="preserve">cloud. We </w:t>
      </w:r>
      <w:r w:rsidR="0061140B" w:rsidRPr="00665068">
        <w:rPr>
          <w:rFonts w:cs="Times New Roman"/>
          <w:szCs w:val="24"/>
        </w:rPr>
        <w:t>hope</w:t>
      </w:r>
      <w:r w:rsidR="0061140B">
        <w:rPr>
          <w:rFonts w:cs="Times New Roman"/>
          <w:szCs w:val="24"/>
        </w:rPr>
        <w:t xml:space="preserve"> this project can be a friendly </w:t>
      </w:r>
      <w:r w:rsidR="0061140B" w:rsidRPr="00665068">
        <w:rPr>
          <w:rFonts w:cs="Times New Roman"/>
          <w:szCs w:val="24"/>
        </w:rPr>
        <w:t>refe</w:t>
      </w:r>
      <w:r w:rsidR="0061140B">
        <w:rPr>
          <w:rFonts w:cs="Times New Roman"/>
          <w:szCs w:val="24"/>
        </w:rPr>
        <w:t>re</w:t>
      </w:r>
      <w:r w:rsidR="0061140B" w:rsidRPr="00665068">
        <w:rPr>
          <w:rFonts w:cs="Times New Roman"/>
          <w:szCs w:val="24"/>
        </w:rPr>
        <w:t>nce for</w:t>
      </w:r>
      <w:r w:rsidR="0061140B" w:rsidRPr="0061140B">
        <w:rPr>
          <w:rFonts w:cs="Times New Roman"/>
          <w:szCs w:val="24"/>
        </w:rPr>
        <w:t xml:space="preserve"> </w:t>
      </w:r>
      <w:r w:rsidR="001030D4">
        <w:rPr>
          <w:rFonts w:cs="Times New Roman"/>
          <w:szCs w:val="24"/>
        </w:rPr>
        <w:t xml:space="preserve">understanding </w:t>
      </w:r>
      <w:r w:rsidR="00934E40">
        <w:rPr>
          <w:rFonts w:cs="Times New Roman"/>
          <w:szCs w:val="24"/>
        </w:rPr>
        <w:t>several</w:t>
      </w:r>
      <w:r w:rsidR="00D97D37">
        <w:rPr>
          <w:rFonts w:cs="Times New Roman"/>
          <w:szCs w:val="24"/>
        </w:rPr>
        <w:t xml:space="preserve"> possible</w:t>
      </w:r>
      <w:r w:rsidR="00934E40">
        <w:rPr>
          <w:rFonts w:cs="Times New Roman"/>
          <w:szCs w:val="24"/>
        </w:rPr>
        <w:t xml:space="preserve"> </w:t>
      </w:r>
      <w:r w:rsidR="00D46B5A">
        <w:rPr>
          <w:rFonts w:cs="Times New Roman"/>
          <w:szCs w:val="24"/>
        </w:rPr>
        <w:t>issues in</w:t>
      </w:r>
      <w:r w:rsidR="0061140B">
        <w:rPr>
          <w:rFonts w:cs="Times New Roman"/>
          <w:szCs w:val="24"/>
        </w:rPr>
        <w:t xml:space="preserve"> </w:t>
      </w:r>
      <w:r w:rsidR="0061140B" w:rsidRPr="00665068">
        <w:rPr>
          <w:rFonts w:cs="Times New Roman"/>
          <w:szCs w:val="24"/>
        </w:rPr>
        <w:t>building up a federated system</w:t>
      </w:r>
      <w:r w:rsidR="0061140B">
        <w:rPr>
          <w:rFonts w:cs="Times New Roman"/>
          <w:szCs w:val="24"/>
        </w:rPr>
        <w:t xml:space="preserve">, encouraging more </w:t>
      </w:r>
      <w:r w:rsidR="00D5109D">
        <w:rPr>
          <w:rFonts w:cs="Times New Roman"/>
          <w:szCs w:val="24"/>
        </w:rPr>
        <w:t xml:space="preserve">federated </w:t>
      </w:r>
      <w:r w:rsidR="0061140B">
        <w:rPr>
          <w:rFonts w:cs="Times New Roman"/>
          <w:szCs w:val="24"/>
        </w:rPr>
        <w:t>attempts in medical or biological research</w:t>
      </w:r>
      <w:r w:rsidR="0061140B">
        <w:rPr>
          <w:rFonts w:cs="Times New Roman" w:hint="eastAsia"/>
          <w:szCs w:val="24"/>
          <w:lang w:eastAsia="zh-CN"/>
        </w:rPr>
        <w:t>e</w:t>
      </w:r>
      <w:r w:rsidR="0061140B">
        <w:rPr>
          <w:rFonts w:cs="Times New Roman"/>
          <w:szCs w:val="24"/>
          <w:lang w:eastAsia="zh-CN"/>
        </w:rPr>
        <w:t xml:space="preserve">s. </w:t>
      </w:r>
    </w:p>
    <w:p w14:paraId="219512FC" w14:textId="2F492476" w:rsidR="00DF55DC" w:rsidRDefault="00DF55DC" w:rsidP="00A6574C">
      <w:pPr>
        <w:rPr>
          <w:rFonts w:cs="Times New Roman"/>
          <w:szCs w:val="24"/>
          <w:lang w:eastAsia="zh-CN"/>
        </w:rPr>
      </w:pPr>
      <w:r>
        <w:rPr>
          <w:rFonts w:cs="Times New Roman"/>
          <w:szCs w:val="24"/>
          <w:lang w:eastAsia="zh-CN"/>
        </w:rPr>
        <w:t xml:space="preserve">We </w:t>
      </w:r>
      <w:r w:rsidR="002579AB">
        <w:rPr>
          <w:rFonts w:cs="Times New Roman"/>
          <w:szCs w:val="24"/>
          <w:lang w:eastAsia="zh-CN"/>
        </w:rPr>
        <w:t>mainly</w:t>
      </w:r>
      <w:r>
        <w:rPr>
          <w:rFonts w:cs="Times New Roman"/>
          <w:szCs w:val="24"/>
          <w:lang w:eastAsia="zh-CN"/>
        </w:rPr>
        <w:t xml:space="preserve"> </w:t>
      </w:r>
      <w:r w:rsidR="00AB24FD">
        <w:rPr>
          <w:rFonts w:cs="Times New Roman"/>
          <w:szCs w:val="24"/>
          <w:lang w:eastAsia="zh-CN"/>
        </w:rPr>
        <w:t xml:space="preserve">research </w:t>
      </w:r>
      <w:r>
        <w:rPr>
          <w:rFonts w:cs="Times New Roman"/>
          <w:szCs w:val="24"/>
          <w:lang w:eastAsia="zh-CN"/>
        </w:rPr>
        <w:t xml:space="preserve">issues </w:t>
      </w:r>
      <w:r w:rsidR="00AB24FD">
        <w:rPr>
          <w:rFonts w:cs="Times New Roman"/>
          <w:szCs w:val="24"/>
          <w:lang w:eastAsia="zh-CN"/>
        </w:rPr>
        <w:t>in the application</w:t>
      </w:r>
      <w:r>
        <w:rPr>
          <w:rFonts w:cs="Times New Roman"/>
          <w:szCs w:val="24"/>
        </w:rPr>
        <w:t xml:space="preserve"> in this project. </w:t>
      </w:r>
      <w:r w:rsidR="00AB24FD">
        <w:rPr>
          <w:rFonts w:cs="Times New Roman"/>
          <w:szCs w:val="24"/>
        </w:rPr>
        <w:t xml:space="preserve">Communication or security problems will not be focused on. </w:t>
      </w:r>
    </w:p>
    <w:p w14:paraId="5CBFE097" w14:textId="667152A7" w:rsidR="005C06E8" w:rsidRPr="00695ECF" w:rsidRDefault="00B13C51" w:rsidP="005C06E8">
      <w:pPr>
        <w:pStyle w:val="1"/>
        <w:rPr>
          <w:lang w:val="en-GB"/>
        </w:rPr>
      </w:pPr>
      <w:bookmarkStart w:id="1" w:name="_Toc47606765"/>
      <w:r>
        <w:rPr>
          <w:lang w:val="en-GB"/>
        </w:rPr>
        <w:lastRenderedPageBreak/>
        <w:t>Background</w:t>
      </w:r>
      <w:bookmarkEnd w:id="1"/>
    </w:p>
    <w:p w14:paraId="596F4AD5" w14:textId="7CD8D814" w:rsidR="000E4F6E" w:rsidRPr="00695ECF" w:rsidRDefault="00B13C51" w:rsidP="000E4F6E">
      <w:pPr>
        <w:pStyle w:val="2"/>
        <w:rPr>
          <w:lang w:val="en-GB"/>
        </w:rPr>
      </w:pPr>
      <w:bookmarkStart w:id="2" w:name="_Toc47606766"/>
      <w:r>
        <w:rPr>
          <w:szCs w:val="28"/>
        </w:rPr>
        <w:t>Federated Learning</w:t>
      </w:r>
      <w:bookmarkEnd w:id="2"/>
    </w:p>
    <w:p w14:paraId="7646A3A6" w14:textId="1CCA0DC4"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Pr>
          <w:rFonts w:cs="Times New Roman"/>
          <w:szCs w:val="24"/>
        </w:rPr>
        <w:t xml:space="preserve">the </w:t>
      </w:r>
      <w:r w:rsidRPr="00665068">
        <w:rPr>
          <w:rFonts w:cs="Times New Roman"/>
          <w:szCs w:val="24"/>
        </w:rPr>
        <w:t xml:space="preserve">central server and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29DF23AC" w:rsidR="00C6431C" w:rsidRDefault="00C6431C" w:rsidP="00C6431C">
      <w:pPr>
        <w:rPr>
          <w:rFonts w:cs="Times New Roman"/>
          <w:szCs w:val="24"/>
        </w:rPr>
      </w:pPr>
      <w:r w:rsidRPr="00665068">
        <w:rPr>
          <w:rFonts w:cs="Times New Roman"/>
          <w:szCs w:val="24"/>
        </w:rPr>
        <w:t xml:space="preserve">There are many domains </w:t>
      </w:r>
      <w:r w:rsidR="00601FA2">
        <w:rPr>
          <w:rFonts w:cs="Times New Roman"/>
          <w:szCs w:val="24"/>
        </w:rPr>
        <w:t>in</w:t>
      </w:r>
      <w:r w:rsidRPr="00665068">
        <w:rPr>
          <w:rFonts w:cs="Times New Roman"/>
          <w:szCs w:val="24"/>
        </w:rPr>
        <w:t xml:space="preserve"> federated learning. Cross-device federated learning is implemented on </w:t>
      </w:r>
      <w:r w:rsidR="00025D96">
        <w:rPr>
          <w:rFonts w:cs="Times New Roman"/>
          <w:szCs w:val="24"/>
        </w:rPr>
        <w:t xml:space="preserve">a </w:t>
      </w:r>
      <w:r w:rsidRPr="00665068">
        <w:rPr>
          <w:rFonts w:cs="Times New Roman"/>
          <w:szCs w:val="24"/>
        </w:rPr>
        <w:t xml:space="preserve">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w:t>
      </w:r>
      <w:r w:rsidR="0054438C">
        <w:rPr>
          <w:rFonts w:cs="Times New Roman"/>
          <w:szCs w:val="24"/>
        </w:rPr>
        <w:fldChar w:fldCharType="begin"/>
      </w:r>
      <w:r w:rsidR="0054438C">
        <w:rPr>
          <w:rFonts w:cs="Times New Roman"/>
          <w:szCs w:val="24"/>
        </w:rPr>
        <w:instrText xml:space="preserve"> ADDIN ZOTERO_ITEM CSL_CITATION {"citationID":"iMHlAlxA","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54438C">
        <w:rPr>
          <w:rFonts w:cs="Times New Roman"/>
          <w:szCs w:val="24"/>
        </w:rPr>
        <w:fldChar w:fldCharType="separate"/>
      </w:r>
      <w:r w:rsidR="0054438C" w:rsidRPr="0054438C">
        <w:rPr>
          <w:rFonts w:cs="Times New Roman"/>
          <w:szCs w:val="24"/>
        </w:rPr>
        <w:t xml:space="preserve">(Liu </w:t>
      </w:r>
      <w:r w:rsidR="0054438C" w:rsidRPr="0054438C">
        <w:rPr>
          <w:rFonts w:cs="Times New Roman"/>
          <w:i/>
          <w:iCs/>
          <w:szCs w:val="24"/>
        </w:rPr>
        <w:t>et al.</w:t>
      </w:r>
      <w:r w:rsidR="0054438C" w:rsidRPr="0054438C">
        <w:rPr>
          <w:rFonts w:cs="Times New Roman"/>
          <w:szCs w:val="24"/>
        </w:rPr>
        <w:t xml:space="preserve"> 2018)</w:t>
      </w:r>
      <w:r w:rsidR="0054438C">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7A8AE80D" w14:textId="32CDFDC9" w:rsidR="000E2BB2" w:rsidRDefault="005B56D5" w:rsidP="00C6431C">
      <w:pPr>
        <w:rPr>
          <w:rFonts w:cs="Times New Roman"/>
          <w:szCs w:val="24"/>
          <w:lang w:eastAsia="zh-CN"/>
        </w:rPr>
      </w:pPr>
      <w:r>
        <w:rPr>
          <w:rFonts w:cs="Times New Roman" w:hint="eastAsia"/>
          <w:szCs w:val="24"/>
          <w:lang w:eastAsia="zh-CN"/>
        </w:rPr>
        <w:t>A</w:t>
      </w:r>
      <w:r>
        <w:rPr>
          <w:rFonts w:cs="Times New Roman"/>
          <w:szCs w:val="24"/>
          <w:lang w:eastAsia="zh-CN"/>
        </w:rPr>
        <w:t xml:space="preserve"> typical federated training mainly contains several basic steps </w:t>
      </w:r>
      <w:r w:rsidRPr="00665068">
        <w:rPr>
          <w:rFonts w:cs="Times New Roman"/>
          <w:szCs w:val="24"/>
        </w:rPr>
        <w:fldChar w:fldCharType="begin"/>
      </w:r>
      <w:r>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Pr>
          <w:rFonts w:cs="Times New Roman"/>
          <w:szCs w:val="24"/>
          <w:lang w:eastAsia="zh-CN"/>
        </w:rPr>
        <w:t xml:space="preserve">. </w:t>
      </w:r>
      <w:r w:rsidR="000A376D">
        <w:rPr>
          <w:rFonts w:cs="Times New Roman"/>
          <w:szCs w:val="24"/>
          <w:lang w:eastAsia="zh-CN"/>
        </w:rPr>
        <w:t>In the simplest federated model, t</w:t>
      </w:r>
      <w:r>
        <w:rPr>
          <w:rFonts w:cs="Times New Roman"/>
          <w:szCs w:val="24"/>
          <w:lang w:eastAsia="zh-CN"/>
        </w:rPr>
        <w:t xml:space="preserve">he server will first </w:t>
      </w:r>
      <w:r w:rsidR="000A376D">
        <w:rPr>
          <w:rFonts w:cs="Times New Roman"/>
          <w:szCs w:val="24"/>
          <w:lang w:eastAsia="zh-CN"/>
        </w:rPr>
        <w:t>select clients who meet the requirement and broadcast the model to them.</w:t>
      </w:r>
      <w:r>
        <w:rPr>
          <w:rFonts w:cs="Times New Roman"/>
          <w:szCs w:val="24"/>
          <w:lang w:eastAsia="zh-CN"/>
        </w:rPr>
        <w:t xml:space="preserve"> </w:t>
      </w:r>
      <w:r w:rsidR="000A376D">
        <w:rPr>
          <w:rFonts w:cs="Times New Roman"/>
          <w:szCs w:val="24"/>
          <w:lang w:eastAsia="zh-CN"/>
        </w:rPr>
        <w:t>Secondly, clients will train the model with their local dataset and upload the results (i.e. weights, gradients, intermediate layers) to</w:t>
      </w:r>
      <w:r w:rsidR="000A376D" w:rsidRPr="000A376D">
        <w:rPr>
          <w:rFonts w:cs="Times New Roman"/>
          <w:szCs w:val="24"/>
          <w:lang w:eastAsia="zh-CN"/>
        </w:rPr>
        <w:t xml:space="preserve"> </w:t>
      </w:r>
      <w:r w:rsidR="000A376D">
        <w:rPr>
          <w:rFonts w:cs="Times New Roman"/>
          <w:szCs w:val="24"/>
          <w:lang w:eastAsia="zh-CN"/>
        </w:rPr>
        <w:t xml:space="preserve">the server. Then the server can aggregate the information and perform </w:t>
      </w:r>
      <w:r w:rsidR="003151ED">
        <w:rPr>
          <w:rFonts w:cs="Times New Roman"/>
          <w:szCs w:val="24"/>
          <w:lang w:eastAsia="zh-CN"/>
        </w:rPr>
        <w:t xml:space="preserve">the </w:t>
      </w:r>
      <w:r w:rsidR="000A376D">
        <w:rPr>
          <w:rFonts w:cs="Times New Roman"/>
          <w:szCs w:val="24"/>
          <w:lang w:eastAsia="zh-CN"/>
        </w:rPr>
        <w:t xml:space="preserve">evaluation. </w:t>
      </w:r>
      <w:r>
        <w:rPr>
          <w:rFonts w:cs="Times New Roman"/>
          <w:szCs w:val="24"/>
          <w:lang w:eastAsia="zh-CN"/>
        </w:rPr>
        <w:t xml:space="preserve">These steps will be repeated until </w:t>
      </w:r>
      <w:r w:rsidR="00E43DD8">
        <w:rPr>
          <w:rFonts w:cs="Times New Roman"/>
          <w:szCs w:val="24"/>
          <w:lang w:eastAsia="zh-CN"/>
        </w:rPr>
        <w:t>the aggregated model pass the evaluation</w:t>
      </w:r>
      <w:r>
        <w:rPr>
          <w:rFonts w:cs="Times New Roman"/>
          <w:szCs w:val="24"/>
          <w:lang w:eastAsia="zh-CN"/>
        </w:rPr>
        <w:t>. Additional t</w:t>
      </w:r>
      <w:r w:rsidRPr="0078591D">
        <w:rPr>
          <w:rFonts w:cs="Times New Roman"/>
          <w:szCs w:val="24"/>
          <w:lang w:eastAsia="zh-CN"/>
        </w:rPr>
        <w:t>echniques and methods are applied</w:t>
      </w:r>
      <w:r>
        <w:rPr>
          <w:rFonts w:cs="Times New Roman"/>
          <w:szCs w:val="24"/>
          <w:lang w:eastAsia="zh-CN"/>
        </w:rPr>
        <w:t xml:space="preserve"> to </w:t>
      </w:r>
      <w:r w:rsidR="000E2BB2">
        <w:rPr>
          <w:rFonts w:cs="Times New Roman"/>
          <w:szCs w:val="24"/>
          <w:lang w:eastAsia="zh-CN"/>
        </w:rPr>
        <w:t xml:space="preserve">improve training performance or security, which will be discussed in later sections. </w:t>
      </w:r>
    </w:p>
    <w:p w14:paraId="36A86BE1" w14:textId="08BA0BE4" w:rsidR="000E4F6E" w:rsidRDefault="004A25D0" w:rsidP="000E4F6E">
      <w:pPr>
        <w:pStyle w:val="2"/>
        <w:rPr>
          <w:lang w:val="en-GB"/>
        </w:rPr>
      </w:pPr>
      <w:bookmarkStart w:id="3" w:name="_Toc47606767"/>
      <w:r w:rsidRPr="007E0879">
        <w:rPr>
          <w:szCs w:val="28"/>
        </w:rPr>
        <w:t>Federated Algorithms</w:t>
      </w:r>
      <w:bookmarkEnd w:id="3"/>
    </w:p>
    <w:p w14:paraId="3E0A6661" w14:textId="2041ADB0" w:rsidR="00BB7ABF" w:rsidRDefault="00C6431C" w:rsidP="001A6C6D">
      <w:pPr>
        <w:rPr>
          <w:rFonts w:cs="Times New Roman"/>
          <w:szCs w:val="24"/>
        </w:rPr>
      </w:pPr>
      <w:r w:rsidRPr="00C021E6">
        <w:rPr>
          <w:rFonts w:cs="Times New Roman"/>
          <w:szCs w:val="24"/>
        </w:rPr>
        <w:t>Federated Averaging (FedAvg) and Federated SGD (FedSGD) are</w:t>
      </w:r>
      <w:r w:rsidR="00BB7ABF">
        <w:rPr>
          <w:rFonts w:cs="Times New Roman"/>
          <w:szCs w:val="24"/>
        </w:rPr>
        <w:t xml:space="preserve"> two popular algorithms in federated learning and </w:t>
      </w:r>
      <w:r w:rsidR="00BB7ABF" w:rsidRPr="00C021E6">
        <w:rPr>
          <w:rFonts w:cs="Times New Roman"/>
          <w:szCs w:val="24"/>
        </w:rPr>
        <w:t>many optimization algorithms</w:t>
      </w:r>
      <w:r w:rsidR="00BB7ABF">
        <w:rPr>
          <w:rFonts w:cs="Times New Roman"/>
          <w:szCs w:val="24"/>
        </w:rPr>
        <w:t xml:space="preserve"> are developed from them. </w:t>
      </w:r>
      <w:r w:rsidR="00880D98" w:rsidRPr="00C021E6">
        <w:rPr>
          <w:rFonts w:cs="Times New Roman"/>
          <w:szCs w:val="24"/>
        </w:rPr>
        <w:t>In FedAvg settings, client weights will be collected and averaged while in FedSGD settings, gradients will be collected</w:t>
      </w:r>
      <w:r w:rsidR="00880D98">
        <w:rPr>
          <w:rFonts w:cs="Times New Roman"/>
          <w:szCs w:val="24"/>
        </w:rPr>
        <w:t xml:space="preserve"> </w:t>
      </w:r>
      <w:r w:rsidR="00880D98">
        <w:rPr>
          <w:rFonts w:cs="Times New Roman"/>
          <w:szCs w:val="24"/>
        </w:rPr>
        <w:fldChar w:fldCharType="begin"/>
      </w:r>
      <w:r w:rsidR="00880D98">
        <w:rPr>
          <w:rFonts w:cs="Times New Roman"/>
          <w:szCs w:val="24"/>
        </w:rPr>
        <w:instrText xml:space="preserve"> ADDIN ZOTERO_ITEM CSL_CITATION {"citationID":"CeHsT3Ia","properties":{"formattedCitation":"(Mcmahan {\\i{}et al.} 2016)","plainCitation":"(Mcmahan et al. 2016)","noteIndex":0},"citationItems":[{"id":73,"uris":["http://zotero.org/users/local/YXno2y1x/items/CZZGAI5Y"],"uri":["http://zotero.org/users/local/YXno2y1x/items/CZZGAI5Y"],"itemData":{"id":73,"type":"article-journal","container-title":"arXiv: Learning","title":"Communication-Efficient Learning of Deep Networks from Decentralized Data","author":[{"family":"Mcmahan","given":"H Brendan"},{"family":"Moore","given":"Eider"},{"family":"Ramage","given":"Daniel"},{"family":"Hampson","given":"Seth"},{"family":"Arcas","given":"Blaise Aguera Y"}],"issued":{"date-parts":[["2016"]]}}}],"schema":"https://github.com/citation-style-language/schema/raw/master/csl-citation.json"} </w:instrText>
      </w:r>
      <w:r w:rsidR="00880D98">
        <w:rPr>
          <w:rFonts w:cs="Times New Roman"/>
          <w:szCs w:val="24"/>
        </w:rPr>
        <w:fldChar w:fldCharType="separate"/>
      </w:r>
      <w:r w:rsidR="00880D98" w:rsidRPr="00880D98">
        <w:rPr>
          <w:rFonts w:cs="Times New Roman"/>
          <w:szCs w:val="24"/>
        </w:rPr>
        <w:t xml:space="preserve">(Mcmahan </w:t>
      </w:r>
      <w:r w:rsidR="00880D98" w:rsidRPr="00880D98">
        <w:rPr>
          <w:rFonts w:cs="Times New Roman"/>
          <w:i/>
          <w:iCs/>
          <w:szCs w:val="24"/>
        </w:rPr>
        <w:t>et al.</w:t>
      </w:r>
      <w:r w:rsidR="00880D98" w:rsidRPr="00880D98">
        <w:rPr>
          <w:rFonts w:cs="Times New Roman"/>
          <w:szCs w:val="24"/>
        </w:rPr>
        <w:t xml:space="preserve"> 2016)</w:t>
      </w:r>
      <w:r w:rsidR="00880D98">
        <w:rPr>
          <w:rFonts w:cs="Times New Roman"/>
          <w:szCs w:val="24"/>
        </w:rPr>
        <w:fldChar w:fldCharType="end"/>
      </w:r>
      <w:r w:rsidR="00880D98" w:rsidRPr="00C021E6">
        <w:rPr>
          <w:rFonts w:cs="Times New Roman"/>
          <w:szCs w:val="24"/>
        </w:rPr>
        <w:t>.</w:t>
      </w:r>
    </w:p>
    <w:p w14:paraId="3B51CAEF" w14:textId="7B9B1C9D" w:rsidR="006456D1" w:rsidRDefault="00C6431C" w:rsidP="001A6C6D">
      <w:pPr>
        <w:rPr>
          <w:rFonts w:cs="Times New Roman"/>
          <w:szCs w:val="24"/>
          <w:lang w:eastAsia="zh-CN"/>
        </w:rPr>
      </w:pPr>
      <w:r w:rsidRPr="00C021E6">
        <w:rPr>
          <w:rFonts w:cs="Times New Roman"/>
          <w:szCs w:val="24"/>
        </w:rPr>
        <w:t xml:space="preserve">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r w:rsidR="00714EE4">
        <w:rPr>
          <w:rFonts w:cs="Times New Roman"/>
          <w:szCs w:val="24"/>
        </w:rPr>
        <w:t xml:space="preserve">, such as FedProx </w:t>
      </w:r>
      <w:r w:rsidR="00951DF9">
        <w:rPr>
          <w:rFonts w:cs="Times New Roman"/>
          <w:szCs w:val="24"/>
        </w:rPr>
        <w:fldChar w:fldCharType="begin"/>
      </w:r>
      <w:r w:rsidR="00951DF9">
        <w:rPr>
          <w:rFonts w:cs="Times New Roman"/>
          <w:szCs w:val="24"/>
        </w:rPr>
        <w:instrText xml:space="preserve"> ADDIN ZOTERO_ITEM CSL_CITATION {"citationID":"NQVcQf6p","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 T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714EE4">
        <w:rPr>
          <w:rFonts w:cs="Times New Roman"/>
          <w:szCs w:val="24"/>
        </w:rPr>
        <w:t xml:space="preserve"> and SCAFFOLD</w:t>
      </w:r>
      <w:r w:rsidR="00951DF9">
        <w:rPr>
          <w:rFonts w:cs="Times New Roman"/>
          <w:szCs w:val="24"/>
        </w:rPr>
        <w:t xml:space="preserve"> </w:t>
      </w:r>
      <w:r w:rsidR="00951DF9">
        <w:rPr>
          <w:rFonts w:cs="Times New Roman"/>
          <w:szCs w:val="24"/>
        </w:rPr>
        <w:fldChar w:fldCharType="begin"/>
      </w:r>
      <w:r w:rsidR="00951DF9">
        <w:rPr>
          <w:rFonts w:cs="Times New Roman"/>
          <w:szCs w:val="24"/>
        </w:rPr>
        <w:instrText xml:space="preserve"> ADDIN ZOTERO_ITEM CSL_CITATION {"citationID":"nwioNK4o","properties":{"formattedCitation":"(Karimireddy {\\i{}et al.} 2019)","plainCitation":"(Karimireddy et al. 2019)","noteIndex":0},"citationItems":[{"id":70,"uris":["http://zotero.org/users/local/YXno2y1x/items/LM8WNT5I"],"uri":["http://zotero.org/users/local/YXno2y1x/items/LM8WNT5I"],"itemData":{"id":70,"type":"article-journal","container-title":"arXiv: Learning","title":"SCAFFOLD: Stochastic Controlled Averaging for On-Device Federated Learning.","author":[{"family":"Karimireddy","given":"Sai Praneeth"},{"family":"Kale","given":"Satyen"},{"family":"Mohri","given":"Mehryar"},{"family":"Reddi","given":"Sashank J"},{"family":"Stich","given":"Sebastian U"},{"family":"Suresh","given":"Ananda Theertha"}],"issued":{"date-parts":[["2019"]]}}}],"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Karimireddy </w:t>
      </w:r>
      <w:r w:rsidR="00951DF9" w:rsidRPr="00951DF9">
        <w:rPr>
          <w:rFonts w:cs="Times New Roman"/>
          <w:i/>
          <w:iCs/>
          <w:szCs w:val="24"/>
        </w:rPr>
        <w:t>et al.</w:t>
      </w:r>
      <w:r w:rsidR="00951DF9" w:rsidRPr="00951DF9">
        <w:rPr>
          <w:rFonts w:cs="Times New Roman"/>
          <w:szCs w:val="24"/>
        </w:rPr>
        <w:t xml:space="preserve"> 2019)</w:t>
      </w:r>
      <w:r w:rsidR="00951DF9">
        <w:rPr>
          <w:rFonts w:cs="Times New Roman"/>
          <w:szCs w:val="24"/>
        </w:rPr>
        <w:fldChar w:fldCharType="end"/>
      </w:r>
      <w:r w:rsidR="00574140">
        <w:rPr>
          <w:rFonts w:cs="Times New Roman"/>
          <w:szCs w:val="24"/>
        </w:rPr>
        <w:t>,</w:t>
      </w:r>
      <w:r w:rsidR="00714EE4">
        <w:rPr>
          <w:rFonts w:cs="Times New Roman"/>
          <w:szCs w:val="24"/>
        </w:rPr>
        <w:t xml:space="preserve"> </w:t>
      </w:r>
      <w:r w:rsidR="00F85906">
        <w:rPr>
          <w:rFonts w:cs="Times New Roman"/>
          <w:szCs w:val="24"/>
        </w:rPr>
        <w:t>using</w:t>
      </w:r>
      <w:r w:rsidR="0077540D">
        <w:rPr>
          <w:rFonts w:cs="Times New Roman"/>
          <w:szCs w:val="24"/>
        </w:rPr>
        <w:t xml:space="preserve"> either pr</w:t>
      </w:r>
      <w:r w:rsidR="00956CD0">
        <w:rPr>
          <w:rFonts w:cs="Times New Roman"/>
          <w:szCs w:val="24"/>
        </w:rPr>
        <w:t>o</w:t>
      </w:r>
      <w:r w:rsidR="0077540D">
        <w:rPr>
          <w:rFonts w:cs="Times New Roman"/>
          <w:szCs w:val="24"/>
        </w:rPr>
        <w:t xml:space="preserve">ximal term or </w:t>
      </w:r>
      <w:r w:rsidR="0077540D" w:rsidRPr="0077540D">
        <w:rPr>
          <w:rFonts w:cs="Times New Roman"/>
          <w:szCs w:val="24"/>
        </w:rPr>
        <w:t>control variates</w:t>
      </w:r>
      <w:r w:rsidR="0077540D">
        <w:rPr>
          <w:rFonts w:cs="Times New Roman"/>
          <w:szCs w:val="24"/>
        </w:rPr>
        <w:t xml:space="preserve"> to reduce </w:t>
      </w:r>
      <w:r w:rsidR="000B7A52">
        <w:rPr>
          <w:rFonts w:cs="Times New Roman"/>
          <w:szCs w:val="24"/>
        </w:rPr>
        <w:t xml:space="preserve">the </w:t>
      </w:r>
      <w:r w:rsidR="00574140">
        <w:rPr>
          <w:rFonts w:cs="Times New Roman"/>
          <w:szCs w:val="24"/>
        </w:rPr>
        <w:t>effects caused by</w:t>
      </w:r>
      <w:r w:rsidR="00714EE4">
        <w:rPr>
          <w:rFonts w:cs="Times New Roman"/>
          <w:szCs w:val="24"/>
        </w:rPr>
        <w:t xml:space="preserve"> </w:t>
      </w:r>
      <w:r w:rsidR="00574140" w:rsidRPr="00714EE4">
        <w:rPr>
          <w:rFonts w:cs="Times New Roman"/>
          <w:szCs w:val="24"/>
        </w:rPr>
        <w:t>heterogeneous</w:t>
      </w:r>
      <w:r w:rsidR="00574140">
        <w:rPr>
          <w:rFonts w:cs="Times New Roman"/>
          <w:szCs w:val="24"/>
        </w:rPr>
        <w:t xml:space="preserve"> </w:t>
      </w:r>
      <w:r w:rsidR="00714EE4">
        <w:rPr>
          <w:rFonts w:cs="Times New Roman"/>
          <w:szCs w:val="24"/>
        </w:rPr>
        <w:t>client</w:t>
      </w:r>
      <w:r w:rsidR="000F2F49">
        <w:rPr>
          <w:rFonts w:cs="Times New Roman"/>
          <w:szCs w:val="24"/>
        </w:rPr>
        <w:t>s</w:t>
      </w:r>
      <w:r w:rsidRPr="00C021E6">
        <w:rPr>
          <w:rFonts w:cs="Times New Roman"/>
          <w:szCs w:val="24"/>
        </w:rPr>
        <w:t>.</w:t>
      </w:r>
      <w:r w:rsidR="00E07A16">
        <w:rPr>
          <w:rFonts w:cs="Times New Roman"/>
          <w:szCs w:val="24"/>
        </w:rPr>
        <w:t xml:space="preserve"> </w:t>
      </w:r>
      <w:r w:rsidR="00E80415">
        <w:rPr>
          <w:rFonts w:cs="Times New Roman"/>
          <w:szCs w:val="24"/>
        </w:rPr>
        <w:t>This means, for example,</w:t>
      </w:r>
      <w:r w:rsidR="006C677C">
        <w:rPr>
          <w:rFonts w:cs="Times New Roman"/>
          <w:szCs w:val="24"/>
        </w:rPr>
        <w:t xml:space="preserve"> </w:t>
      </w:r>
      <w:r w:rsidR="0047764B">
        <w:rPr>
          <w:rFonts w:cs="Times New Roman"/>
          <w:szCs w:val="24"/>
        </w:rPr>
        <w:t xml:space="preserve">model </w:t>
      </w:r>
      <w:r w:rsidR="006C677C">
        <w:rPr>
          <w:rFonts w:cs="Times New Roman"/>
          <w:szCs w:val="24"/>
        </w:rPr>
        <w:t xml:space="preserve">weights are updated </w:t>
      </w:r>
      <w:r w:rsidR="003E0DC6">
        <w:rPr>
          <w:rFonts w:cs="Times New Roman"/>
          <w:szCs w:val="24"/>
        </w:rPr>
        <w:t>towards</w:t>
      </w:r>
      <w:r w:rsidR="006C677C">
        <w:rPr>
          <w:rFonts w:cs="Times New Roman"/>
          <w:szCs w:val="24"/>
        </w:rPr>
        <w:t xml:space="preserve"> minimiz</w:t>
      </w:r>
      <w:r w:rsidR="003E0DC6">
        <w:rPr>
          <w:rFonts w:cs="Times New Roman"/>
          <w:szCs w:val="24"/>
        </w:rPr>
        <w:t>ing</w:t>
      </w:r>
      <w:r w:rsidR="006C677C">
        <w:rPr>
          <w:rFonts w:cs="Times New Roman"/>
          <w:szCs w:val="24"/>
        </w:rPr>
        <w:t xml:space="preserve"> the loss function (</w:t>
      </w:r>
      <w:r w:rsidR="006C677C">
        <w:rPr>
          <w:rFonts w:hint="eastAsia"/>
          <w:i/>
          <w:iCs/>
          <w:lang w:eastAsia="zh-CN"/>
        </w:rPr>
        <w:t>f</w:t>
      </w:r>
      <w:r w:rsidR="006C677C">
        <w:rPr>
          <w:rFonts w:cs="Times New Roman"/>
          <w:szCs w:val="24"/>
        </w:rPr>
        <w:t>)</w:t>
      </w:r>
      <w:r w:rsidR="00E80415">
        <w:rPr>
          <w:rFonts w:cs="Times New Roman"/>
          <w:szCs w:val="24"/>
        </w:rPr>
        <w:t xml:space="preserve"> in FedAvg. In FedProx, weights are updated to minimize (</w:t>
      </w:r>
      <w:r w:rsidR="00E80415">
        <w:rPr>
          <w:rFonts w:hint="eastAsia"/>
          <w:i/>
          <w:iCs/>
          <w:lang w:eastAsia="zh-CN"/>
        </w:rPr>
        <w:t>f</w:t>
      </w:r>
      <w:r w:rsidR="003F64D0">
        <w:rPr>
          <w:i/>
          <w:iCs/>
          <w:lang w:eastAsia="zh-CN"/>
        </w:rPr>
        <w:t xml:space="preserve"> </w:t>
      </w:r>
      <w:r w:rsidR="00E80415">
        <w:rPr>
          <w:lang w:eastAsia="zh-CN"/>
        </w:rPr>
        <w:t>+</w:t>
      </w:r>
      <w:r w:rsidR="00E80415" w:rsidRPr="00E80415">
        <w:rPr>
          <w:rFonts w:cs="Times New Roman"/>
          <w:szCs w:val="24"/>
        </w:rPr>
        <w:t xml:space="preserve"> </w:t>
      </w:r>
      <w:r w:rsidR="003F64D0">
        <w:rPr>
          <w:rFonts w:cs="Times New Roman"/>
          <w:szCs w:val="24"/>
        </w:rPr>
        <w:t xml:space="preserve"> </w:t>
      </w:r>
      <w:r w:rsidR="00E80415">
        <w:rPr>
          <w:rFonts w:cs="Times New Roman"/>
          <w:szCs w:val="24"/>
        </w:rPr>
        <w:t>u||</w:t>
      </w:r>
      <w:r w:rsidR="00783EDD">
        <w:rPr>
          <w:rFonts w:cs="Times New Roman"/>
          <w:szCs w:val="24"/>
        </w:rPr>
        <w:t>w</w:t>
      </w:r>
      <w:r w:rsidR="00E80415">
        <w:rPr>
          <w:rFonts w:cs="Times New Roman"/>
          <w:szCs w:val="24"/>
        </w:rPr>
        <w:t>-W</w:t>
      </w:r>
      <w:r w:rsidR="00E80415" w:rsidRPr="00E80415">
        <w:rPr>
          <w:rFonts w:cs="Times New Roman"/>
          <w:szCs w:val="24"/>
          <w:vertAlign w:val="superscript"/>
        </w:rPr>
        <w:t>t</w:t>
      </w:r>
      <w:r w:rsidR="00E80415">
        <w:rPr>
          <w:rFonts w:cs="Times New Roman"/>
          <w:szCs w:val="24"/>
        </w:rPr>
        <w:t>||</w:t>
      </w:r>
      <w:r w:rsidR="00E80415" w:rsidRPr="00E80415">
        <w:rPr>
          <w:rFonts w:cs="Times New Roman"/>
          <w:szCs w:val="24"/>
          <w:vertAlign w:val="superscript"/>
        </w:rPr>
        <w:t>2</w:t>
      </w:r>
      <w:r w:rsidR="00E80415">
        <w:rPr>
          <w:rFonts w:cs="Times New Roman"/>
          <w:szCs w:val="24"/>
        </w:rPr>
        <w:t xml:space="preserve">) in which </w:t>
      </w:r>
      <w:r w:rsidR="00D75E5A">
        <w:rPr>
          <w:rFonts w:cs="Times New Roman"/>
          <w:szCs w:val="24"/>
        </w:rPr>
        <w:t>a</w:t>
      </w:r>
      <w:r w:rsidR="0047764B">
        <w:rPr>
          <w:rFonts w:cs="Times New Roman"/>
          <w:szCs w:val="24"/>
        </w:rPr>
        <w:t xml:space="preserve"> </w:t>
      </w:r>
      <w:r w:rsidR="00E80415">
        <w:rPr>
          <w:rFonts w:cs="Times New Roman"/>
          <w:szCs w:val="24"/>
        </w:rPr>
        <w:t xml:space="preserve">proximal term </w:t>
      </w:r>
      <w:r w:rsidR="0047764B">
        <w:rPr>
          <w:rFonts w:cs="Times New Roman"/>
          <w:szCs w:val="24"/>
        </w:rPr>
        <w:t xml:space="preserve">that </w:t>
      </w:r>
      <w:r w:rsidR="00E80415">
        <w:rPr>
          <w:rFonts w:cs="Times New Roman"/>
          <w:szCs w:val="24"/>
        </w:rPr>
        <w:t xml:space="preserve">represents </w:t>
      </w:r>
      <w:r w:rsidR="003D2531">
        <w:rPr>
          <w:rFonts w:cs="Times New Roman"/>
          <w:szCs w:val="24"/>
        </w:rPr>
        <w:t xml:space="preserve">the </w:t>
      </w:r>
      <w:r w:rsidR="000B1003">
        <w:rPr>
          <w:rFonts w:cs="Times New Roman"/>
          <w:szCs w:val="24"/>
        </w:rPr>
        <w:t>distance</w:t>
      </w:r>
      <w:r w:rsidR="00E80415">
        <w:rPr>
          <w:rFonts w:cs="Times New Roman"/>
          <w:szCs w:val="24"/>
        </w:rPr>
        <w:t xml:space="preserve"> between client weights (</w:t>
      </w:r>
      <w:r w:rsidR="00783EDD">
        <w:rPr>
          <w:rFonts w:cs="Times New Roman"/>
          <w:szCs w:val="24"/>
        </w:rPr>
        <w:t>w</w:t>
      </w:r>
      <w:r w:rsidR="00E80415">
        <w:rPr>
          <w:rFonts w:cs="Times New Roman"/>
          <w:szCs w:val="24"/>
        </w:rPr>
        <w:t>) and global weights (</w:t>
      </w:r>
      <w:r w:rsidR="003406C2">
        <w:rPr>
          <w:rFonts w:cs="Times New Roman"/>
          <w:szCs w:val="24"/>
        </w:rPr>
        <w:t>W</w:t>
      </w:r>
      <w:r w:rsidR="003406C2" w:rsidRPr="00E80415">
        <w:rPr>
          <w:rFonts w:cs="Times New Roman"/>
          <w:szCs w:val="24"/>
          <w:vertAlign w:val="superscript"/>
        </w:rPr>
        <w:t>t</w:t>
      </w:r>
      <w:r w:rsidR="00E80415">
        <w:rPr>
          <w:rFonts w:cs="Times New Roman"/>
          <w:szCs w:val="24"/>
        </w:rPr>
        <w:t xml:space="preserve">) is added in as a </w:t>
      </w:r>
      <w:r w:rsidR="00E80415" w:rsidRPr="00E80415">
        <w:rPr>
          <w:rFonts w:cs="Times New Roman"/>
          <w:szCs w:val="24"/>
        </w:rPr>
        <w:t>restrict</w:t>
      </w:r>
      <w:r w:rsidR="00CB4CCB">
        <w:rPr>
          <w:rFonts w:cs="Times New Roman"/>
          <w:szCs w:val="24"/>
        </w:rPr>
        <w:t>ion</w:t>
      </w:r>
      <w:r w:rsidR="00E80415">
        <w:rPr>
          <w:rFonts w:cs="Times New Roman"/>
          <w:szCs w:val="24"/>
        </w:rPr>
        <w:t xml:space="preserve"> factor. </w:t>
      </w:r>
      <w:r w:rsidR="00035D75">
        <w:rPr>
          <w:rFonts w:cs="Times New Roman"/>
          <w:szCs w:val="24"/>
        </w:rPr>
        <w:t>O</w:t>
      </w:r>
      <w:r w:rsidR="00AA65D8">
        <w:rPr>
          <w:rFonts w:cs="Times New Roman"/>
          <w:szCs w:val="24"/>
        </w:rPr>
        <w:t xml:space="preserve">ther </w:t>
      </w:r>
      <w:r w:rsidR="00951DF9">
        <w:rPr>
          <w:rFonts w:cs="Times New Roman"/>
          <w:szCs w:val="24"/>
        </w:rPr>
        <w:t xml:space="preserve">methods </w:t>
      </w:r>
      <w:r w:rsidR="00714EE4">
        <w:rPr>
          <w:rFonts w:cs="Times New Roman"/>
          <w:szCs w:val="24"/>
        </w:rPr>
        <w:t xml:space="preserve">such as </w:t>
      </w:r>
      <w:r w:rsidR="00951DF9">
        <w:rPr>
          <w:rFonts w:cs="Times New Roman"/>
          <w:szCs w:val="24"/>
        </w:rPr>
        <w:lastRenderedPageBreak/>
        <w:t xml:space="preserve">federated transfer learning </w:t>
      </w:r>
      <w:r w:rsidR="00951DF9">
        <w:rPr>
          <w:rFonts w:cs="Times New Roman"/>
          <w:szCs w:val="24"/>
        </w:rPr>
        <w:fldChar w:fldCharType="begin"/>
      </w:r>
      <w:r w:rsidR="00951DF9">
        <w:rPr>
          <w:rFonts w:cs="Times New Roman"/>
          <w:szCs w:val="24"/>
        </w:rPr>
        <w:instrText xml:space="preserve"> ADDIN ZOTERO_ITEM CSL_CITATION {"citationID":"h0Va9yjT","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u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005AC9">
        <w:rPr>
          <w:rFonts w:cs="Times New Roman"/>
          <w:szCs w:val="24"/>
        </w:rPr>
        <w:t xml:space="preserve"> share hidden elements </w:t>
      </w:r>
      <w:r w:rsidR="0084266E">
        <w:rPr>
          <w:rFonts w:cs="Times New Roman"/>
          <w:szCs w:val="24"/>
        </w:rPr>
        <w:t>instead of gradients or weights</w:t>
      </w:r>
      <w:r w:rsidR="00951DF9">
        <w:rPr>
          <w:rFonts w:cs="Times New Roman"/>
          <w:szCs w:val="24"/>
        </w:rPr>
        <w:t>.</w:t>
      </w:r>
      <w:r w:rsidR="000E0CC2">
        <w:rPr>
          <w:rFonts w:cs="Times New Roman" w:hint="eastAsia"/>
          <w:szCs w:val="24"/>
          <w:lang w:eastAsia="zh-CN"/>
        </w:rPr>
        <w:t xml:space="preserve"> </w:t>
      </w:r>
      <w:r w:rsidR="00D53359">
        <w:rPr>
          <w:rFonts w:cs="Times New Roman"/>
          <w:szCs w:val="24"/>
          <w:lang w:eastAsia="zh-CN"/>
        </w:rPr>
        <w:fldChar w:fldCharType="begin"/>
      </w:r>
      <w:r w:rsidR="00D53359">
        <w:rPr>
          <w:rFonts w:cs="Times New Roman"/>
          <w:szCs w:val="24"/>
          <w:lang w:eastAsia="zh-CN"/>
        </w:rPr>
        <w:instrText xml:space="preserve"> ADDIN ZOTERO_ITEM CSL_CITATION {"citationID":"mD2fS3al","properties":{"formattedCitation":"(Peng {\\i{}et al.} 2019)","plainCitation":"(Peng et al. 2019)","noteIndex":0},"citationItems":[{"id":84,"uris":["http://zotero.org/users/local/YXno2y1x/items/VVUDYU8U"],"uri":["http://zotero.org/users/local/YXno2y1x/items/VVUDYU8U"],"itemData":{"id":84,"type":"article-journal","container-title":"arXiv: Computer Vision and Pattern Recognition","title":"Federated Adversarial Domain Adaptation","author":[{"family":"Peng","given":"Xingchao"},{"family":"Huang","given":"Zijun"},{"family":"Zhu","given":"Yizhe"},{"family":"Saenko","given":"Kate"}],"issued":{"date-parts":[["2019"]]}}}],"schema":"https://github.com/citation-style-language/schema/raw/master/csl-citation.json"} </w:instrText>
      </w:r>
      <w:r w:rsidR="00D53359">
        <w:rPr>
          <w:rFonts w:cs="Times New Roman"/>
          <w:szCs w:val="24"/>
          <w:lang w:eastAsia="zh-CN"/>
        </w:rPr>
        <w:fldChar w:fldCharType="separate"/>
      </w:r>
      <w:r w:rsidR="00D53359" w:rsidRPr="00D53359">
        <w:rPr>
          <w:rFonts w:cs="Times New Roman"/>
          <w:szCs w:val="24"/>
        </w:rPr>
        <w:t xml:space="preserve">(Peng </w:t>
      </w:r>
      <w:r w:rsidR="00D53359" w:rsidRPr="00D53359">
        <w:rPr>
          <w:rFonts w:cs="Times New Roman"/>
          <w:i/>
          <w:iCs/>
          <w:szCs w:val="24"/>
        </w:rPr>
        <w:t>et al.</w:t>
      </w:r>
      <w:r w:rsidR="00D53359" w:rsidRPr="00D53359">
        <w:rPr>
          <w:rFonts w:cs="Times New Roman"/>
          <w:szCs w:val="24"/>
        </w:rPr>
        <w:t xml:space="preserve"> 2019)</w:t>
      </w:r>
      <w:r w:rsidR="00D53359">
        <w:rPr>
          <w:rFonts w:cs="Times New Roman"/>
          <w:szCs w:val="24"/>
          <w:lang w:eastAsia="zh-CN"/>
        </w:rPr>
        <w:fldChar w:fldCharType="end"/>
      </w:r>
      <w:r w:rsidR="00D53359">
        <w:rPr>
          <w:rFonts w:cs="Times New Roman"/>
          <w:szCs w:val="24"/>
          <w:lang w:eastAsia="zh-CN"/>
        </w:rPr>
        <w:t xml:space="preserve"> uses the idea of GAN</w:t>
      </w:r>
      <w:r w:rsidR="00441542">
        <w:rPr>
          <w:rFonts w:cs="Times New Roman"/>
          <w:szCs w:val="24"/>
          <w:lang w:eastAsia="zh-CN"/>
        </w:rPr>
        <w:t xml:space="preserve"> and a </w:t>
      </w:r>
      <w:r w:rsidR="00441542" w:rsidRPr="00441542">
        <w:rPr>
          <w:rFonts w:cs="Times New Roman"/>
          <w:szCs w:val="24"/>
          <w:lang w:eastAsia="zh-CN"/>
        </w:rPr>
        <w:t>dynamic attention mechanism</w:t>
      </w:r>
      <w:r w:rsidR="00D53359">
        <w:rPr>
          <w:rFonts w:cs="Times New Roman"/>
          <w:szCs w:val="24"/>
          <w:lang w:eastAsia="zh-CN"/>
        </w:rPr>
        <w:t xml:space="preserve"> to </w:t>
      </w:r>
      <w:r w:rsidR="00D53359" w:rsidRPr="00D53359">
        <w:rPr>
          <w:rFonts w:cs="Times New Roman"/>
          <w:szCs w:val="24"/>
          <w:lang w:eastAsia="zh-CN"/>
        </w:rPr>
        <w:t xml:space="preserve">align the </w:t>
      </w:r>
      <w:r w:rsidR="00441542">
        <w:rPr>
          <w:rFonts w:cs="Times New Roman"/>
          <w:szCs w:val="24"/>
          <w:lang w:eastAsia="zh-CN"/>
        </w:rPr>
        <w:t xml:space="preserve">learned </w:t>
      </w:r>
      <w:r w:rsidR="00D53359" w:rsidRPr="00D53359">
        <w:rPr>
          <w:rFonts w:cs="Times New Roman"/>
          <w:szCs w:val="24"/>
          <w:lang w:eastAsia="zh-CN"/>
        </w:rPr>
        <w:t>representations</w:t>
      </w:r>
      <w:r w:rsidR="00441542">
        <w:rPr>
          <w:rFonts w:cs="Times New Roman"/>
          <w:szCs w:val="24"/>
          <w:lang w:eastAsia="zh-CN"/>
        </w:rPr>
        <w:t xml:space="preserve"> from source nodes</w:t>
      </w:r>
      <w:r w:rsidR="00D53359">
        <w:rPr>
          <w:rFonts w:cs="Times New Roman"/>
          <w:szCs w:val="24"/>
          <w:lang w:eastAsia="zh-CN"/>
        </w:rPr>
        <w:t xml:space="preserve"> to </w:t>
      </w:r>
      <w:r w:rsidR="00441542">
        <w:rPr>
          <w:rFonts w:cs="Times New Roman"/>
          <w:szCs w:val="24"/>
          <w:lang w:eastAsia="zh-CN"/>
        </w:rPr>
        <w:t xml:space="preserve">the </w:t>
      </w:r>
      <w:r w:rsidR="00D53359">
        <w:rPr>
          <w:rFonts w:cs="Times New Roman"/>
          <w:szCs w:val="24"/>
          <w:lang w:eastAsia="zh-CN"/>
        </w:rPr>
        <w:t>target nodes</w:t>
      </w:r>
      <w:r w:rsidR="00345170">
        <w:rPr>
          <w:rFonts w:cs="Times New Roman"/>
          <w:szCs w:val="24"/>
          <w:lang w:eastAsia="zh-CN"/>
        </w:rPr>
        <w:t xml:space="preserve"> for knowledge transfer</w:t>
      </w:r>
      <w:r w:rsidR="00D53359">
        <w:rPr>
          <w:rFonts w:cs="Times New Roman"/>
          <w:szCs w:val="24"/>
          <w:lang w:eastAsia="zh-CN"/>
        </w:rPr>
        <w:t>.</w:t>
      </w:r>
    </w:p>
    <w:p w14:paraId="1BD5228F" w14:textId="069024E8" w:rsidR="0035700D" w:rsidRPr="0035700D" w:rsidRDefault="00AB6229" w:rsidP="001A6C6D">
      <w:pPr>
        <w:rPr>
          <w:rFonts w:cs="Times New Roman"/>
          <w:szCs w:val="24"/>
        </w:rPr>
      </w:pPr>
      <w:r w:rsidRPr="00854510">
        <w:rPr>
          <w:rFonts w:cs="Times New Roman"/>
          <w:szCs w:val="24"/>
        </w:rPr>
        <w:t>Below is</w:t>
      </w:r>
      <w:r w:rsidR="00E07A16" w:rsidRPr="00854510">
        <w:rPr>
          <w:rFonts w:cs="Times New Roman"/>
          <w:szCs w:val="24"/>
        </w:rPr>
        <w:t xml:space="preserve"> the pseudo-code of FedAvg, which </w:t>
      </w:r>
      <w:r w:rsidR="00CA771E" w:rsidRPr="00854510">
        <w:rPr>
          <w:rFonts w:cs="Times New Roman"/>
          <w:szCs w:val="24"/>
        </w:rPr>
        <w:t>is used</w:t>
      </w:r>
      <w:r w:rsidR="00E07A16" w:rsidRPr="00854510">
        <w:rPr>
          <w:rFonts w:cs="Times New Roman"/>
          <w:szCs w:val="24"/>
        </w:rPr>
        <w:t xml:space="preserve"> in </w:t>
      </w:r>
      <w:r w:rsidR="00706A35" w:rsidRPr="00854510">
        <w:rPr>
          <w:rFonts w:cs="Times New Roman"/>
          <w:szCs w:val="24"/>
        </w:rPr>
        <w:t>this project</w:t>
      </w:r>
      <w:r w:rsidR="000B7A52">
        <w:rPr>
          <w:rFonts w:cs="Times New Roman"/>
          <w:szCs w:val="24"/>
        </w:rPr>
        <w:t xml:space="preserve">. </w:t>
      </w:r>
      <w:r w:rsidR="00A5346A">
        <w:rPr>
          <w:rFonts w:cs="Times New Roman"/>
          <w:szCs w:val="24"/>
        </w:rPr>
        <w:t>In each client node, g</w:t>
      </w:r>
      <w:r w:rsidR="0035700D">
        <w:rPr>
          <w:rFonts w:cs="Times New Roman"/>
          <w:szCs w:val="24"/>
        </w:rPr>
        <w:t>radient de</w:t>
      </w:r>
      <w:r w:rsidR="007C157A">
        <w:rPr>
          <w:rFonts w:cs="Times New Roman"/>
          <w:szCs w:val="24"/>
        </w:rPr>
        <w:t>s</w:t>
      </w:r>
      <w:r w:rsidR="0035700D">
        <w:rPr>
          <w:rFonts w:cs="Times New Roman"/>
          <w:szCs w:val="24"/>
        </w:rPr>
        <w:t xml:space="preserve">cent is used to </w:t>
      </w:r>
      <w:r w:rsidR="0035700D" w:rsidRPr="0035700D">
        <w:rPr>
          <w:rFonts w:cs="Times New Roman"/>
          <w:szCs w:val="24"/>
        </w:rPr>
        <w:t>minimize</w:t>
      </w:r>
      <w:r w:rsidR="0035700D">
        <w:rPr>
          <w:rFonts w:cs="Times New Roman"/>
          <w:szCs w:val="24"/>
        </w:rPr>
        <w:t xml:space="preserve"> the loss function</w:t>
      </w:r>
      <w:r w:rsidR="00430FDA">
        <w:rPr>
          <w:rFonts w:cs="Times New Roman"/>
          <w:szCs w:val="24"/>
        </w:rPr>
        <w:t xml:space="preserve"> </w:t>
      </w:r>
      <w:r w:rsidR="00430FDA">
        <w:rPr>
          <w:rFonts w:hint="eastAsia"/>
          <w:i/>
          <w:iCs/>
          <w:lang w:eastAsia="zh-CN"/>
        </w:rPr>
        <w:t>f</w:t>
      </w:r>
      <w:r w:rsidR="0035700D">
        <w:rPr>
          <w:rFonts w:cs="Times New Roman"/>
          <w:szCs w:val="24"/>
        </w:rPr>
        <w:t xml:space="preserve">, where </w:t>
      </w:r>
      <w:r w:rsidR="0035700D" w:rsidRPr="007D78F7">
        <w:rPr>
          <w:i/>
          <w:iCs/>
        </w:rPr>
        <w:t>η</w:t>
      </w:r>
      <w:r w:rsidR="0035700D">
        <w:rPr>
          <w:i/>
          <w:iCs/>
        </w:rPr>
        <w:t xml:space="preserve"> </w:t>
      </w:r>
      <w:r w:rsidR="0035700D">
        <w:t xml:space="preserve">is the learning rate to control the speed of </w:t>
      </w:r>
      <w:r w:rsidR="007C157A">
        <w:t>u</w:t>
      </w:r>
      <w:r w:rsidR="0035700D">
        <w:t>pdate</w:t>
      </w:r>
      <w:r w:rsidR="00206ED3">
        <w:t>s</w:t>
      </w:r>
      <w:r w:rsidR="0035700D">
        <w:t xml:space="preserve">. </w:t>
      </w:r>
      <w:r w:rsidR="001326E9">
        <w:t>The server collects updated weights from each client and generate</w:t>
      </w:r>
      <w:r w:rsidR="003B6A51">
        <w:t>s</w:t>
      </w:r>
      <w:r w:rsidR="001326E9">
        <w:t xml:space="preserve"> </w:t>
      </w:r>
      <w:r w:rsidR="007F6744">
        <w:t>the</w:t>
      </w:r>
      <w:r w:rsidR="001326E9">
        <w:t xml:space="preserve"> global weights for that round</w:t>
      </w:r>
      <w:r w:rsidR="002A0474">
        <w:t xml:space="preserve"> via averaging, weighted by the node size</w:t>
      </w:r>
      <w:r w:rsidR="001326E9">
        <w:t>.</w:t>
      </w:r>
      <w:r w:rsidR="006C677C">
        <w:t xml:space="preserve"> </w:t>
      </w:r>
    </w:p>
    <w:p w14:paraId="6D5E806B" w14:textId="03AA0F5A" w:rsidR="00E07A16" w:rsidRPr="0035700D" w:rsidRDefault="00CA771E" w:rsidP="00AE3208">
      <w:pPr>
        <w:spacing w:after="0" w:line="240" w:lineRule="auto"/>
        <w:rPr>
          <w:rFonts w:cs="Times New Roman"/>
          <w:szCs w:val="24"/>
          <w:u w:val="thick"/>
          <w:vertAlign w:val="subscript"/>
          <w:lang w:eastAsia="zh-CN"/>
        </w:rPr>
      </w:pPr>
      <w:r w:rsidRPr="0035700D">
        <w:rPr>
          <w:rFonts w:cs="Times New Roman"/>
          <w:szCs w:val="24"/>
          <w:u w:val="thick"/>
          <w:vertAlign w:val="subscript"/>
          <w:lang w:eastAsia="zh-CN"/>
        </w:rPr>
        <w:t>___________________________________________________________________________</w:t>
      </w:r>
    </w:p>
    <w:p w14:paraId="5C2986F4" w14:textId="5825729F" w:rsidR="00CA771E" w:rsidRPr="0035700D" w:rsidRDefault="000E02A1" w:rsidP="00AE3208">
      <w:pPr>
        <w:spacing w:after="0" w:line="240" w:lineRule="auto"/>
        <w:rPr>
          <w:rFonts w:cs="Times New Roman"/>
          <w:b/>
          <w:bCs/>
          <w:szCs w:val="24"/>
          <w:lang w:eastAsia="zh-CN"/>
        </w:rPr>
      </w:pPr>
      <w:r w:rsidRPr="0035700D">
        <w:rPr>
          <w:rFonts w:cs="Times New Roman"/>
          <w:b/>
          <w:bCs/>
          <w:szCs w:val="24"/>
          <w:lang w:eastAsia="zh-CN"/>
        </w:rPr>
        <w:t>Server executes:</w:t>
      </w:r>
    </w:p>
    <w:p w14:paraId="1A47C5C1" w14:textId="78FEFBFA" w:rsidR="00BA0ECD" w:rsidRPr="00BA0ECD" w:rsidRDefault="000E02A1" w:rsidP="00AE3208">
      <w:pPr>
        <w:spacing w:after="0" w:line="240" w:lineRule="auto"/>
        <w:rPr>
          <w:rFonts w:cs="Times New Roman"/>
          <w:color w:val="000000"/>
          <w:sz w:val="18"/>
          <w:szCs w:val="18"/>
          <w:shd w:val="clear" w:color="auto" w:fill="F5F5F5"/>
        </w:rPr>
      </w:pPr>
      <w:r>
        <w:rPr>
          <w:rFonts w:cs="Times New Roman"/>
          <w:szCs w:val="24"/>
          <w:lang w:eastAsia="zh-CN"/>
        </w:rPr>
        <w:t xml:space="preserve">  </w:t>
      </w:r>
      <w:r w:rsidR="00666C09">
        <w:rPr>
          <w:rFonts w:cs="Times New Roman"/>
          <w:szCs w:val="24"/>
          <w:lang w:eastAsia="zh-CN"/>
        </w:rPr>
        <w:t xml:space="preserve">  </w:t>
      </w:r>
      <w:r>
        <w:rPr>
          <w:rFonts w:cs="Times New Roman"/>
          <w:szCs w:val="24"/>
          <w:lang w:eastAsia="zh-CN"/>
        </w:rPr>
        <w:t xml:space="preserve">Initializ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0</m:t>
            </m:r>
          </m:sub>
        </m:sSub>
      </m:oMath>
    </w:p>
    <w:p w14:paraId="737AB6A5" w14:textId="1EF61559" w:rsidR="000E02A1" w:rsidRDefault="000E02A1" w:rsidP="00AE3208">
      <w:pPr>
        <w:spacing w:after="0" w:line="240" w:lineRule="auto"/>
        <w:rPr>
          <w:rFonts w:cs="Times New Roman"/>
          <w:szCs w:val="24"/>
          <w:lang w:eastAsia="zh-CN"/>
        </w:rPr>
      </w:pPr>
      <w:r>
        <w:rPr>
          <w:rFonts w:cs="Times New Roman" w:hint="eastAsia"/>
          <w:szCs w:val="24"/>
          <w:lang w:eastAsia="zh-CN"/>
        </w:rPr>
        <w:t xml:space="preserve"> </w:t>
      </w:r>
      <w:r>
        <w:rPr>
          <w:rFonts w:cs="Times New Roman"/>
          <w:szCs w:val="24"/>
          <w:lang w:eastAsia="zh-CN"/>
        </w:rPr>
        <w:t xml:space="preserve"> </w:t>
      </w:r>
      <w:r w:rsidR="00666C09">
        <w:rPr>
          <w:rFonts w:cs="Times New Roman"/>
          <w:szCs w:val="24"/>
          <w:lang w:eastAsia="zh-CN"/>
        </w:rPr>
        <w:t xml:space="preserve">  </w:t>
      </w:r>
      <w:r w:rsidRPr="000E02A1">
        <w:rPr>
          <w:rFonts w:cs="Times New Roman"/>
          <w:b/>
          <w:bCs/>
          <w:szCs w:val="24"/>
          <w:lang w:eastAsia="zh-CN"/>
        </w:rPr>
        <w:t>For</w:t>
      </w:r>
      <w:r>
        <w:rPr>
          <w:rFonts w:cs="Times New Roman"/>
          <w:szCs w:val="24"/>
          <w:lang w:eastAsia="zh-CN"/>
        </w:rPr>
        <w:t xml:space="preserve"> each round t = 1, 2,..., T </w:t>
      </w:r>
      <w:r w:rsidRPr="007A08CC">
        <w:rPr>
          <w:rFonts w:cs="Times New Roman"/>
          <w:b/>
          <w:bCs/>
          <w:szCs w:val="24"/>
          <w:lang w:eastAsia="zh-CN"/>
        </w:rPr>
        <w:t>do</w:t>
      </w:r>
    </w:p>
    <w:p w14:paraId="69163DA7" w14:textId="6735E190" w:rsidR="000E02A1" w:rsidRPr="000E02A1" w:rsidRDefault="000E02A1" w:rsidP="00AE3208">
      <w:pPr>
        <w:spacing w:after="0" w:line="240" w:lineRule="auto"/>
        <w:rPr>
          <w:rFonts w:cs="Times New Roman"/>
          <w:szCs w:val="24"/>
          <w:lang w:eastAsia="zh-CN"/>
        </w:rPr>
      </w:pPr>
      <w:r>
        <w:t xml:space="preserve">  </w:t>
      </w:r>
      <w:r w:rsidR="00666C09">
        <w:t xml:space="preserve">    </w:t>
      </w:r>
      <w:r>
        <w:t xml:space="preserve">  </w:t>
      </w:r>
      <w:r w:rsidRPr="00D35896">
        <w:rPr>
          <w:b/>
          <w:bCs/>
        </w:rPr>
        <w:t>For</w:t>
      </w:r>
      <w:r>
        <w:t xml:space="preserve"> each client</w:t>
      </w:r>
      <w:r w:rsidR="00B907FB">
        <w:t xml:space="preserve"> index</w:t>
      </w:r>
      <w:r w:rsidR="00B36A76">
        <w:t xml:space="preserve"> by</w:t>
      </w:r>
      <w:r>
        <w:t xml:space="preserve"> </w:t>
      </w:r>
      <w:r w:rsidR="00D35896">
        <w:t>k</w:t>
      </w:r>
      <w:r w:rsidR="00546569">
        <w:rPr>
          <w:rFonts w:cs="Times New Roman"/>
          <w:szCs w:val="24"/>
          <w:lang w:eastAsia="zh-CN"/>
        </w:rPr>
        <w:t>= 1, 2,..., K</w:t>
      </w:r>
      <w:r>
        <w:t xml:space="preserve"> </w:t>
      </w:r>
      <w:r w:rsidRPr="007A08CC">
        <w:rPr>
          <w:b/>
          <w:bCs/>
        </w:rPr>
        <w:t>in parallel do</w:t>
      </w:r>
    </w:p>
    <w:p w14:paraId="1E520645" w14:textId="52FE2FE4" w:rsidR="00CA771E" w:rsidRPr="00EC6D33" w:rsidRDefault="00D35896"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w:r w:rsidR="00666C09">
        <w:rPr>
          <w:lang w:eastAsia="zh-CN"/>
        </w:rPr>
        <w:t xml:space="preserve">      </w:t>
      </w:r>
      <w:r>
        <w:rPr>
          <w:lang w:eastAsia="zh-CN"/>
        </w:rPr>
        <w:t xml:space="preserve">   </w:t>
      </w:r>
      <m:oMath>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oMath>
      <w:r w:rsidR="00666C09">
        <w:t>← ClientUpdate(k,</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m:t>
            </m:r>
          </m:sub>
        </m:sSub>
      </m:oMath>
      <w:r w:rsidR="00666C09">
        <w:t>)</w:t>
      </w:r>
    </w:p>
    <w:p w14:paraId="31605E31" w14:textId="35E9DDF5" w:rsidR="006E62BF" w:rsidRPr="00BA0ECD" w:rsidRDefault="006E62BF"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Sub>
      </m:oMath>
      <w:r>
        <w:t xml:space="preserve">← </w:t>
      </w:r>
      <m:oMath>
        <m:nary>
          <m:naryPr>
            <m:chr m:val="∑"/>
            <m:ctrlPr>
              <w:rPr>
                <w:rFonts w:ascii="Cambria Math" w:hAnsi="Cambria Math"/>
                <w:color w:val="4F4F4F"/>
                <w:sz w:val="21"/>
                <w:szCs w:val="21"/>
                <w:shd w:val="clear" w:color="auto" w:fill="F6F8FA"/>
              </w:rPr>
            </m:ctrlPr>
          </m:naryPr>
          <m:sub>
            <m:r>
              <m:rPr>
                <m:sty m:val="p"/>
              </m:rPr>
              <w:rPr>
                <w:rFonts w:ascii="Cambria Math" w:hAnsi="Cambria Math"/>
                <w:color w:val="4F4F4F"/>
                <w:sz w:val="21"/>
                <w:szCs w:val="21"/>
                <w:shd w:val="clear" w:color="auto" w:fill="F6F8FA"/>
              </w:rPr>
              <m:t>k=</m:t>
            </m:r>
            <m:r>
              <m:rPr>
                <m:sty m:val="p"/>
              </m:rPr>
              <w:rPr>
                <w:rStyle w:val="hljs-number"/>
                <w:rFonts w:ascii="Cambria Math" w:eastAsia="微软雅黑" w:hAnsi="Cambria Math" w:hint="eastAsia"/>
                <w:sz w:val="21"/>
                <w:szCs w:val="21"/>
              </w:rPr>
              <m:t>1</m:t>
            </m:r>
            <m:ctrlPr>
              <w:rPr>
                <w:rStyle w:val="hljs-number"/>
                <w:rFonts w:ascii="Cambria Math" w:eastAsia="微软雅黑" w:hAnsi="Cambria Math"/>
                <w:sz w:val="21"/>
                <w:szCs w:val="21"/>
              </w:rPr>
            </m:ctrlPr>
          </m:sub>
          <m:sup>
            <m:r>
              <m:rPr>
                <m:sty m:val="p"/>
              </m:rPr>
              <w:rPr>
                <w:rFonts w:ascii="Cambria Math" w:hAnsi="Cambria Math"/>
                <w:color w:val="4F4F4F"/>
                <w:sz w:val="21"/>
                <w:szCs w:val="21"/>
                <w:shd w:val="clear" w:color="auto" w:fill="F6F8FA"/>
              </w:rPr>
              <m:t>K</m:t>
            </m:r>
          </m:sup>
          <m:e>
            <m:f>
              <m:fPr>
                <m:ctrlPr>
                  <w:rPr>
                    <w:rFonts w:ascii="Cambria Math" w:hAnsi="Cambria Math" w:cs="Courier New"/>
                    <w:color w:val="000000"/>
                    <w:sz w:val="18"/>
                    <w:szCs w:val="18"/>
                    <w:shd w:val="clear" w:color="auto" w:fill="F5F5F5"/>
                  </w:rPr>
                </m:ctrlPr>
              </m:fPr>
              <m:num>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n</m:t>
                    </m:r>
                  </m:e>
                  <m:sub>
                    <m:r>
                      <m:rPr>
                        <m:sty m:val="p"/>
                      </m:rPr>
                      <w:rPr>
                        <w:rFonts w:ascii="Cambria Math" w:hAnsi="Cambria Math" w:cs="Courier New"/>
                        <w:color w:val="000000"/>
                        <w:sz w:val="18"/>
                        <w:szCs w:val="18"/>
                        <w:shd w:val="clear" w:color="auto" w:fill="F5F5F5"/>
                      </w:rPr>
                      <m:t>k</m:t>
                    </m:r>
                  </m:sub>
                </m:sSub>
              </m:num>
              <m:den>
                <m:r>
                  <m:rPr>
                    <m:sty m:val="p"/>
                  </m:rPr>
                  <w:rPr>
                    <w:rFonts w:ascii="Cambria Math" w:hAnsi="Cambria Math" w:cs="Courier New"/>
                    <w:color w:val="000000"/>
                    <w:sz w:val="18"/>
                    <w:szCs w:val="18"/>
                    <w:shd w:val="clear" w:color="auto" w:fill="F5F5F5"/>
                  </w:rPr>
                  <m:t>n</m:t>
                </m:r>
              </m:den>
            </m:f>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ctrlPr>
              <w:rPr>
                <w:rFonts w:ascii="Cambria Math" w:hAnsi="Cambria Math" w:cs="Courier New"/>
                <w:color w:val="000000"/>
                <w:sz w:val="18"/>
                <w:szCs w:val="18"/>
                <w:shd w:val="clear" w:color="auto" w:fill="F5F5F5"/>
              </w:rPr>
            </m:ctrlPr>
          </m:e>
        </m:nary>
      </m:oMath>
    </w:p>
    <w:p w14:paraId="212DAF0A" w14:textId="7912C03A" w:rsidR="00CA771E" w:rsidRDefault="007D78F7" w:rsidP="00AE3208">
      <w:pPr>
        <w:spacing w:after="0" w:line="240" w:lineRule="auto"/>
      </w:pPr>
      <w:r w:rsidRPr="007D78F7">
        <w:rPr>
          <w:b/>
          <w:bCs/>
        </w:rPr>
        <w:t>ClientUpdate</w:t>
      </w:r>
      <w:r>
        <w:t>(k,W):</w:t>
      </w:r>
    </w:p>
    <w:p w14:paraId="5F6562E3" w14:textId="6068CA8A" w:rsidR="003473A9" w:rsidRDefault="003473A9" w:rsidP="00AE3208">
      <w:pPr>
        <w:spacing w:after="0" w:line="240" w:lineRule="auto"/>
        <w:rPr>
          <w:lang w:eastAsia="zh-CN"/>
        </w:rPr>
      </w:pPr>
      <w:r>
        <w:rPr>
          <w:rFonts w:hint="eastAsia"/>
          <w:b/>
          <w:bCs/>
          <w:lang w:eastAsia="zh-CN"/>
        </w:rPr>
        <w:t xml:space="preserve"> </w:t>
      </w:r>
      <w:r>
        <w:rPr>
          <w:b/>
          <w:bCs/>
          <w:lang w:eastAsia="zh-CN"/>
        </w:rPr>
        <w:t xml:space="preserve">   </w:t>
      </w:r>
      <w:r>
        <w:rPr>
          <w:lang w:eastAsia="zh-CN"/>
        </w:rPr>
        <w:t>B</w:t>
      </w:r>
      <w:r w:rsidRPr="00087A0A">
        <w:rPr>
          <w:vertAlign w:val="subscript"/>
          <w:lang w:eastAsia="zh-CN"/>
        </w:rPr>
        <w:t>k</w:t>
      </w:r>
      <w:r>
        <w:rPr>
          <w:lang w:eastAsia="zh-CN"/>
        </w:rPr>
        <w:t xml:space="preserve"> </w:t>
      </w:r>
      <w:r>
        <w:t>← (local dataset of the k</w:t>
      </w:r>
      <w:r w:rsidRPr="00087A0A">
        <w:rPr>
          <w:vertAlign w:val="superscript"/>
        </w:rPr>
        <w:t>th</w:t>
      </w:r>
      <w:r>
        <w:t xml:space="preserve"> client in batches)</w:t>
      </w:r>
    </w:p>
    <w:p w14:paraId="6316ECB9" w14:textId="6270C619" w:rsidR="007D78F7" w:rsidRDefault="007D78F7"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local step</w:t>
      </w:r>
      <w:r w:rsidR="00B57F06">
        <w:rPr>
          <w:lang w:eastAsia="zh-CN"/>
        </w:rPr>
        <w:t xml:space="preserve"> s =</w:t>
      </w:r>
      <w:r>
        <w:rPr>
          <w:lang w:eastAsia="zh-CN"/>
        </w:rPr>
        <w:t xml:space="preserve"> 1,..., </w:t>
      </w:r>
      <w:r w:rsidR="00B57F06">
        <w:rPr>
          <w:lang w:eastAsia="zh-CN"/>
        </w:rPr>
        <w:t>S</w:t>
      </w:r>
      <w:r>
        <w:rPr>
          <w:lang w:eastAsia="zh-CN"/>
        </w:rPr>
        <w:t xml:space="preserve"> </w:t>
      </w:r>
      <w:r w:rsidRPr="007D78F7">
        <w:rPr>
          <w:b/>
          <w:bCs/>
          <w:lang w:eastAsia="zh-CN"/>
        </w:rPr>
        <w:t>do</w:t>
      </w:r>
    </w:p>
    <w:p w14:paraId="1764D1D2" w14:textId="69C3CCEA" w:rsidR="00A34ED4" w:rsidRPr="00A34ED4" w:rsidRDefault="00A34ED4"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batch b</w:t>
      </w:r>
      <w:r w:rsidR="001575EF">
        <w:rPr>
          <w:lang w:eastAsia="zh-CN"/>
        </w:rPr>
        <w:t xml:space="preserve"> </w:t>
      </w:r>
      <w:r w:rsidR="001575EF">
        <w:rPr>
          <w:rFonts w:ascii="宋体" w:hAnsi="宋体" w:cs="宋体" w:hint="eastAsia"/>
        </w:rPr>
        <w:t>∈</w:t>
      </w:r>
      <w:r>
        <w:rPr>
          <w:lang w:eastAsia="zh-CN"/>
        </w:rPr>
        <w:t xml:space="preserve"> B</w:t>
      </w:r>
      <w:r w:rsidR="00087A0A" w:rsidRPr="00087A0A">
        <w:rPr>
          <w:vertAlign w:val="subscript"/>
          <w:lang w:eastAsia="zh-CN"/>
        </w:rPr>
        <w:t>k</w:t>
      </w:r>
      <w:r>
        <w:rPr>
          <w:lang w:eastAsia="zh-CN"/>
        </w:rPr>
        <w:t xml:space="preserve"> </w:t>
      </w:r>
      <w:r w:rsidRPr="007D78F7">
        <w:rPr>
          <w:b/>
          <w:bCs/>
          <w:lang w:eastAsia="zh-CN"/>
        </w:rPr>
        <w:t>do</w:t>
      </w:r>
    </w:p>
    <w:p w14:paraId="6F793927" w14:textId="6297152E" w:rsidR="00CA771E" w:rsidRPr="00A34ED4" w:rsidRDefault="007D78F7" w:rsidP="00AE3208">
      <w:pPr>
        <w:spacing w:after="0" w:line="240" w:lineRule="auto"/>
        <w:rPr>
          <w:lang w:eastAsia="zh-CN"/>
        </w:rPr>
      </w:pPr>
      <w:r>
        <w:rPr>
          <w:rFonts w:hint="eastAsia"/>
          <w:lang w:eastAsia="zh-CN"/>
        </w:rPr>
        <w:t xml:space="preserve"> </w:t>
      </w:r>
      <w:r>
        <w:rPr>
          <w:lang w:eastAsia="zh-CN"/>
        </w:rPr>
        <w:t xml:space="preserve">       </w:t>
      </w:r>
      <w:r w:rsidR="00A34ED4">
        <w:rPr>
          <w:lang w:eastAsia="zh-CN"/>
        </w:rPr>
        <w:t xml:space="preserve">    </w:t>
      </w:r>
      <w:r>
        <w:rPr>
          <w:lang w:eastAsia="zh-CN"/>
        </w:rPr>
        <w:t xml:space="preserve">W </w:t>
      </w:r>
      <w:r>
        <w:t xml:space="preserve">← W - </w:t>
      </w:r>
      <w:r w:rsidRPr="007D78F7">
        <w:rPr>
          <w:i/>
          <w:iCs/>
        </w:rPr>
        <w:t>η</w:t>
      </w:r>
      <m:oMath>
        <m:r>
          <m:rPr>
            <m:sty m:val="p"/>
          </m:rPr>
          <w:rPr>
            <w:rFonts w:ascii="Cambria Math" w:hAnsi="Cambria Math"/>
          </w:rPr>
          <m:t>∇</m:t>
        </m:r>
      </m:oMath>
      <w:r w:rsidR="00A34ED4">
        <w:rPr>
          <w:rFonts w:hint="eastAsia"/>
          <w:i/>
          <w:iCs/>
          <w:lang w:eastAsia="zh-CN"/>
        </w:rPr>
        <w:t>f</w:t>
      </w:r>
      <w:r w:rsidR="00A34ED4">
        <w:rPr>
          <w:lang w:eastAsia="zh-CN"/>
        </w:rPr>
        <w:t>(W,</w:t>
      </w:r>
      <w:r w:rsidR="00520ACC">
        <w:rPr>
          <w:lang w:eastAsia="zh-CN"/>
        </w:rPr>
        <w:t>b</w:t>
      </w:r>
      <w:r w:rsidR="00A34ED4">
        <w:rPr>
          <w:lang w:eastAsia="zh-CN"/>
        </w:rPr>
        <w:t>)</w:t>
      </w:r>
    </w:p>
    <w:p w14:paraId="4589DFCE" w14:textId="4FDB5233" w:rsidR="00A34ED4" w:rsidRPr="00ED4521" w:rsidRDefault="00ED4521" w:rsidP="00AE3208">
      <w:pPr>
        <w:spacing w:after="0" w:line="240" w:lineRule="auto"/>
        <w:rPr>
          <w:iCs/>
          <w:lang w:eastAsia="zh-CN"/>
        </w:rPr>
      </w:pPr>
      <w:r>
        <w:rPr>
          <w:rFonts w:hint="eastAsia"/>
          <w:iCs/>
          <w:lang w:eastAsia="zh-CN"/>
        </w:rPr>
        <w:t xml:space="preserve"> </w:t>
      </w:r>
      <w:r>
        <w:rPr>
          <w:iCs/>
          <w:lang w:eastAsia="zh-CN"/>
        </w:rPr>
        <w:t xml:space="preserve">   </w:t>
      </w:r>
      <w:r w:rsidR="00A6615A">
        <w:rPr>
          <w:iCs/>
          <w:lang w:eastAsia="zh-CN"/>
        </w:rPr>
        <w:t>Return W to server</w:t>
      </w:r>
    </w:p>
    <w:p w14:paraId="1B9793D8" w14:textId="7FE65A9C" w:rsidR="00AB52CA" w:rsidRPr="00106132" w:rsidRDefault="00CA771E" w:rsidP="00AE3208">
      <w:pPr>
        <w:spacing w:after="0" w:line="240" w:lineRule="auto"/>
        <w:rPr>
          <w:rFonts w:cs="Times New Roman"/>
          <w:szCs w:val="24"/>
          <w:u w:val="thick"/>
          <w:vertAlign w:val="subscript"/>
          <w:lang w:eastAsia="zh-CN"/>
        </w:rPr>
      </w:pPr>
      <w:r w:rsidRPr="00106132">
        <w:rPr>
          <w:rFonts w:cs="Times New Roman"/>
          <w:szCs w:val="24"/>
          <w:u w:val="thick"/>
          <w:vertAlign w:val="subscript"/>
          <w:lang w:eastAsia="zh-CN"/>
        </w:rPr>
        <w:t>___________________________________________________________________________</w:t>
      </w:r>
    </w:p>
    <w:p w14:paraId="432F1FC3" w14:textId="1142041B" w:rsidR="00A87B0D" w:rsidRPr="00A87B0D" w:rsidRDefault="00A87B0D" w:rsidP="00AE3208">
      <w:pPr>
        <w:spacing w:after="0" w:line="240" w:lineRule="auto"/>
        <w:rPr>
          <w:rFonts w:cs="Times New Roman"/>
          <w:b/>
          <w:bCs/>
          <w:szCs w:val="24"/>
          <w:lang w:eastAsia="zh-CN"/>
        </w:rPr>
      </w:pPr>
      <w:r w:rsidRPr="00A87B0D">
        <w:rPr>
          <w:rFonts w:cs="Times New Roman" w:hint="eastAsia"/>
          <w:b/>
          <w:bCs/>
          <w:szCs w:val="24"/>
          <w:lang w:eastAsia="zh-CN"/>
        </w:rPr>
        <w:t>A</w:t>
      </w:r>
      <w:r w:rsidRPr="00A87B0D">
        <w:rPr>
          <w:rFonts w:cs="Times New Roman"/>
          <w:b/>
          <w:bCs/>
          <w:szCs w:val="24"/>
          <w:lang w:eastAsia="zh-CN"/>
        </w:rPr>
        <w:t>lgorithm 1. FedAvg</w:t>
      </w:r>
    </w:p>
    <w:p w14:paraId="4FC0FE5D" w14:textId="3F3C2BA6" w:rsidR="00384544" w:rsidRDefault="00341F6B" w:rsidP="00384544">
      <w:pPr>
        <w:pStyle w:val="2"/>
        <w:rPr>
          <w:lang w:eastAsia="zh-CN"/>
        </w:rPr>
      </w:pPr>
      <w:bookmarkStart w:id="4" w:name="_Toc47606768"/>
      <w:r>
        <w:rPr>
          <w:lang w:eastAsia="zh-CN"/>
        </w:rPr>
        <w:t>P</w:t>
      </w:r>
      <w:r w:rsidR="005C0714">
        <w:rPr>
          <w:lang w:eastAsia="zh-CN"/>
        </w:rPr>
        <w:t>revious Work</w:t>
      </w:r>
      <w:bookmarkEnd w:id="4"/>
    </w:p>
    <w:p w14:paraId="2F22A49C" w14:textId="35E0DFB4" w:rsidR="00892A28" w:rsidRDefault="00C92955" w:rsidP="00B13C51">
      <w:pPr>
        <w:rPr>
          <w:rFonts w:cs="Times New Roman"/>
          <w:szCs w:val="24"/>
        </w:rPr>
      </w:pPr>
      <w:r>
        <w:rPr>
          <w:rFonts w:cs="Times New Roman"/>
          <w:szCs w:val="24"/>
        </w:rPr>
        <w:t xml:space="preserve">Many </w:t>
      </w:r>
      <w:r w:rsidR="00025D96">
        <w:rPr>
          <w:rFonts w:cs="Times New Roman"/>
          <w:szCs w:val="24"/>
        </w:rPr>
        <w:t>pieces of research</w:t>
      </w:r>
      <w:r>
        <w:rPr>
          <w:rFonts w:cs="Times New Roman"/>
          <w:szCs w:val="24"/>
        </w:rPr>
        <w:t xml:space="preserve">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w:t>
      </w:r>
      <w:r w:rsidR="00B93C5F">
        <w:rPr>
          <w:rFonts w:cs="Times New Roman"/>
          <w:szCs w:val="24"/>
        </w:rPr>
        <w:t>a</w:t>
      </w:r>
      <w:r w:rsidR="00892A28">
        <w:rPr>
          <w:rFonts w:cs="Times New Roman"/>
          <w:szCs w:val="24"/>
        </w:rPr>
        <w:t>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w:t>
      </w:r>
      <w:r w:rsidR="0074305F">
        <w:rPr>
          <w:rFonts w:cs="Times New Roman"/>
          <w:szCs w:val="24"/>
        </w:rPr>
        <w:t>have</w:t>
      </w:r>
      <w:r w:rsidR="00221511">
        <w:rPr>
          <w:rFonts w:cs="Times New Roman"/>
          <w:szCs w:val="24"/>
        </w:rPr>
        <w:t xml:space="preserve"> </w:t>
      </w:r>
      <w:r w:rsidR="0074305F">
        <w:rPr>
          <w:rFonts w:cs="Times New Roman"/>
          <w:szCs w:val="24"/>
        </w:rPr>
        <w:t xml:space="preserve">already been </w:t>
      </w:r>
      <w:r w:rsidR="00221511">
        <w:rPr>
          <w:rFonts w:cs="Times New Roman"/>
          <w:szCs w:val="24"/>
        </w:rPr>
        <w:t xml:space="preserve">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35D6A172" w14:textId="54B03CAB" w:rsidR="00E26627" w:rsidRDefault="008459F1" w:rsidP="00B13C51">
      <w:pPr>
        <w:rPr>
          <w:rFonts w:cs="Times New Roman"/>
          <w:szCs w:val="24"/>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w:t>
      </w:r>
      <w:r w:rsidR="00D92ED1">
        <w:rPr>
          <w:rFonts w:cs="Times New Roman"/>
          <w:szCs w:val="24"/>
          <w:lang w:eastAsia="zh-CN"/>
        </w:rPr>
        <w:t>label</w:t>
      </w:r>
      <w:r w:rsidR="00FA1673" w:rsidRPr="007302CC">
        <w:rPr>
          <w:rFonts w:cs="Times New Roman"/>
          <w:szCs w:val="24"/>
          <w:lang w:eastAsia="zh-CN"/>
        </w:rPr>
        <w:t xml:space="preserv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8053BA">
        <w:rPr>
          <w:rFonts w:cs="Times New Roman"/>
          <w:szCs w:val="24"/>
          <w:lang w:eastAsia="zh-CN"/>
        </w:rPr>
        <w:t>Several m</w:t>
      </w:r>
      <w:r w:rsidR="00963311">
        <w:rPr>
          <w:rFonts w:cs="Times New Roman"/>
          <w:szCs w:val="24"/>
          <w:lang w:eastAsia="zh-CN"/>
        </w:rPr>
        <w:t xml:space="preserve">ethods to solve this </w:t>
      </w:r>
      <w:r w:rsidR="008053BA">
        <w:rPr>
          <w:rFonts w:cs="Times New Roman"/>
          <w:szCs w:val="24"/>
          <w:lang w:eastAsia="zh-CN"/>
        </w:rPr>
        <w:t>issue</w:t>
      </w:r>
      <w:r w:rsidR="00963311">
        <w:rPr>
          <w:rFonts w:cs="Times New Roman"/>
          <w:szCs w:val="24"/>
          <w:lang w:eastAsia="zh-CN"/>
        </w:rPr>
        <w:t xml:space="preserve"> aim to make </w:t>
      </w:r>
      <w:r w:rsidR="00310012">
        <w:rPr>
          <w:rFonts w:cs="Times New Roman"/>
          <w:szCs w:val="24"/>
          <w:lang w:eastAsia="zh-CN"/>
        </w:rPr>
        <w:t xml:space="preserve">the </w:t>
      </w:r>
      <w:r w:rsidR="00F074C3">
        <w:rPr>
          <w:rFonts w:cs="Times New Roman"/>
          <w:szCs w:val="24"/>
          <w:lang w:eastAsia="zh-CN"/>
        </w:rPr>
        <w:t xml:space="preserve">local </w:t>
      </w:r>
      <w:r w:rsidR="00310012">
        <w:rPr>
          <w:rFonts w:cs="Times New Roman"/>
          <w:szCs w:val="24"/>
          <w:lang w:eastAsia="zh-CN"/>
        </w:rPr>
        <w:t>training set</w:t>
      </w:r>
      <w:r w:rsidR="00963311">
        <w:rPr>
          <w:rFonts w:cs="Times New Roman"/>
          <w:szCs w:val="24"/>
          <w:lang w:eastAsia="zh-CN"/>
        </w:rPr>
        <w:t xml:space="preserve"> less </w:t>
      </w:r>
      <w:r w:rsidR="00F074C3">
        <w:rPr>
          <w:rFonts w:cs="Times New Roman"/>
          <w:szCs w:val="24"/>
          <w:lang w:eastAsia="zh-CN"/>
        </w:rPr>
        <w:t>skewed</w:t>
      </w:r>
      <w:r w:rsidR="00963311">
        <w:rPr>
          <w:rFonts w:cs="Times New Roman"/>
          <w:szCs w:val="24"/>
          <w:lang w:eastAsia="zh-CN"/>
        </w:rPr>
        <w:t xml:space="preserve">,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B93C5F">
        <w:rPr>
          <w:rFonts w:cs="Times New Roman"/>
          <w:szCs w:val="24"/>
          <w:lang w:eastAsia="zh-CN"/>
        </w:rPr>
        <w:t xml:space="preserve">and </w:t>
      </w:r>
      <w:r w:rsidR="00B93C5F">
        <w:rPr>
          <w:rFonts w:cs="Times New Roman"/>
          <w:szCs w:val="24"/>
        </w:rPr>
        <w:t>augmenting</w:t>
      </w:r>
      <w:r w:rsidR="00B93C5F">
        <w:rPr>
          <w:rFonts w:cs="Times New Roman"/>
          <w:szCs w:val="24"/>
          <w:lang w:eastAsia="zh-CN"/>
        </w:rPr>
        <w:t xml:space="preserve"> </w:t>
      </w:r>
      <w:r w:rsidR="00B93C5F">
        <w:rPr>
          <w:rFonts w:cs="Times New Roman"/>
          <w:szCs w:val="24"/>
        </w:rPr>
        <w:t>local set</w:t>
      </w:r>
      <w:r w:rsidR="00B93C5F">
        <w:rPr>
          <w:rFonts w:cs="Times New Roman"/>
          <w:szCs w:val="24"/>
          <w:lang w:eastAsia="zh-CN"/>
        </w:rPr>
        <w:t xml:space="preserve"> towards</w:t>
      </w:r>
      <w:r w:rsidR="00963311">
        <w:rPr>
          <w:rFonts w:cs="Times New Roman"/>
          <w:szCs w:val="24"/>
          <w:lang w:eastAsia="zh-CN"/>
        </w:rPr>
        <w:t xml:space="preserve">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1C7B72">
        <w:rPr>
          <w:rFonts w:cs="Times New Roman"/>
          <w:szCs w:val="24"/>
        </w:rPr>
        <w:t xml:space="preserve">Methods like PFNM </w:t>
      </w:r>
      <w:r w:rsidR="001C7B72">
        <w:rPr>
          <w:rFonts w:cs="Times New Roman"/>
          <w:szCs w:val="24"/>
        </w:rPr>
        <w:fldChar w:fldCharType="begin"/>
      </w:r>
      <w:r w:rsidR="001C7B72">
        <w:rPr>
          <w:rFonts w:cs="Times New Roman"/>
          <w:szCs w:val="24"/>
        </w:rPr>
        <w:instrText xml:space="preserve"> ADDIN ZOTERO_ITEM CSL_CITATION {"citationID":"wcKHF727","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1C7B72">
        <w:rPr>
          <w:rFonts w:cs="Times New Roman"/>
          <w:szCs w:val="24"/>
        </w:rPr>
        <w:fldChar w:fldCharType="separate"/>
      </w:r>
      <w:r w:rsidR="001C7B72" w:rsidRPr="00E62268">
        <w:rPr>
          <w:rFonts w:cs="Times New Roman"/>
          <w:szCs w:val="24"/>
        </w:rPr>
        <w:t xml:space="preserve">(Yurochkin </w:t>
      </w:r>
      <w:r w:rsidR="001C7B72" w:rsidRPr="00E62268">
        <w:rPr>
          <w:rFonts w:cs="Times New Roman"/>
          <w:i/>
          <w:iCs/>
          <w:szCs w:val="24"/>
        </w:rPr>
        <w:t>et al.</w:t>
      </w:r>
      <w:r w:rsidR="001C7B72" w:rsidRPr="00E62268">
        <w:rPr>
          <w:rFonts w:cs="Times New Roman"/>
          <w:szCs w:val="24"/>
        </w:rPr>
        <w:t xml:space="preserve"> 2019)</w:t>
      </w:r>
      <w:r w:rsidR="001C7B72">
        <w:rPr>
          <w:rFonts w:cs="Times New Roman"/>
          <w:szCs w:val="24"/>
        </w:rPr>
        <w:fldChar w:fldCharType="end"/>
      </w:r>
      <w:r w:rsidR="001C7B72">
        <w:rPr>
          <w:rFonts w:cs="Times New Roman"/>
          <w:szCs w:val="24"/>
        </w:rPr>
        <w:t xml:space="preserve"> and FedMA </w:t>
      </w:r>
      <w:r w:rsidR="001C7B72">
        <w:rPr>
          <w:rFonts w:cs="Times New Roman"/>
          <w:szCs w:val="24"/>
        </w:rPr>
        <w:fldChar w:fldCharType="begin"/>
      </w:r>
      <w:r w:rsidR="001C7B72">
        <w:rPr>
          <w:rFonts w:cs="Times New Roman"/>
          <w:szCs w:val="24"/>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1C7B72">
        <w:rPr>
          <w:rFonts w:cs="Times New Roman"/>
          <w:szCs w:val="24"/>
        </w:rPr>
        <w:fldChar w:fldCharType="separate"/>
      </w:r>
      <w:r w:rsidR="001C7B72" w:rsidRPr="00951DF9">
        <w:rPr>
          <w:rFonts w:cs="Times New Roman"/>
          <w:szCs w:val="24"/>
        </w:rPr>
        <w:t xml:space="preserve">(Wang </w:t>
      </w:r>
      <w:r w:rsidR="001C7B72" w:rsidRPr="00951DF9">
        <w:rPr>
          <w:rFonts w:cs="Times New Roman"/>
          <w:i/>
          <w:iCs/>
          <w:szCs w:val="24"/>
        </w:rPr>
        <w:t>et al.</w:t>
      </w:r>
      <w:r w:rsidR="001C7B72" w:rsidRPr="00951DF9">
        <w:rPr>
          <w:rFonts w:cs="Times New Roman"/>
          <w:szCs w:val="24"/>
        </w:rPr>
        <w:t xml:space="preserve"> 2020)</w:t>
      </w:r>
      <w:r w:rsidR="001C7B72">
        <w:rPr>
          <w:rFonts w:cs="Times New Roman"/>
          <w:szCs w:val="24"/>
        </w:rPr>
        <w:fldChar w:fldCharType="end"/>
      </w:r>
      <w:r w:rsidR="001C7B72">
        <w:rPr>
          <w:rFonts w:cs="Times New Roman"/>
          <w:szCs w:val="24"/>
        </w:rPr>
        <w:t xml:space="preserve"> match hidden elements </w:t>
      </w:r>
      <w:r w:rsidR="001C7B72" w:rsidRPr="00E62268">
        <w:rPr>
          <w:rFonts w:cs="Times New Roman"/>
          <w:szCs w:val="24"/>
        </w:rPr>
        <w:t>with similar feature extraction signatures</w:t>
      </w:r>
      <w:r w:rsidR="001C7B72">
        <w:rPr>
          <w:rFonts w:cs="Times New Roman"/>
          <w:szCs w:val="24"/>
        </w:rPr>
        <w:t xml:space="preserve">, since </w:t>
      </w:r>
      <w:r w:rsidR="001C7B72" w:rsidRPr="00754850">
        <w:t>FedAvg has decrease</w:t>
      </w:r>
      <w:r w:rsidR="0039553C">
        <w:t>d</w:t>
      </w:r>
      <w:r w:rsidR="001C7B72" w:rsidRPr="00754850">
        <w:t xml:space="preserve"> in accuracy and is slow due to the permutation invariance of neural network parameters</w:t>
      </w:r>
      <w:r w:rsidR="001C7B72">
        <w:t xml:space="preserve"> (i.e. </w:t>
      </w:r>
      <w:r w:rsidR="001C7B72" w:rsidRPr="00754850">
        <w:t xml:space="preserve">for any given </w:t>
      </w:r>
      <w:r w:rsidR="001C7B72">
        <w:t>network</w:t>
      </w:r>
      <w:r w:rsidR="001C7B72" w:rsidRPr="00754850">
        <w:t xml:space="preserve">, </w:t>
      </w:r>
      <w:r w:rsidR="0039553C">
        <w:t>many variants of i</w:t>
      </w:r>
      <w:r w:rsidR="001C7B72" w:rsidRPr="00754850">
        <w:t xml:space="preserve">t only differ in the ordering </w:t>
      </w:r>
      <w:r w:rsidR="001C7B72" w:rsidRPr="00754850">
        <w:lastRenderedPageBreak/>
        <w:t>of parameters</w:t>
      </w:r>
      <w:r w:rsidR="001C7B72">
        <w:t xml:space="preserve">). </w:t>
      </w:r>
      <w:r w:rsidR="008053BA">
        <w:rPr>
          <w:rFonts w:cs="Times New Roman"/>
          <w:szCs w:val="24"/>
          <w:lang w:eastAsia="zh-CN"/>
        </w:rPr>
        <w:t xml:space="preserve">Some other methods, such as </w:t>
      </w:r>
      <w:r w:rsidR="008053BA">
        <w:rPr>
          <w:rFonts w:cs="Times New Roman"/>
          <w:szCs w:val="24"/>
        </w:rPr>
        <w:t xml:space="preserve">FedProx </w:t>
      </w:r>
      <w:r w:rsidR="008053BA">
        <w:rPr>
          <w:rFonts w:cs="Times New Roman"/>
          <w:szCs w:val="24"/>
        </w:rPr>
        <w:fldChar w:fldCharType="begin"/>
      </w:r>
      <w:r w:rsidR="008053BA">
        <w:rPr>
          <w:rFonts w:cs="Times New Roman"/>
          <w:szCs w:val="24"/>
        </w:rPr>
        <w:instrText xml:space="preserve"> ADDIN ZOTERO_ITEM CSL_CITATION {"citationID":"PS10A6GK","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053BA">
        <w:rPr>
          <w:rFonts w:cs="Times New Roman"/>
          <w:szCs w:val="24"/>
        </w:rPr>
        <w:fldChar w:fldCharType="separate"/>
      </w:r>
      <w:r w:rsidR="008053BA" w:rsidRPr="00951DF9">
        <w:rPr>
          <w:rFonts w:cs="Times New Roman"/>
          <w:szCs w:val="24"/>
        </w:rPr>
        <w:t xml:space="preserve">(Li T </w:t>
      </w:r>
      <w:r w:rsidR="008053BA" w:rsidRPr="00951DF9">
        <w:rPr>
          <w:rFonts w:cs="Times New Roman"/>
          <w:i/>
          <w:iCs/>
          <w:szCs w:val="24"/>
        </w:rPr>
        <w:t>et al.</w:t>
      </w:r>
      <w:r w:rsidR="008053BA" w:rsidRPr="00951DF9">
        <w:rPr>
          <w:rFonts w:cs="Times New Roman"/>
          <w:szCs w:val="24"/>
        </w:rPr>
        <w:t xml:space="preserve"> 2018)</w:t>
      </w:r>
      <w:r w:rsidR="008053BA">
        <w:rPr>
          <w:rFonts w:cs="Times New Roman"/>
          <w:szCs w:val="24"/>
        </w:rPr>
        <w:fldChar w:fldCharType="end"/>
      </w:r>
      <w:r w:rsidR="008053BA">
        <w:rPr>
          <w:rFonts w:cs="Times New Roman"/>
          <w:szCs w:val="24"/>
        </w:rPr>
        <w:t xml:space="preserve"> </w:t>
      </w:r>
      <w:r w:rsidR="004227ED">
        <w:rPr>
          <w:rFonts w:cs="Times New Roman"/>
          <w:szCs w:val="24"/>
        </w:rPr>
        <w:t>and RSA</w:t>
      </w:r>
      <w:r w:rsidR="004227ED">
        <w:rPr>
          <w:rFonts w:cs="Times New Roman"/>
          <w:szCs w:val="24"/>
        </w:rPr>
        <w:fldChar w:fldCharType="begin"/>
      </w:r>
      <w:r w:rsidR="004227ED">
        <w:rPr>
          <w:rFonts w:cs="Times New Roman"/>
          <w:szCs w:val="24"/>
        </w:rPr>
        <w:instrText xml:space="preserve"> ADDIN ZOTERO_ITEM CSL_CITATION {"citationID":"mYomhbrq","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4227ED">
        <w:rPr>
          <w:rFonts w:cs="Times New Roman"/>
          <w:szCs w:val="24"/>
        </w:rPr>
        <w:fldChar w:fldCharType="separate"/>
      </w:r>
      <w:r w:rsidR="004227ED" w:rsidRPr="004227ED">
        <w:rPr>
          <w:rFonts w:cs="Times New Roman"/>
          <w:szCs w:val="24"/>
        </w:rPr>
        <w:t xml:space="preserve">(Li L </w:t>
      </w:r>
      <w:r w:rsidR="004227ED" w:rsidRPr="004227ED">
        <w:rPr>
          <w:rFonts w:cs="Times New Roman"/>
          <w:i/>
          <w:iCs/>
          <w:szCs w:val="24"/>
        </w:rPr>
        <w:t>et al.</w:t>
      </w:r>
      <w:r w:rsidR="004227ED" w:rsidRPr="004227ED">
        <w:rPr>
          <w:rFonts w:cs="Times New Roman"/>
          <w:szCs w:val="24"/>
        </w:rPr>
        <w:t xml:space="preserve"> 2018)</w:t>
      </w:r>
      <w:r w:rsidR="004227ED">
        <w:rPr>
          <w:rFonts w:cs="Times New Roman"/>
          <w:szCs w:val="24"/>
        </w:rPr>
        <w:fldChar w:fldCharType="end"/>
      </w:r>
      <w:r w:rsidR="004227ED">
        <w:rPr>
          <w:rFonts w:cs="Times New Roman"/>
          <w:szCs w:val="24"/>
        </w:rPr>
        <w:t xml:space="preserve"> </w:t>
      </w:r>
      <w:r w:rsidR="008053BA">
        <w:rPr>
          <w:rFonts w:cs="Times New Roman"/>
          <w:szCs w:val="24"/>
        </w:rPr>
        <w:t>add restrict</w:t>
      </w:r>
      <w:r w:rsidR="004227ED">
        <w:rPr>
          <w:rFonts w:cs="Times New Roman"/>
          <w:szCs w:val="24"/>
        </w:rPr>
        <w:t xml:space="preserve"> between local and global parameters</w:t>
      </w:r>
      <w:r w:rsidR="008053BA">
        <w:rPr>
          <w:rFonts w:cs="Times New Roman"/>
          <w:szCs w:val="24"/>
        </w:rPr>
        <w:t xml:space="preserve"> to optimization function. FedNAS </w:t>
      </w:r>
      <w:r w:rsidR="008053BA">
        <w:rPr>
          <w:rFonts w:cs="Times New Roman"/>
          <w:szCs w:val="24"/>
        </w:rPr>
        <w:fldChar w:fldCharType="begin"/>
      </w:r>
      <w:r w:rsidR="008053BA">
        <w:rPr>
          <w:rFonts w:cs="Times New Roman"/>
          <w:szCs w:val="24"/>
        </w:rPr>
        <w:instrText xml:space="preserve"> ADDIN ZOTERO_ITEM CSL_CITATION {"citationID":"J2IoAibL","properties":{"formattedCitation":"(He Chaoyang {\\i{}et al.} 2020)","plainCitation":"(He Chaoyang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schema":"https://github.com/citation-style-language/schema/raw/master/csl-citation.json"} </w:instrText>
      </w:r>
      <w:r w:rsidR="008053BA">
        <w:rPr>
          <w:rFonts w:cs="Times New Roman"/>
          <w:szCs w:val="24"/>
        </w:rPr>
        <w:fldChar w:fldCharType="separate"/>
      </w:r>
      <w:r w:rsidR="008053BA" w:rsidRPr="008053BA">
        <w:rPr>
          <w:rFonts w:cs="Times New Roman"/>
          <w:szCs w:val="24"/>
        </w:rPr>
        <w:t xml:space="preserve">(He Chaoyang </w:t>
      </w:r>
      <w:r w:rsidR="008053BA" w:rsidRPr="008053BA">
        <w:rPr>
          <w:rFonts w:cs="Times New Roman"/>
          <w:i/>
          <w:iCs/>
          <w:szCs w:val="24"/>
        </w:rPr>
        <w:t>et al.</w:t>
      </w:r>
      <w:r w:rsidR="008053BA" w:rsidRPr="008053BA">
        <w:rPr>
          <w:rFonts w:cs="Times New Roman"/>
          <w:szCs w:val="24"/>
        </w:rPr>
        <w:t xml:space="preserve"> 2020)</w:t>
      </w:r>
      <w:r w:rsidR="008053BA">
        <w:rPr>
          <w:rFonts w:cs="Times New Roman"/>
          <w:szCs w:val="24"/>
        </w:rPr>
        <w:fldChar w:fldCharType="end"/>
      </w:r>
      <w:r w:rsidR="008053BA">
        <w:rPr>
          <w:rFonts w:cs="Times New Roman"/>
          <w:szCs w:val="24"/>
        </w:rPr>
        <w:t xml:space="preserve"> </w:t>
      </w:r>
      <w:r w:rsidR="001C7B72">
        <w:rPr>
          <w:rFonts w:cs="Times New Roman"/>
          <w:szCs w:val="24"/>
        </w:rPr>
        <w:t xml:space="preserve">is an </w:t>
      </w:r>
      <w:r w:rsidR="001C7B72" w:rsidRPr="001C7B72">
        <w:rPr>
          <w:rFonts w:cs="Times New Roman"/>
          <w:szCs w:val="24"/>
        </w:rPr>
        <w:t>automating federated learning</w:t>
      </w:r>
      <w:r w:rsidR="001C7B72">
        <w:rPr>
          <w:rFonts w:cs="Times New Roman"/>
          <w:szCs w:val="24"/>
        </w:rPr>
        <w:t xml:space="preserve"> method </w:t>
      </w:r>
      <w:r w:rsidR="0039553C">
        <w:rPr>
          <w:rFonts w:cs="Times New Roman"/>
          <w:szCs w:val="24"/>
        </w:rPr>
        <w:t>that</w:t>
      </w:r>
      <w:r w:rsidR="001C7B72">
        <w:rPr>
          <w:rFonts w:cs="Times New Roman"/>
          <w:szCs w:val="24"/>
        </w:rPr>
        <w:t xml:space="preserve"> claims to outperform </w:t>
      </w:r>
      <w:r w:rsidR="001C7B72" w:rsidRPr="001C7B72">
        <w:rPr>
          <w:rFonts w:cs="Times New Roman"/>
          <w:szCs w:val="24"/>
        </w:rPr>
        <w:t xml:space="preserve">manually </w:t>
      </w:r>
      <w:r w:rsidR="001C7B72">
        <w:rPr>
          <w:rFonts w:cs="Times New Roman"/>
          <w:szCs w:val="24"/>
        </w:rPr>
        <w:t>settled</w:t>
      </w:r>
      <w:r w:rsidR="001C7B72" w:rsidRPr="001C7B72">
        <w:rPr>
          <w:rFonts w:cs="Times New Roman"/>
          <w:szCs w:val="24"/>
        </w:rPr>
        <w:t xml:space="preserve"> architecture</w:t>
      </w:r>
      <w:r w:rsidR="001C7B72">
        <w:rPr>
          <w:rFonts w:cs="Times New Roman"/>
          <w:szCs w:val="24"/>
        </w:rPr>
        <w:t xml:space="preserve"> on non-IID dataset</w:t>
      </w:r>
      <w:r w:rsidR="0039553C">
        <w:rPr>
          <w:rFonts w:cs="Times New Roman"/>
          <w:szCs w:val="24"/>
        </w:rPr>
        <w:t>s</w:t>
      </w:r>
      <w:r w:rsidR="001C7B72">
        <w:rPr>
          <w:rFonts w:cs="Times New Roman"/>
          <w:szCs w:val="24"/>
        </w:rPr>
        <w:t>.</w:t>
      </w:r>
      <w:r w:rsidR="007B1555">
        <w:rPr>
          <w:rFonts w:cs="Times New Roman"/>
          <w:szCs w:val="24"/>
        </w:rPr>
        <w:t xml:space="preserve"> </w:t>
      </w:r>
      <w:r w:rsidR="00E26627">
        <w:rPr>
          <w:rFonts w:cs="Times New Roman"/>
          <w:szCs w:val="24"/>
        </w:rPr>
        <w:t>Fairness is also an issue, while</w:t>
      </w:r>
      <w:r w:rsidR="00E26627">
        <w:t xml:space="preserve"> t</w:t>
      </w:r>
      <w:r w:rsidR="00E26627" w:rsidRPr="00D54AFA">
        <w:t xml:space="preserve">he </w:t>
      </w:r>
      <w:r w:rsidR="00E26627">
        <w:t xml:space="preserve">system can be biased toward some clients, </w:t>
      </w:r>
      <w:r w:rsidR="00E26627" w:rsidRPr="00D54AFA">
        <w:t>q-FFL</w:t>
      </w:r>
      <w:r w:rsidR="00E26627">
        <w:t xml:space="preserve"> </w:t>
      </w:r>
      <w:r w:rsidR="00E26627" w:rsidRPr="00D54AFA">
        <w:t>aggregate</w:t>
      </w:r>
      <w:r w:rsidR="00E26627">
        <w:t xml:space="preserve">s the weights in the form where </w:t>
      </w:r>
      <w:r w:rsidR="00EE2B1C">
        <w:t>clients</w:t>
      </w:r>
      <w:r w:rsidR="00E26627" w:rsidRPr="00D54AFA">
        <w:t xml:space="preserve"> with higher loss are weight</w:t>
      </w:r>
      <w:r w:rsidR="00E26627">
        <w:t xml:space="preserve">ed more </w:t>
      </w:r>
      <w:r w:rsidR="00E26627">
        <w:fldChar w:fldCharType="begin"/>
      </w:r>
      <w:r w:rsidR="00E26627">
        <w:instrText xml:space="preserve"> ADDIN ZOTERO_ITEM CSL_CITATION {"citationID":"pA1BFpI0","properties":{"formattedCitation":"(Li T {\\i{}et al.} 2019c)","plainCitation":"(Li T et al. 2019c)","noteIndex":0},"citationItems":[{"id":83,"uris":["http://zotero.org/users/local/YXno2y1x/items/S6Z62JU4"],"uri":["http://zotero.org/users/local/YXno2y1x/items/S6Z62JU4"],"itemData":{"id":83,"type":"article-journal","container-title":"arXiv: Learning","title":"Fair Resource Allocation in Federated Learning","author":[{"family":"Li","given":"Tian"},{"family":"Sanjabi","given":"Maziar"},{"family":"Smith","given":"Virginia"}],"issued":{"date-parts":[["2019"]]}}}],"schema":"https://github.com/citation-style-language/schema/raw/master/csl-citation.json"} </w:instrText>
      </w:r>
      <w:r w:rsidR="00E26627">
        <w:fldChar w:fldCharType="separate"/>
      </w:r>
      <w:r w:rsidR="00E26627" w:rsidRPr="00E26627">
        <w:rPr>
          <w:rFonts w:cs="Times New Roman"/>
          <w:szCs w:val="24"/>
        </w:rPr>
        <w:t xml:space="preserve">(Li T </w:t>
      </w:r>
      <w:r w:rsidR="00E26627" w:rsidRPr="00E26627">
        <w:rPr>
          <w:rFonts w:cs="Times New Roman"/>
          <w:i/>
          <w:iCs/>
          <w:szCs w:val="24"/>
        </w:rPr>
        <w:t>et al.</w:t>
      </w:r>
      <w:r w:rsidR="00E26627" w:rsidRPr="00E26627">
        <w:rPr>
          <w:rFonts w:cs="Times New Roman"/>
          <w:szCs w:val="24"/>
        </w:rPr>
        <w:t xml:space="preserve"> 2019c)</w:t>
      </w:r>
      <w:r w:rsidR="00E26627">
        <w:fldChar w:fldCharType="end"/>
      </w:r>
      <w:r w:rsidR="00E26627">
        <w:t xml:space="preserve">. </w:t>
      </w:r>
    </w:p>
    <w:p w14:paraId="1EB0886B" w14:textId="3A732B34"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w:t>
      </w:r>
      <w:r w:rsidR="00E34652">
        <w:rPr>
          <w:rFonts w:cs="Times New Roman"/>
          <w:szCs w:val="24"/>
          <w:lang w:eastAsia="zh-CN"/>
        </w:rPr>
        <w:t xml:space="preserve">to be </w:t>
      </w:r>
      <w:r w:rsidR="002B0FA3">
        <w:rPr>
          <w:rFonts w:cs="Times New Roman"/>
          <w:szCs w:val="24"/>
          <w:lang w:eastAsia="zh-CN"/>
        </w:rPr>
        <w:t xml:space="preserve">ready </w:t>
      </w:r>
      <w:r w:rsidR="006457C8">
        <w:rPr>
          <w:rFonts w:cs="Times New Roman"/>
          <w:szCs w:val="24"/>
          <w:lang w:eastAsia="zh-CN"/>
        </w:rPr>
        <w:t>for training</w:t>
      </w:r>
      <w:r w:rsidR="002B0FA3">
        <w:rPr>
          <w:rFonts w:cs="Times New Roman"/>
          <w:szCs w:val="24"/>
          <w:lang w:eastAsia="zh-CN"/>
        </w:rPr>
        <w:t xml:space="preserv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EA0079">
        <w:rPr>
          <w:rFonts w:cs="Times New Roman"/>
          <w:szCs w:val="24"/>
          <w:lang w:eastAsia="zh-CN"/>
        </w:rPr>
        <w:t xml:space="preserve">FedCS </w:t>
      </w:r>
      <w:r w:rsidR="00EA0079">
        <w:rPr>
          <w:rFonts w:cs="Times New Roman"/>
          <w:szCs w:val="24"/>
          <w:lang w:eastAsia="zh-CN"/>
        </w:rPr>
        <w:fldChar w:fldCharType="begin"/>
      </w:r>
      <w:r w:rsidR="00EA0079">
        <w:rPr>
          <w:rFonts w:cs="Times New Roman"/>
          <w:szCs w:val="24"/>
          <w:lang w:eastAsia="zh-CN"/>
        </w:rPr>
        <w:instrText xml:space="preserve"> ADDIN ZOTERO_ITEM CSL_CITATION {"citationID":"SglzYbIZ","properties":{"formattedCitation":"(Nishio &amp; Yonetani 2019)","plainCitation":"(Nishio &amp; Yonetani 2019)","noteIndex":0},"citationItems":[{"id":80,"uris":["http://zotero.org/users/local/YXno2y1x/items/TQHSDH2A"],"uri":["http://zotero.org/users/local/YXno2y1x/items/TQHSDH2A"],"itemData":{"id":80,"type":"article-journal","page":"1–7","title":"Client Selection for Federated Learning with Heterogeneous Resources in Mobile Edge","author":[{"family":"Nishio","given":"Takayuki"},{"family":"Yonetani","given":"Ryo"}],"issued":{"date-parts":[["2019"]]}}}],"schema":"https://github.com/citation-style-language/schema/raw/master/csl-citation.json"} </w:instrText>
      </w:r>
      <w:r w:rsidR="00EA0079">
        <w:rPr>
          <w:rFonts w:cs="Times New Roman"/>
          <w:szCs w:val="24"/>
          <w:lang w:eastAsia="zh-CN"/>
        </w:rPr>
        <w:fldChar w:fldCharType="separate"/>
      </w:r>
      <w:r w:rsidR="00EA0079" w:rsidRPr="00EA0079">
        <w:rPr>
          <w:rFonts w:cs="Times New Roman"/>
        </w:rPr>
        <w:t>(Nishio &amp; Yonetani 2019)</w:t>
      </w:r>
      <w:r w:rsidR="00EA0079">
        <w:rPr>
          <w:rFonts w:cs="Times New Roman"/>
          <w:szCs w:val="24"/>
          <w:lang w:eastAsia="zh-CN"/>
        </w:rPr>
        <w:fldChar w:fldCharType="end"/>
      </w:r>
      <w:r w:rsidR="00EA0079">
        <w:rPr>
          <w:rFonts w:cs="Times New Roman"/>
          <w:szCs w:val="24"/>
          <w:lang w:eastAsia="zh-CN"/>
        </w:rPr>
        <w:t xml:space="preserve"> is a strategy for managing federated learning among heterog</w:t>
      </w:r>
      <w:r w:rsidR="0039553C">
        <w:rPr>
          <w:rFonts w:cs="Times New Roman"/>
          <w:szCs w:val="24"/>
          <w:lang w:eastAsia="zh-CN"/>
        </w:rPr>
        <w:t>en</w:t>
      </w:r>
      <w:r w:rsidR="00EA0079">
        <w:rPr>
          <w:rFonts w:cs="Times New Roman"/>
          <w:szCs w:val="24"/>
          <w:lang w:eastAsia="zh-CN"/>
        </w:rPr>
        <w:t xml:space="preserve">eous devices based on </w:t>
      </w:r>
      <w:r w:rsidR="00EA0079">
        <w:t>their resource information</w:t>
      </w:r>
      <w:r w:rsidR="00EA007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167E28">
        <w:rPr>
          <w:rFonts w:cs="Times New Roman"/>
          <w:szCs w:val="24"/>
          <w:lang w:eastAsia="zh-CN"/>
        </w:rPr>
        <w:t>, or nodes can be added in or drop out from the system during the training process</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w:t>
      </w:r>
      <w:r w:rsidR="00025D96">
        <w:rPr>
          <w:rFonts w:cs="Times New Roman"/>
          <w:szCs w:val="24"/>
          <w:lang w:eastAsia="zh-CN"/>
        </w:rPr>
        <w:t>-</w:t>
      </w:r>
      <w:r w:rsidR="00711859">
        <w:rPr>
          <w:rFonts w:cs="Times New Roman"/>
          <w:szCs w:val="24"/>
          <w:lang w:eastAsia="zh-CN"/>
        </w:rPr>
        <w:t>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w:t>
      </w:r>
      <w:r w:rsidR="00167E28">
        <w:rPr>
          <w:rFonts w:cs="Times New Roman"/>
          <w:szCs w:val="24"/>
          <w:lang w:eastAsia="zh-CN"/>
        </w:rPr>
        <w:t>identic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4C563FBA" w14:textId="041729C2" w:rsidR="008C093A" w:rsidRDefault="00BB682C" w:rsidP="00B13C51">
      <w:pPr>
        <w:rPr>
          <w:lang w:eastAsia="zh-CN"/>
        </w:rPr>
      </w:pPr>
      <w:r>
        <w:rPr>
          <w:rFonts w:cs="Times New Roman" w:hint="eastAsia"/>
          <w:szCs w:val="24"/>
          <w:lang w:eastAsia="zh-CN"/>
        </w:rPr>
        <w:t>A</w:t>
      </w:r>
      <w:r>
        <w:rPr>
          <w:rFonts w:cs="Times New Roman"/>
          <w:szCs w:val="24"/>
          <w:lang w:eastAsia="zh-CN"/>
        </w:rPr>
        <w:t xml:space="preserve">nother issue in federated learning is the robustness to attacks. </w:t>
      </w:r>
      <w:r w:rsidR="00650688">
        <w:rPr>
          <w:rFonts w:cs="Times New Roman"/>
          <w:szCs w:val="24"/>
          <w:lang w:eastAsia="zh-CN"/>
        </w:rPr>
        <w:t>There are targeted and untargeted attacks</w:t>
      </w:r>
      <w:r w:rsidR="006B1AB0">
        <w:rPr>
          <w:rFonts w:cs="Times New Roman"/>
          <w:szCs w:val="24"/>
          <w:lang w:eastAsia="zh-CN"/>
        </w:rPr>
        <w:t>, in which untargeted attacks aim to reduce global model’s accuracy while targeted attacks aim to perform an incorrect mapping on a fraction of samples and keep other mappings correct.</w:t>
      </w:r>
      <w:r w:rsidR="007F74C1">
        <w:rPr>
          <w:rFonts w:cs="Times New Roman"/>
          <w:szCs w:val="24"/>
          <w:lang w:eastAsia="zh-CN"/>
        </w:rPr>
        <w:t xml:space="preserve"> There </w:t>
      </w:r>
      <w:r w:rsidR="00BC7E1E">
        <w:rPr>
          <w:rFonts w:cs="Times New Roman"/>
          <w:szCs w:val="24"/>
          <w:lang w:eastAsia="zh-CN"/>
        </w:rPr>
        <w:t xml:space="preserve">are </w:t>
      </w:r>
      <w:r w:rsidR="00090A59">
        <w:rPr>
          <w:rFonts w:cs="Times New Roman"/>
          <w:szCs w:val="24"/>
          <w:lang w:eastAsia="zh-CN"/>
        </w:rPr>
        <w:t>several widely used methods</w:t>
      </w:r>
      <w:r w:rsidR="007F74C1">
        <w:rPr>
          <w:rFonts w:cs="Times New Roman"/>
          <w:szCs w:val="24"/>
          <w:lang w:eastAsia="zh-CN"/>
        </w:rPr>
        <w:t xml:space="preserve"> to solve this issue</w:t>
      </w:r>
      <w:r w:rsidR="00090A59">
        <w:rPr>
          <w:rFonts w:cs="Times New Roman"/>
          <w:szCs w:val="24"/>
          <w:lang w:eastAsia="zh-CN"/>
        </w:rPr>
        <w:t xml:space="preserve"> </w:t>
      </w:r>
      <w:r w:rsidR="00090A59">
        <w:fldChar w:fldCharType="begin"/>
      </w:r>
      <w:r w:rsidR="00090A59">
        <w:instrText xml:space="preserve"> ADDIN ZOTERO_ITEM CSL_CITATION {"citationID":"Ay50zQpL","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090A59">
        <w:fldChar w:fldCharType="separate"/>
      </w:r>
      <w:r w:rsidR="00090A59" w:rsidRPr="0078241F">
        <w:rPr>
          <w:rFonts w:cs="Times New Roman"/>
          <w:szCs w:val="24"/>
        </w:rPr>
        <w:t xml:space="preserve">(Fang </w:t>
      </w:r>
      <w:r w:rsidR="00090A59" w:rsidRPr="0078241F">
        <w:rPr>
          <w:rFonts w:cs="Times New Roman"/>
          <w:i/>
          <w:iCs/>
          <w:szCs w:val="24"/>
        </w:rPr>
        <w:t>et al.</w:t>
      </w:r>
      <w:r w:rsidR="00090A59" w:rsidRPr="0078241F">
        <w:rPr>
          <w:rFonts w:cs="Times New Roman"/>
          <w:szCs w:val="24"/>
        </w:rPr>
        <w:t xml:space="preserve"> 2019)</w:t>
      </w:r>
      <w:r w:rsidR="00090A59">
        <w:fldChar w:fldCharType="end"/>
      </w:r>
      <w:r w:rsidR="00090A59">
        <w:rPr>
          <w:rFonts w:cs="Times New Roman"/>
          <w:szCs w:val="24"/>
          <w:lang w:eastAsia="zh-CN"/>
        </w:rPr>
        <w:t>:</w:t>
      </w:r>
      <w:r w:rsidR="007F74C1">
        <w:rPr>
          <w:rFonts w:cs="Times New Roman"/>
          <w:szCs w:val="24"/>
          <w:lang w:eastAsia="zh-CN"/>
        </w:rPr>
        <w:t xml:space="preserve"> </w:t>
      </w:r>
      <w:r w:rsidR="004E0813">
        <w:rPr>
          <w:rFonts w:cs="Times New Roman"/>
          <w:szCs w:val="24"/>
          <w:lang w:eastAsia="zh-CN"/>
        </w:rPr>
        <w:t xml:space="preserve">Krum select </w:t>
      </w:r>
      <w:r w:rsidR="004E0813" w:rsidRPr="00D87C07">
        <w:t>the local</w:t>
      </w:r>
      <w:r w:rsidR="004E0813" w:rsidRPr="00D87C07">
        <w:rPr>
          <w:rFonts w:hint="eastAsia"/>
        </w:rPr>
        <w:t xml:space="preserve"> </w:t>
      </w:r>
      <w:r w:rsidR="004E0813" w:rsidRPr="00D87C07">
        <w:t>model</w:t>
      </w:r>
      <w:r w:rsidR="004E0813">
        <w:t xml:space="preserve"> which is the most similar to the global model,</w:t>
      </w:r>
      <w:r w:rsidR="00A62FFA">
        <w:t xml:space="preserve"> Bulyan select several</w:t>
      </w:r>
      <w:r w:rsidR="00DB4B65">
        <w:t xml:space="preserve"> models</w:t>
      </w:r>
      <w:r w:rsidR="00A62FFA">
        <w:t xml:space="preserve"> and average them,</w:t>
      </w:r>
      <w:r w:rsidR="004E0813">
        <w:t xml:space="preserve"> Trimmed </w:t>
      </w:r>
      <w:r w:rsidR="00451A0C">
        <w:t>M</w:t>
      </w:r>
      <w:r w:rsidR="004E0813">
        <w:t>ean remove extre</w:t>
      </w:r>
      <w:r w:rsidR="0039553C">
        <w:t>me</w:t>
      </w:r>
      <w:r w:rsidR="004E0813">
        <w:t xml:space="preserve"> values of each parameter before averaging them</w:t>
      </w:r>
      <w:r w:rsidR="0078241F">
        <w:t>, Median select the median of each parameter.</w:t>
      </w:r>
      <w:r w:rsidR="001D511D">
        <w:t xml:space="preserve"> Since malicious messages can hide in the noisy updates in </w:t>
      </w:r>
      <w:r w:rsidR="0039553C">
        <w:t xml:space="preserve">a </w:t>
      </w:r>
      <w:r w:rsidR="001D511D" w:rsidRPr="00555CCC">
        <w:t>heterogeneous</w:t>
      </w:r>
      <w:r w:rsidR="001D511D">
        <w:t xml:space="preserve"> system,</w:t>
      </w:r>
      <w:r w:rsidR="0078241F">
        <w:t xml:space="preserve"> </w:t>
      </w:r>
      <w:r w:rsidR="00C5131E">
        <w:t>SAGA (</w:t>
      </w:r>
      <w:r w:rsidR="00C5131E" w:rsidRPr="00C5131E">
        <w:t xml:space="preserve">add up the average of </w:t>
      </w:r>
      <w:r w:rsidR="0039553C">
        <w:t xml:space="preserve">the </w:t>
      </w:r>
      <w:r w:rsidR="00C5131E" w:rsidRPr="00C5131E">
        <w:t>previously</w:t>
      </w:r>
      <w:r w:rsidR="0039553C">
        <w:t>-</w:t>
      </w:r>
      <w:r w:rsidR="00C5131E" w:rsidRPr="00C5131E">
        <w:t>stored gradient</w:t>
      </w:r>
      <w:r w:rsidR="00C5131E">
        <w:t xml:space="preserve"> of each sample) and </w:t>
      </w:r>
      <w:r w:rsidR="00090A59">
        <w:t>Byrd-SAGA</w:t>
      </w:r>
      <w:r w:rsidR="00C5131E">
        <w:t xml:space="preserve"> (</w:t>
      </w:r>
      <w:r w:rsidR="0039553C">
        <w:t xml:space="preserve">the </w:t>
      </w:r>
      <w:r w:rsidR="00C5131E" w:rsidRPr="00C5131E">
        <w:t>geometric median</w:t>
      </w:r>
      <w:r w:rsidR="00C5131E">
        <w:t xml:space="preserve"> version of SAGA)</w:t>
      </w:r>
      <w:r w:rsidR="00090A59">
        <w:t xml:space="preserve"> reduce the </w:t>
      </w:r>
      <w:r w:rsidR="00090A59" w:rsidRPr="00614B89">
        <w:t xml:space="preserve">variance of </w:t>
      </w:r>
      <w:r w:rsidR="00090A59">
        <w:t>benign workers’</w:t>
      </w:r>
      <w:r w:rsidR="00090A59" w:rsidRPr="00614B89">
        <w:t xml:space="preserve"> gradients</w:t>
      </w:r>
      <w:r w:rsidR="00090A59">
        <w:t xml:space="preserve"> to </w:t>
      </w:r>
      <w:r w:rsidR="001D511D">
        <w:t xml:space="preserve">enhance </w:t>
      </w:r>
      <w:r w:rsidR="001D511D" w:rsidRPr="00614B89">
        <w:t>robustness</w:t>
      </w:r>
      <w:r w:rsidR="001D511D">
        <w:t xml:space="preserve"> to attackers</w:t>
      </w:r>
      <w:r w:rsidR="00C5131E">
        <w:t xml:space="preserve"> </w:t>
      </w:r>
      <w:r w:rsidR="00C5131E">
        <w:fldChar w:fldCharType="begin"/>
      </w:r>
      <w:r w:rsidR="00C5131E">
        <w:instrText xml:space="preserve"> ADDIN ZOTERO_ITEM CSL_CITATION {"citationID":"c1scNpOO","properties":{"formattedCitation":"(Wu {\\i{}et al.} 2019)","plainCitation":"(Wu et al. 2019)","noteIndex":0},"citationItems":[{"id":82,"uris":["http://zotero.org/users/local/YXno2y1x/items/K77XT7PL"],"uri":["http://zotero.org/users/local/YXno2y1x/items/K77XT7PL"],"itemData":{"id":82,"type":"article-journal","container-title":"arXiv: Learning","title":"Federated Variance-Reduced Stochastic Gradient Descent with Robustness to Byzantine Attacks.","author":[{"family":"Wu","given":"Zhaoxian"},{"family":"Ling","given":"Qing"},{"family":"Chen","given":"Tianyi"},{"family":"Giannakis","given":"Georgios B"}],"issued":{"date-parts":[["2019"]]}}}],"schema":"https://github.com/citation-style-language/schema/raw/master/csl-citation.json"} </w:instrText>
      </w:r>
      <w:r w:rsidR="00C5131E">
        <w:fldChar w:fldCharType="separate"/>
      </w:r>
      <w:r w:rsidR="00C5131E" w:rsidRPr="00090A59">
        <w:rPr>
          <w:rFonts w:cs="Times New Roman"/>
          <w:szCs w:val="24"/>
        </w:rPr>
        <w:t xml:space="preserve">(Wu </w:t>
      </w:r>
      <w:r w:rsidR="00C5131E" w:rsidRPr="00090A59">
        <w:rPr>
          <w:rFonts w:cs="Times New Roman"/>
          <w:i/>
          <w:iCs/>
          <w:szCs w:val="24"/>
        </w:rPr>
        <w:t>et al.</w:t>
      </w:r>
      <w:r w:rsidR="00C5131E" w:rsidRPr="00090A59">
        <w:rPr>
          <w:rFonts w:cs="Times New Roman"/>
          <w:szCs w:val="24"/>
        </w:rPr>
        <w:t xml:space="preserve"> 2019)</w:t>
      </w:r>
      <w:r w:rsidR="00C5131E">
        <w:fldChar w:fldCharType="end"/>
      </w:r>
      <w:r w:rsidR="009023A0">
        <w:t xml:space="preserve">, while another research </w:t>
      </w:r>
      <w:r w:rsidR="009023A0">
        <w:fldChar w:fldCharType="begin"/>
      </w:r>
      <w:r w:rsidR="009023A0">
        <w:instrText xml:space="preserve"> ADDIN ZOTERO_ITEM CSL_CITATION {"citationID":"EaXSvouV","properties":{"formattedCitation":"(Suresh {\\i{}et al.} 2019)","plainCitation":"(Suresh et al. 2019)","noteIndex":0},"citationItems":[{"id":87,"uris":["http://zotero.org/users/local/YXno2y1x/items/S7TEWN9H"],"uri":["http://zotero.org/users/local/YXno2y1x/items/S7TEWN9H"],"itemData":{"id":87,"type":"article-journal","container-title":"arXiv: Learning","title":"Can You Really Backdoor Federated Learning","author":[{"family":"Suresh","given":"Ananda Theertha"},{"family":"Mcmahan","given":"Brendan"},{"family":"Kairouz","given":"Peter"},{"family":"Sun","given":"Ziteng"}],"issued":{"date-parts":[["2019"]]}}}],"schema":"https://github.com/citation-style-language/schema/raw/master/csl-citation.json"} </w:instrText>
      </w:r>
      <w:r w:rsidR="009023A0">
        <w:fldChar w:fldCharType="separate"/>
      </w:r>
      <w:r w:rsidR="009023A0" w:rsidRPr="009023A0">
        <w:t>(Suresh et al. 2019)</w:t>
      </w:r>
      <w:r w:rsidR="009023A0">
        <w:fldChar w:fldCharType="end"/>
      </w:r>
      <w:r w:rsidR="009023A0">
        <w:t xml:space="preserve"> suggest adding</w:t>
      </w:r>
      <w:r w:rsidR="009023A0" w:rsidRPr="00A33F1B">
        <w:t xml:space="preserve"> a small amount of noise</w:t>
      </w:r>
      <w:r w:rsidR="009023A0">
        <w:t xml:space="preserve"> (i.e. weak </w:t>
      </w:r>
      <w:r w:rsidR="009023A0" w:rsidRPr="009023A0">
        <w:t>differential privacy</w:t>
      </w:r>
      <w:r w:rsidR="009023A0">
        <w:t xml:space="preserve">). </w:t>
      </w:r>
      <w:r w:rsidR="00830C67">
        <w:rPr>
          <w:rFonts w:cs="Times New Roman"/>
          <w:szCs w:val="24"/>
        </w:rPr>
        <w:t xml:space="preserve">FedProx </w:t>
      </w:r>
      <w:r w:rsidR="00830C67">
        <w:rPr>
          <w:rFonts w:cs="Times New Roman"/>
          <w:szCs w:val="24"/>
        </w:rPr>
        <w:fldChar w:fldCharType="begin"/>
      </w:r>
      <w:r w:rsidR="00E26627">
        <w:rPr>
          <w:rFonts w:cs="Times New Roman"/>
          <w:szCs w:val="24"/>
        </w:rPr>
        <w:instrText xml:space="preserve"> ADDIN ZOTERO_ITEM CSL_CITATION {"citationID":"CPP5vpr9","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30C67">
        <w:rPr>
          <w:rFonts w:cs="Times New Roman"/>
          <w:szCs w:val="24"/>
        </w:rPr>
        <w:fldChar w:fldCharType="separate"/>
      </w:r>
      <w:r w:rsidR="00830C67" w:rsidRPr="00951DF9">
        <w:rPr>
          <w:rFonts w:cs="Times New Roman"/>
          <w:szCs w:val="24"/>
        </w:rPr>
        <w:t xml:space="preserve">(Li T </w:t>
      </w:r>
      <w:r w:rsidR="00830C67" w:rsidRPr="00951DF9">
        <w:rPr>
          <w:rFonts w:cs="Times New Roman"/>
          <w:i/>
          <w:iCs/>
          <w:szCs w:val="24"/>
        </w:rPr>
        <w:t>et al.</w:t>
      </w:r>
      <w:r w:rsidR="00830C67" w:rsidRPr="00951DF9">
        <w:rPr>
          <w:rFonts w:cs="Times New Roman"/>
          <w:szCs w:val="24"/>
        </w:rPr>
        <w:t xml:space="preserve"> 2018)</w:t>
      </w:r>
      <w:r w:rsidR="00830C67">
        <w:rPr>
          <w:rFonts w:cs="Times New Roman"/>
          <w:szCs w:val="24"/>
        </w:rPr>
        <w:fldChar w:fldCharType="end"/>
      </w:r>
      <w:r w:rsidR="00830C67">
        <w:rPr>
          <w:rFonts w:cs="Times New Roman"/>
          <w:szCs w:val="24"/>
        </w:rPr>
        <w:t xml:space="preserve"> and RSA</w:t>
      </w:r>
      <w:r w:rsidR="00830C67">
        <w:rPr>
          <w:rFonts w:cs="Times New Roman"/>
          <w:szCs w:val="24"/>
        </w:rPr>
        <w:fldChar w:fldCharType="begin"/>
      </w:r>
      <w:r w:rsidR="00E26627">
        <w:rPr>
          <w:rFonts w:cs="Times New Roman"/>
          <w:szCs w:val="24"/>
        </w:rPr>
        <w:instrText xml:space="preserve"> ADDIN ZOTERO_ITEM CSL_CITATION {"citationID":"ccPGNx2D","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830C67">
        <w:rPr>
          <w:rFonts w:cs="Times New Roman"/>
          <w:szCs w:val="24"/>
        </w:rPr>
        <w:fldChar w:fldCharType="separate"/>
      </w:r>
      <w:r w:rsidR="00830C67" w:rsidRPr="004227ED">
        <w:rPr>
          <w:rFonts w:cs="Times New Roman"/>
          <w:szCs w:val="24"/>
        </w:rPr>
        <w:t xml:space="preserve">(Li L </w:t>
      </w:r>
      <w:r w:rsidR="00830C67" w:rsidRPr="004227ED">
        <w:rPr>
          <w:rFonts w:cs="Times New Roman"/>
          <w:i/>
          <w:iCs/>
          <w:szCs w:val="24"/>
        </w:rPr>
        <w:t>et al.</w:t>
      </w:r>
      <w:r w:rsidR="00830C67" w:rsidRPr="004227ED">
        <w:rPr>
          <w:rFonts w:cs="Times New Roman"/>
          <w:szCs w:val="24"/>
        </w:rPr>
        <w:t xml:space="preserve"> 2018)</w:t>
      </w:r>
      <w:r w:rsidR="00830C67">
        <w:rPr>
          <w:rFonts w:cs="Times New Roman"/>
          <w:szCs w:val="24"/>
        </w:rPr>
        <w:fldChar w:fldCharType="end"/>
      </w:r>
      <w:r w:rsidR="00830C67">
        <w:rPr>
          <w:rFonts w:cs="Times New Roman"/>
          <w:szCs w:val="24"/>
        </w:rPr>
        <w:t xml:space="preserve"> </w:t>
      </w:r>
      <w:r w:rsidR="009023A0">
        <w:rPr>
          <w:rFonts w:cs="Times New Roman"/>
          <w:szCs w:val="24"/>
        </w:rPr>
        <w:t xml:space="preserve">can </w:t>
      </w:r>
      <w:r w:rsidR="00830C67">
        <w:rPr>
          <w:rFonts w:cs="Times New Roman"/>
          <w:szCs w:val="24"/>
        </w:rPr>
        <w:t>also enhance robustness to attacks.</w:t>
      </w:r>
      <w:r w:rsidR="00C7781E">
        <w:rPr>
          <w:rFonts w:hint="eastAsia"/>
          <w:lang w:eastAsia="zh-CN"/>
        </w:rPr>
        <w:t xml:space="preserve"> </w:t>
      </w:r>
    </w:p>
    <w:p w14:paraId="62341554" w14:textId="7DA418C5" w:rsidR="005720F8" w:rsidRDefault="00667A96" w:rsidP="00667A96">
      <w:r>
        <w:rPr>
          <w:lang w:eastAsia="zh-CN"/>
        </w:rPr>
        <w:t>The</w:t>
      </w:r>
      <w:r w:rsidR="00B13A45">
        <w:rPr>
          <w:lang w:eastAsia="zh-CN"/>
        </w:rPr>
        <w:t xml:space="preserve"> previously mentioned</w:t>
      </w:r>
      <w:r>
        <w:rPr>
          <w:lang w:eastAsia="zh-CN"/>
        </w:rPr>
        <w:t xml:space="preserve"> optimization methods can improve the performance of federated learning under certain circumstances, however, in </w:t>
      </w:r>
      <w:r w:rsidR="002711EE">
        <w:rPr>
          <w:lang w:eastAsia="zh-CN"/>
        </w:rPr>
        <w:t>many</w:t>
      </w:r>
      <w:r>
        <w:rPr>
          <w:lang w:eastAsia="zh-CN"/>
        </w:rPr>
        <w:t xml:space="preserve"> cases</w:t>
      </w:r>
      <w:r w:rsidR="005C7193">
        <w:rPr>
          <w:lang w:eastAsia="zh-CN"/>
        </w:rPr>
        <w:t>,</w:t>
      </w:r>
      <w:r>
        <w:rPr>
          <w:lang w:eastAsia="zh-CN"/>
        </w:rPr>
        <w:t xml:space="preserve"> the </w:t>
      </w:r>
      <w:r w:rsidR="002711EE">
        <w:rPr>
          <w:lang w:eastAsia="zh-CN"/>
        </w:rPr>
        <w:t xml:space="preserve">optimized </w:t>
      </w:r>
      <w:r w:rsidRPr="007302CC">
        <w:rPr>
          <w:rFonts w:cs="Times New Roman"/>
          <w:szCs w:val="24"/>
          <w:lang w:eastAsia="zh-CN"/>
        </w:rPr>
        <w:t>performance</w:t>
      </w:r>
      <w:r>
        <w:rPr>
          <w:rFonts w:cs="Times New Roman"/>
          <w:szCs w:val="24"/>
          <w:lang w:eastAsia="zh-CN"/>
        </w:rPr>
        <w:t xml:space="preserve"> in federated settings </w:t>
      </w:r>
      <w:r w:rsidR="002711EE">
        <w:rPr>
          <w:rFonts w:cs="Times New Roman"/>
          <w:szCs w:val="24"/>
          <w:lang w:eastAsia="zh-CN"/>
        </w:rPr>
        <w:t xml:space="preserve">is </w:t>
      </w:r>
      <w:r>
        <w:rPr>
          <w:rFonts w:cs="Times New Roman"/>
          <w:szCs w:val="24"/>
          <w:lang w:eastAsia="zh-CN"/>
        </w:rPr>
        <w:t xml:space="preserve">still worse than </w:t>
      </w:r>
      <w:r w:rsidR="00DB2A95">
        <w:rPr>
          <w:rFonts w:cs="Times New Roman"/>
          <w:szCs w:val="24"/>
          <w:lang w:eastAsia="zh-CN"/>
        </w:rPr>
        <w:t xml:space="preserve">that </w:t>
      </w:r>
      <w:r>
        <w:rPr>
          <w:rFonts w:cs="Times New Roman"/>
          <w:szCs w:val="24"/>
          <w:lang w:eastAsia="zh-CN"/>
        </w:rPr>
        <w:t xml:space="preserve">in centralized settings. </w:t>
      </w:r>
      <w:r w:rsidR="006940E6">
        <w:rPr>
          <w:rFonts w:cs="Times New Roman"/>
          <w:szCs w:val="24"/>
          <w:lang w:eastAsia="zh-CN"/>
        </w:rPr>
        <w:t>In some other cases, the new algorithms may not suitable for the training task</w:t>
      </w:r>
      <w:r w:rsidR="00F00859">
        <w:rPr>
          <w:rFonts w:cs="Times New Roman"/>
          <w:szCs w:val="24"/>
          <w:lang w:eastAsia="zh-CN"/>
        </w:rPr>
        <w:t>. For example,</w:t>
      </w:r>
      <w:r w:rsidR="00F00859">
        <w:rPr>
          <w:rFonts w:cs="Times New Roman"/>
          <w:szCs w:val="24"/>
        </w:rPr>
        <w:t xml:space="preserve"> PFNM </w:t>
      </w:r>
      <w:r w:rsidR="00F00859">
        <w:rPr>
          <w:rFonts w:cs="Times New Roman"/>
          <w:szCs w:val="24"/>
        </w:rPr>
        <w:fldChar w:fldCharType="begin"/>
      </w:r>
      <w:r w:rsidR="00A57189">
        <w:rPr>
          <w:rFonts w:cs="Times New Roman"/>
          <w:szCs w:val="24"/>
        </w:rPr>
        <w:instrText xml:space="preserve"> ADDIN ZOTERO_ITEM CSL_CITATION {"citationID":"YowWQkdZ","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F00859">
        <w:rPr>
          <w:rFonts w:cs="Times New Roman"/>
          <w:szCs w:val="24"/>
        </w:rPr>
        <w:fldChar w:fldCharType="separate"/>
      </w:r>
      <w:r w:rsidR="00F00859" w:rsidRPr="00E62268">
        <w:rPr>
          <w:rFonts w:cs="Times New Roman"/>
          <w:szCs w:val="24"/>
        </w:rPr>
        <w:t xml:space="preserve">(Yurochkin </w:t>
      </w:r>
      <w:r w:rsidR="00F00859" w:rsidRPr="00E62268">
        <w:rPr>
          <w:rFonts w:cs="Times New Roman"/>
          <w:i/>
          <w:iCs/>
          <w:szCs w:val="24"/>
        </w:rPr>
        <w:t>et al.</w:t>
      </w:r>
      <w:r w:rsidR="00F00859" w:rsidRPr="00E62268">
        <w:rPr>
          <w:rFonts w:cs="Times New Roman"/>
          <w:szCs w:val="24"/>
        </w:rPr>
        <w:t xml:space="preserve"> 2019)</w:t>
      </w:r>
      <w:r w:rsidR="00F00859">
        <w:rPr>
          <w:rFonts w:cs="Times New Roman"/>
          <w:szCs w:val="24"/>
        </w:rPr>
        <w:fldChar w:fldCharType="end"/>
      </w:r>
      <w:r w:rsidR="00F00859">
        <w:rPr>
          <w:rFonts w:cs="Times New Roman"/>
          <w:szCs w:val="24"/>
        </w:rPr>
        <w:t xml:space="preserve"> does not support CNN and RNN </w:t>
      </w:r>
      <w:r w:rsidR="003216C3">
        <w:rPr>
          <w:rFonts w:cs="Times New Roman"/>
          <w:szCs w:val="24"/>
        </w:rPr>
        <w:t>while</w:t>
      </w:r>
      <w:r w:rsidR="00F00859">
        <w:rPr>
          <w:rFonts w:cs="Times New Roman"/>
          <w:szCs w:val="24"/>
        </w:rPr>
        <w:t xml:space="preserve"> FedMA </w:t>
      </w:r>
      <w:r w:rsidR="00F00859">
        <w:rPr>
          <w:rFonts w:cs="Times New Roman"/>
          <w:szCs w:val="24"/>
        </w:rPr>
        <w:fldChar w:fldCharType="begin"/>
      </w:r>
      <w:r w:rsidR="00A57189">
        <w:rPr>
          <w:rFonts w:cs="Times New Roman"/>
          <w:szCs w:val="24"/>
        </w:rPr>
        <w:instrText xml:space="preserve"> ADDIN ZOTERO_ITEM CSL_CITATION {"citationID":"kbGVhH2P","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F00859">
        <w:rPr>
          <w:rFonts w:cs="Times New Roman"/>
          <w:szCs w:val="24"/>
        </w:rPr>
        <w:fldChar w:fldCharType="separate"/>
      </w:r>
      <w:r w:rsidR="00F00859" w:rsidRPr="00951DF9">
        <w:rPr>
          <w:rFonts w:cs="Times New Roman"/>
          <w:szCs w:val="24"/>
        </w:rPr>
        <w:t xml:space="preserve">(Wang </w:t>
      </w:r>
      <w:r w:rsidR="00F00859" w:rsidRPr="00951DF9">
        <w:rPr>
          <w:rFonts w:cs="Times New Roman"/>
          <w:i/>
          <w:iCs/>
          <w:szCs w:val="24"/>
        </w:rPr>
        <w:t>et al.</w:t>
      </w:r>
      <w:r w:rsidR="00F00859" w:rsidRPr="00951DF9">
        <w:rPr>
          <w:rFonts w:cs="Times New Roman"/>
          <w:szCs w:val="24"/>
        </w:rPr>
        <w:t xml:space="preserve"> 2020)</w:t>
      </w:r>
      <w:r w:rsidR="00F00859">
        <w:rPr>
          <w:rFonts w:cs="Times New Roman"/>
          <w:szCs w:val="24"/>
        </w:rPr>
        <w:fldChar w:fldCharType="end"/>
      </w:r>
      <w:r w:rsidR="00F00859">
        <w:rPr>
          <w:rFonts w:cs="Times New Roman"/>
          <w:szCs w:val="24"/>
        </w:rPr>
        <w:t xml:space="preserve"> support</w:t>
      </w:r>
      <w:r w:rsidR="0050540C">
        <w:rPr>
          <w:rFonts w:cs="Times New Roman"/>
          <w:szCs w:val="24"/>
        </w:rPr>
        <w:t>s</w:t>
      </w:r>
      <w:r w:rsidR="00F00859">
        <w:rPr>
          <w:rFonts w:cs="Times New Roman"/>
          <w:szCs w:val="24"/>
        </w:rPr>
        <w:t xml:space="preserve"> CNN and RNN of simple architectures. </w:t>
      </w:r>
      <w:r w:rsidR="00343A49">
        <w:rPr>
          <w:rFonts w:cs="Times New Roman"/>
          <w:szCs w:val="24"/>
        </w:rPr>
        <w:t>When coming to issues of attacks, common method</w:t>
      </w:r>
      <w:r w:rsidR="00A57189">
        <w:rPr>
          <w:rFonts w:cs="Times New Roman"/>
          <w:szCs w:val="24"/>
        </w:rPr>
        <w:t>s</w:t>
      </w:r>
      <w:r w:rsidR="00343A49">
        <w:rPr>
          <w:rFonts w:cs="Times New Roman"/>
          <w:szCs w:val="24"/>
        </w:rPr>
        <w:t xml:space="preserve"> like Krum, Bulyan, Trimmed Mean and Median are proved </w:t>
      </w:r>
      <w:r w:rsidR="0037044E">
        <w:rPr>
          <w:rFonts w:cs="Times New Roman"/>
          <w:szCs w:val="24"/>
        </w:rPr>
        <w:t xml:space="preserve">to </w:t>
      </w:r>
      <w:r w:rsidR="00A57189">
        <w:rPr>
          <w:rFonts w:cs="Times New Roman"/>
          <w:szCs w:val="24"/>
        </w:rPr>
        <w:t xml:space="preserve">can </w:t>
      </w:r>
      <w:r w:rsidR="0037044E">
        <w:rPr>
          <w:rFonts w:cs="Times New Roman"/>
          <w:szCs w:val="24"/>
        </w:rPr>
        <w:t xml:space="preserve">be avoided </w:t>
      </w:r>
      <w:r w:rsidR="00A57189">
        <w:rPr>
          <w:rFonts w:cs="Times New Roman"/>
          <w:szCs w:val="24"/>
        </w:rPr>
        <w:t>if the defense methods are known</w:t>
      </w:r>
      <w:r w:rsidR="00343A49">
        <w:rPr>
          <w:rFonts w:cs="Times New Roman"/>
          <w:szCs w:val="24"/>
        </w:rPr>
        <w:t xml:space="preserve"> </w:t>
      </w:r>
      <w:r w:rsidR="00343A49">
        <w:fldChar w:fldCharType="begin"/>
      </w:r>
      <w:r w:rsidR="00A57189">
        <w:instrText xml:space="preserve"> ADDIN ZOTERO_ITEM CSL_CITATION {"citationID":"7GAfI3pQ","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343A49">
        <w:fldChar w:fldCharType="separate"/>
      </w:r>
      <w:r w:rsidR="00343A49" w:rsidRPr="0078241F">
        <w:rPr>
          <w:rFonts w:cs="Times New Roman"/>
          <w:szCs w:val="24"/>
        </w:rPr>
        <w:t xml:space="preserve">(Fang </w:t>
      </w:r>
      <w:r w:rsidR="00343A49" w:rsidRPr="0078241F">
        <w:rPr>
          <w:rFonts w:cs="Times New Roman"/>
          <w:i/>
          <w:iCs/>
          <w:szCs w:val="24"/>
        </w:rPr>
        <w:t>et al.</w:t>
      </w:r>
      <w:r w:rsidR="00343A49" w:rsidRPr="0078241F">
        <w:rPr>
          <w:rFonts w:cs="Times New Roman"/>
          <w:szCs w:val="24"/>
        </w:rPr>
        <w:t xml:space="preserve"> 2019)</w:t>
      </w:r>
      <w:r w:rsidR="00343A49">
        <w:fldChar w:fldCharType="end"/>
      </w:r>
      <w:r w:rsidR="00343A49">
        <w:t xml:space="preserve">. </w:t>
      </w:r>
      <w:r w:rsidR="00A57189">
        <w:t xml:space="preserve">The targeted attacking strategy DBA </w:t>
      </w:r>
      <w:r w:rsidR="00A57189">
        <w:fldChar w:fldCharType="begin"/>
      </w:r>
      <w:r w:rsidR="00A57189">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A57189">
        <w:fldChar w:fldCharType="separate"/>
      </w:r>
      <w:r w:rsidR="00A57189" w:rsidRPr="00A57189">
        <w:rPr>
          <w:rFonts w:cs="Times New Roman"/>
          <w:szCs w:val="24"/>
        </w:rPr>
        <w:t xml:space="preserve">(Xie </w:t>
      </w:r>
      <w:r w:rsidR="00A57189" w:rsidRPr="00A57189">
        <w:rPr>
          <w:rFonts w:cs="Times New Roman"/>
          <w:i/>
          <w:iCs/>
          <w:szCs w:val="24"/>
        </w:rPr>
        <w:t>et al.</w:t>
      </w:r>
      <w:r w:rsidR="00A57189" w:rsidRPr="00A57189">
        <w:rPr>
          <w:rFonts w:cs="Times New Roman"/>
          <w:szCs w:val="24"/>
        </w:rPr>
        <w:t xml:space="preserve"> 2020)</w:t>
      </w:r>
      <w:r w:rsidR="00A57189">
        <w:fldChar w:fldCharType="end"/>
      </w:r>
      <w:r w:rsidR="00A57189">
        <w:t xml:space="preserve"> distributes the attack into pieces, making it mild and harder to be detected, and aggregates it along with the model. These examples indicate </w:t>
      </w:r>
      <w:r w:rsidR="005720F8">
        <w:t xml:space="preserve">that </w:t>
      </w:r>
      <w:r w:rsidR="005720F8">
        <w:rPr>
          <w:lang w:eastAsia="zh-CN"/>
        </w:rPr>
        <w:t xml:space="preserve">issues of heterogeneity and attackers are still challenging. </w:t>
      </w:r>
    </w:p>
    <w:p w14:paraId="2385DB72" w14:textId="11970AEC" w:rsidR="00384544" w:rsidRPr="00C6431C" w:rsidRDefault="00325787" w:rsidP="00B13C51">
      <w:pPr>
        <w:rPr>
          <w:rFonts w:cs="Times New Roman"/>
          <w:szCs w:val="24"/>
          <w:lang w:eastAsia="zh-CN"/>
        </w:rPr>
      </w:pPr>
      <w:r>
        <w:rPr>
          <w:rFonts w:cs="Times New Roman"/>
          <w:szCs w:val="24"/>
        </w:rPr>
        <w:lastRenderedPageBreak/>
        <w:t>Surprisingly</w:t>
      </w:r>
      <w:r>
        <w:rPr>
          <w:rFonts w:cs="Times New Roman"/>
          <w:szCs w:val="24"/>
          <w:lang w:eastAsia="zh-CN"/>
        </w:rPr>
        <w:t xml:space="preserve">, even </w:t>
      </w:r>
      <w:r w:rsidR="009503EA">
        <w:rPr>
          <w:rFonts w:cs="Times New Roman"/>
          <w:szCs w:val="24"/>
          <w:lang w:eastAsia="zh-CN"/>
        </w:rPr>
        <w:t>when</w:t>
      </w:r>
      <w:r>
        <w:rPr>
          <w:rFonts w:cs="Times New Roman"/>
          <w:szCs w:val="24"/>
          <w:lang w:eastAsia="zh-CN"/>
        </w:rPr>
        <w:t xml:space="preserve"> multiple </w:t>
      </w:r>
      <w:r w:rsidR="00270A54">
        <w:rPr>
          <w:rFonts w:cs="Times New Roman"/>
          <w:szCs w:val="24"/>
          <w:lang w:eastAsia="zh-CN"/>
        </w:rPr>
        <w:t>types of research</w:t>
      </w:r>
      <w:r w:rsidR="009503EA">
        <w:rPr>
          <w:rFonts w:cs="Times New Roman"/>
          <w:szCs w:val="24"/>
          <w:lang w:eastAsia="zh-CN"/>
        </w:rPr>
        <w:t xml:space="preserve"> in </w:t>
      </w:r>
      <w:r>
        <w:rPr>
          <w:rFonts w:cs="Times New Roman"/>
          <w:szCs w:val="24"/>
        </w:rPr>
        <w:t>optimization</w:t>
      </w:r>
      <w:r>
        <w:rPr>
          <w:rFonts w:cs="Times New Roman"/>
          <w:szCs w:val="24"/>
          <w:lang w:eastAsia="zh-CN"/>
        </w:rPr>
        <w:t xml:space="preserve"> methods</w:t>
      </w:r>
      <w:r w:rsidR="00BD76F9">
        <w:rPr>
          <w:rFonts w:cs="Times New Roman"/>
          <w:szCs w:val="24"/>
          <w:lang w:eastAsia="zh-CN"/>
        </w:rPr>
        <w:t xml:space="preserve"> </w:t>
      </w:r>
      <w:r w:rsidR="009503EA">
        <w:rPr>
          <w:rFonts w:cs="Times New Roman"/>
          <w:szCs w:val="24"/>
          <w:lang w:eastAsia="zh-CN"/>
        </w:rPr>
        <w:t>are</w:t>
      </w:r>
      <w:r>
        <w:rPr>
          <w:rFonts w:cs="Times New Roman"/>
          <w:szCs w:val="24"/>
          <w:lang w:eastAsia="zh-CN"/>
        </w:rPr>
        <w:t xml:space="preserve"> available, we </w:t>
      </w:r>
      <w:r>
        <w:rPr>
          <w:rFonts w:cs="Times New Roman"/>
          <w:szCs w:val="24"/>
        </w:rPr>
        <w:t>cannot</w:t>
      </w:r>
      <w:r>
        <w:rPr>
          <w:rFonts w:cs="Times New Roman"/>
          <w:szCs w:val="24"/>
          <w:lang w:eastAsia="zh-CN"/>
        </w:rPr>
        <w:t xml:space="preserve"> </w:t>
      </w:r>
      <w:r>
        <w:rPr>
          <w:rFonts w:cs="Times New Roman"/>
          <w:szCs w:val="24"/>
        </w:rPr>
        <w:t>summarize</w:t>
      </w:r>
      <w:r>
        <w:rPr>
          <w:rFonts w:cs="Times New Roman"/>
          <w:szCs w:val="24"/>
          <w:lang w:eastAsia="zh-CN"/>
        </w:rPr>
        <w:t xml:space="preserve"> an </w:t>
      </w:r>
      <w:r>
        <w:rPr>
          <w:rFonts w:cs="Times New Roman"/>
          <w:szCs w:val="24"/>
        </w:rPr>
        <w:t>overview</w:t>
      </w:r>
      <w:r>
        <w:rPr>
          <w:rFonts w:cs="Times New Roman"/>
          <w:szCs w:val="24"/>
          <w:lang w:eastAsia="zh-CN"/>
        </w:rPr>
        <w:t xml:space="preserve"> of </w:t>
      </w:r>
      <w:r w:rsidR="00E771AC">
        <w:rPr>
          <w:rFonts w:cs="Times New Roman"/>
          <w:szCs w:val="24"/>
          <w:lang w:eastAsia="zh-CN"/>
        </w:rPr>
        <w:t>these issues’</w:t>
      </w:r>
      <w:r>
        <w:rPr>
          <w:rFonts w:cs="Times New Roman"/>
          <w:szCs w:val="24"/>
          <w:lang w:eastAsia="zh-CN"/>
        </w:rPr>
        <w:t xml:space="preserve"> impact on federated learning. The impacts are tested mostly in limited scenarios as a </w:t>
      </w:r>
      <w:r>
        <w:rPr>
          <w:rFonts w:cs="Times New Roman"/>
          <w:szCs w:val="24"/>
        </w:rPr>
        <w:t>comparison</w:t>
      </w:r>
      <w:r>
        <w:rPr>
          <w:rFonts w:cs="Times New Roman"/>
          <w:szCs w:val="24"/>
          <w:lang w:eastAsia="zh-CN"/>
        </w:rPr>
        <w:t xml:space="preserve"> to the </w:t>
      </w:r>
      <w:r>
        <w:rPr>
          <w:rFonts w:cs="Times New Roman"/>
          <w:szCs w:val="24"/>
        </w:rPr>
        <w:t>optimization</w:t>
      </w:r>
      <w:r>
        <w:rPr>
          <w:rFonts w:cs="Times New Roman"/>
          <w:szCs w:val="24"/>
          <w:lang w:eastAsia="zh-CN"/>
        </w:rPr>
        <w:t xml:space="preserve"> methods. In different researches, </w:t>
      </w:r>
      <w:r w:rsidR="00025D96">
        <w:rPr>
          <w:rFonts w:cs="Times New Roman"/>
          <w:szCs w:val="24"/>
          <w:lang w:eastAsia="zh-CN"/>
        </w:rPr>
        <w:t xml:space="preserve">the </w:t>
      </w:r>
      <w:r>
        <w:rPr>
          <w:rFonts w:cs="Times New Roman"/>
          <w:szCs w:val="24"/>
        </w:rPr>
        <w:t>author</w:t>
      </w:r>
      <w:r>
        <w:rPr>
          <w:rFonts w:cs="Times New Roman"/>
          <w:szCs w:val="24"/>
          <w:lang w:eastAsia="zh-CN"/>
        </w:rPr>
        <w:t xml:space="preserve"> may also use different dataset</w:t>
      </w:r>
      <w:r w:rsidR="00025D96">
        <w:rPr>
          <w:rFonts w:cs="Times New Roman"/>
          <w:szCs w:val="24"/>
          <w:lang w:eastAsia="zh-CN"/>
        </w:rPr>
        <w:t>s</w:t>
      </w:r>
      <w:r>
        <w:rPr>
          <w:rFonts w:cs="Times New Roman"/>
          <w:szCs w:val="24"/>
          <w:lang w:eastAsia="zh-CN"/>
        </w:rPr>
        <w:t xml:space="preserve"> and evaluation standard</w:t>
      </w:r>
      <w:r w:rsidR="00025D96">
        <w:rPr>
          <w:rFonts w:cs="Times New Roman"/>
          <w:szCs w:val="24"/>
          <w:lang w:eastAsia="zh-CN"/>
        </w:rPr>
        <w:t>s</w:t>
      </w:r>
      <w:r w:rsidR="009B3177">
        <w:rPr>
          <w:rFonts w:cs="Times New Roman"/>
          <w:szCs w:val="24"/>
          <w:lang w:eastAsia="zh-CN"/>
        </w:rPr>
        <w:t>, making the co</w:t>
      </w:r>
      <w:r w:rsidR="00270A54">
        <w:rPr>
          <w:rFonts w:cs="Times New Roman"/>
          <w:szCs w:val="24"/>
          <w:lang w:eastAsia="zh-CN"/>
        </w:rPr>
        <w:t>mparis</w:t>
      </w:r>
      <w:r w:rsidR="009B3177">
        <w:rPr>
          <w:rFonts w:cs="Times New Roman"/>
          <w:szCs w:val="24"/>
          <w:lang w:eastAsia="zh-CN"/>
        </w:rPr>
        <w:t>ons hard</w:t>
      </w:r>
      <w:r>
        <w:rPr>
          <w:rFonts w:cs="Times New Roman"/>
          <w:szCs w:val="24"/>
          <w:lang w:eastAsia="zh-CN"/>
        </w:rPr>
        <w:t>.</w:t>
      </w:r>
      <w:r w:rsidR="00A73515">
        <w:rPr>
          <w:rFonts w:cs="Times New Roman"/>
          <w:szCs w:val="24"/>
          <w:lang w:eastAsia="zh-CN"/>
        </w:rPr>
        <w:t xml:space="preserve">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w:t>
      </w:r>
      <w:r w:rsidR="00075454">
        <w:rPr>
          <w:rFonts w:cs="Times New Roman"/>
          <w:szCs w:val="24"/>
          <w:lang w:eastAsia="zh-CN"/>
        </w:rPr>
        <w:t xml:space="preserve">the </w:t>
      </w:r>
      <w:r w:rsidR="00075454">
        <w:rPr>
          <w:rFonts w:cs="Times New Roman"/>
          <w:szCs w:val="24"/>
        </w:rPr>
        <w:t>authors</w:t>
      </w:r>
      <w:r w:rsidR="00075454">
        <w:rPr>
          <w:rFonts w:cs="Times New Roman"/>
          <w:szCs w:val="24"/>
          <w:lang w:eastAsia="zh-CN"/>
        </w:rPr>
        <w:t xml:space="preserve"> purpose the </w:t>
      </w:r>
      <w:r w:rsidR="00075454">
        <w:rPr>
          <w:rFonts w:cs="Times New Roman"/>
          <w:szCs w:val="24"/>
        </w:rPr>
        <w:t>mathematical</w:t>
      </w:r>
      <w:r w:rsidR="00075454">
        <w:rPr>
          <w:rFonts w:cs="Times New Roman"/>
          <w:szCs w:val="24"/>
          <w:lang w:eastAsia="zh-CN"/>
        </w:rPr>
        <w:t xml:space="preserve"> method</w:t>
      </w:r>
      <w:r w:rsidR="00601FA2">
        <w:rPr>
          <w:rFonts w:cs="Times New Roman"/>
          <w:szCs w:val="24"/>
          <w:lang w:eastAsia="zh-CN"/>
        </w:rPr>
        <w:t>s</w:t>
      </w:r>
      <w:r w:rsidR="00075454">
        <w:rPr>
          <w:rFonts w:cs="Times New Roman"/>
          <w:szCs w:val="24"/>
          <w:lang w:eastAsia="zh-CN"/>
        </w:rPr>
        <w:t xml:space="preserve"> to </w:t>
      </w:r>
      <w:r w:rsidR="00075454">
        <w:rPr>
          <w:rFonts w:cs="Times New Roman"/>
          <w:szCs w:val="24"/>
        </w:rPr>
        <w:t>calculate</w:t>
      </w:r>
      <w:r w:rsidR="00075454">
        <w:rPr>
          <w:rFonts w:cs="Times New Roman"/>
          <w:szCs w:val="24"/>
          <w:lang w:eastAsia="zh-CN"/>
        </w:rPr>
        <w:t xml:space="preserve"> convergence rated for non-IID datasets,</w:t>
      </w:r>
      <w:r w:rsidR="00545D35">
        <w:rPr>
          <w:rFonts w:cs="Times New Roman"/>
          <w:szCs w:val="24"/>
          <w:lang w:eastAsia="zh-CN"/>
        </w:rPr>
        <w:t xml:space="preserve">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5825DC">
        <w:rPr>
          <w:rFonts w:cs="Times New Roman"/>
          <w:szCs w:val="24"/>
          <w:lang w:eastAsia="zh-CN"/>
        </w:rPr>
        <w:t>let</w:t>
      </w:r>
      <w:r w:rsidR="00A73515">
        <w:rPr>
          <w:rFonts w:cs="Times New Roman"/>
          <w:szCs w:val="24"/>
          <w:lang w:eastAsia="zh-CN"/>
        </w:rPr>
        <w:t xml:space="preserv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un</w:t>
      </w:r>
      <w:r w:rsidR="001579E2">
        <w:rPr>
          <w:rFonts w:cs="Times New Roman"/>
          <w:szCs w:val="24"/>
          <w:lang w:eastAsia="zh-CN"/>
        </w:rPr>
        <w:t>sure</w:t>
      </w:r>
      <w:r w:rsidR="00A73515">
        <w:rPr>
          <w:rFonts w:cs="Times New Roman"/>
          <w:szCs w:val="24"/>
          <w:lang w:eastAsia="zh-CN"/>
        </w:rPr>
        <w:t xml:space="preserve">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w:t>
      </w:r>
      <w:r w:rsidR="00A345DF">
        <w:rPr>
          <w:rFonts w:cs="Times New Roman"/>
          <w:szCs w:val="24"/>
          <w:lang w:eastAsia="zh-CN"/>
        </w:rPr>
        <w:t xml:space="preserve">, making it hard to decide which aspect </w:t>
      </w:r>
      <w:r w:rsidR="00F366A6">
        <w:rPr>
          <w:rFonts w:cs="Times New Roman"/>
          <w:szCs w:val="24"/>
          <w:lang w:eastAsia="zh-CN"/>
        </w:rPr>
        <w:t xml:space="preserve">of the system </w:t>
      </w:r>
      <w:r w:rsidR="00A345DF">
        <w:rPr>
          <w:rFonts w:cs="Times New Roman"/>
          <w:szCs w:val="24"/>
          <w:lang w:eastAsia="zh-CN"/>
        </w:rPr>
        <w:t xml:space="preserve">should be </w:t>
      </w:r>
      <w:r w:rsidR="00F366A6">
        <w:rPr>
          <w:rFonts w:cs="Times New Roman"/>
          <w:szCs w:val="24"/>
          <w:lang w:eastAsia="zh-CN"/>
        </w:rPr>
        <w:t xml:space="preserve">firstly </w:t>
      </w:r>
      <w:r w:rsidR="00A345DF">
        <w:rPr>
          <w:rFonts w:cs="Times New Roman"/>
          <w:szCs w:val="24"/>
          <w:lang w:eastAsia="zh-CN"/>
        </w:rPr>
        <w:t xml:space="preserve">optimized. </w:t>
      </w:r>
      <w:r w:rsidR="003021AF">
        <w:rPr>
          <w:rFonts w:cs="Times New Roman"/>
          <w:szCs w:val="24"/>
          <w:lang w:eastAsia="zh-CN"/>
        </w:rPr>
        <w:t>This can be a problem,</w:t>
      </w:r>
      <w:r w:rsidR="00A73515">
        <w:rPr>
          <w:rFonts w:cs="Times New Roman"/>
          <w:szCs w:val="24"/>
          <w:lang w:eastAsia="zh-CN"/>
        </w:rPr>
        <w:t xml:space="preserve"> especially when </w:t>
      </w:r>
      <w:r w:rsidR="0025665F">
        <w:rPr>
          <w:rFonts w:cs="Times New Roman"/>
          <w:szCs w:val="24"/>
          <w:lang w:eastAsia="zh-CN"/>
        </w:rPr>
        <w:t xml:space="preserve">the </w:t>
      </w:r>
      <w:r w:rsidR="00A345DF">
        <w:rPr>
          <w:rFonts w:cs="Times New Roman"/>
          <w:szCs w:val="24"/>
          <w:lang w:eastAsia="zh-CN"/>
        </w:rPr>
        <w:t xml:space="preserve">available </w:t>
      </w:r>
      <w:r w:rsidR="001D746C">
        <w:rPr>
          <w:rFonts w:cs="Times New Roman"/>
          <w:szCs w:val="24"/>
          <w:lang w:eastAsia="zh-CN"/>
        </w:rPr>
        <w:t>optimization</w:t>
      </w:r>
      <w:r w:rsidR="002053F7">
        <w:rPr>
          <w:rFonts w:cs="Times New Roman"/>
          <w:szCs w:val="24"/>
          <w:lang w:eastAsia="zh-CN"/>
        </w:rPr>
        <w:t xml:space="preserve"> </w:t>
      </w:r>
      <w:r w:rsidR="0025665F">
        <w:rPr>
          <w:rFonts w:cs="Times New Roman"/>
          <w:szCs w:val="24"/>
          <w:lang w:eastAsia="zh-CN"/>
        </w:rPr>
        <w:t>methods are not suitable for the system</w:t>
      </w:r>
      <w:r w:rsidR="00A345DF">
        <w:rPr>
          <w:rFonts w:cs="Times New Roman"/>
          <w:szCs w:val="24"/>
          <w:lang w:eastAsia="zh-CN"/>
        </w:rPr>
        <w:t>, or are very costly</w:t>
      </w:r>
      <w:r w:rsidR="00844F7A">
        <w:rPr>
          <w:rFonts w:cs="Times New Roman"/>
          <w:szCs w:val="24"/>
          <w:lang w:eastAsia="zh-CN"/>
        </w:rPr>
        <w:t xml:space="preserve">, or cannot be </w:t>
      </w:r>
      <w:r w:rsidR="00191968">
        <w:rPr>
          <w:rFonts w:cs="Times New Roman"/>
          <w:szCs w:val="24"/>
          <w:lang w:eastAsia="zh-CN"/>
        </w:rPr>
        <w:t>integrated</w:t>
      </w:r>
      <w:r w:rsidR="002053F7">
        <w:rPr>
          <w:rFonts w:cs="Times New Roman"/>
          <w:szCs w:val="24"/>
          <w:lang w:eastAsia="zh-CN"/>
        </w:rPr>
        <w:t xml:space="preserve">.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1479E9">
        <w:rPr>
          <w:rFonts w:cs="Times New Roman"/>
          <w:szCs w:val="24"/>
          <w:lang w:eastAsia="zh-CN"/>
        </w:rPr>
        <w:t xml:space="preserve">(specifically, </w:t>
      </w:r>
      <w:r w:rsidR="001479E9" w:rsidRPr="007302CC">
        <w:rPr>
          <w:rFonts w:cs="Times New Roman"/>
          <w:szCs w:val="24"/>
          <w:lang w:eastAsia="zh-CN"/>
        </w:rPr>
        <w:t>heterogeneity</w:t>
      </w:r>
      <w:r w:rsidR="001479E9">
        <w:rPr>
          <w:rFonts w:cs="Times New Roman"/>
          <w:szCs w:val="24"/>
          <w:lang w:eastAsia="zh-CN"/>
        </w:rPr>
        <w:t xml:space="preserve"> and untargeted attack)</w:t>
      </w:r>
      <w:r w:rsidR="00CC2DA5">
        <w:rPr>
          <w:rFonts w:cs="Times New Roman"/>
          <w:szCs w:val="24"/>
          <w:lang w:eastAsia="zh-CN"/>
        </w:rPr>
        <w:t xml:space="preserve"> with</w:t>
      </w:r>
      <w:r w:rsidR="00F13781">
        <w:rPr>
          <w:rFonts w:cs="Times New Roman"/>
          <w:szCs w:val="24"/>
          <w:lang w:eastAsia="zh-CN"/>
        </w:rPr>
        <w:t xml:space="preserve"> different amount</w:t>
      </w:r>
      <w:r w:rsidR="00025D96">
        <w:rPr>
          <w:rFonts w:cs="Times New Roman"/>
          <w:szCs w:val="24"/>
          <w:lang w:eastAsia="zh-CN"/>
        </w:rPr>
        <w:t>s</w:t>
      </w:r>
      <w:r w:rsidR="00F13781">
        <w:rPr>
          <w:rFonts w:cs="Times New Roman"/>
          <w:szCs w:val="24"/>
          <w:lang w:eastAsia="zh-CN"/>
        </w:rPr>
        <w:t xml:space="preserve"> of data</w:t>
      </w:r>
      <w:r w:rsidR="00CA50FB">
        <w:rPr>
          <w:rFonts w:cs="Times New Roman"/>
          <w:szCs w:val="24"/>
          <w:lang w:eastAsia="zh-CN"/>
        </w:rPr>
        <w:t xml:space="preserve"> in different distributions</w:t>
      </w:r>
      <w:r w:rsidR="00251B63">
        <w:rPr>
          <w:rFonts w:cs="Times New Roman"/>
          <w:szCs w:val="24"/>
          <w:lang w:eastAsia="zh-CN"/>
        </w:rPr>
        <w:t xml:space="preserve">. </w:t>
      </w:r>
      <w:r w:rsidR="005214D7">
        <w:rPr>
          <w:rFonts w:cs="Times New Roman"/>
          <w:szCs w:val="24"/>
          <w:lang w:eastAsia="zh-CN"/>
        </w:rPr>
        <w:t xml:space="preserve">We hope </w:t>
      </w:r>
      <w:r w:rsidR="00D4501F">
        <w:rPr>
          <w:rFonts w:cs="Times New Roman"/>
          <w:szCs w:val="24"/>
          <w:lang w:eastAsia="zh-CN"/>
        </w:rPr>
        <w:t>the result</w:t>
      </w:r>
      <w:r w:rsidR="005214D7">
        <w:rPr>
          <w:rFonts w:cs="Times New Roman"/>
          <w:szCs w:val="24"/>
          <w:lang w:eastAsia="zh-CN"/>
        </w:rPr>
        <w:t xml:space="preserve">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w:t>
      </w:r>
      <w:r w:rsidR="00263B1D">
        <w:rPr>
          <w:rFonts w:cs="Times New Roman"/>
          <w:szCs w:val="24"/>
          <w:lang w:eastAsia="zh-CN"/>
        </w:rPr>
        <w:t>attempt</w:t>
      </w:r>
      <w:r w:rsidR="005214D7">
        <w:rPr>
          <w:rFonts w:cs="Times New Roman"/>
          <w:szCs w:val="24"/>
          <w:lang w:eastAsia="zh-CN"/>
        </w:rPr>
        <w:t xml:space="preserve"> federated </w:t>
      </w:r>
      <w:r w:rsidR="00263B1D">
        <w:rPr>
          <w:rFonts w:cs="Times New Roman"/>
          <w:szCs w:val="24"/>
          <w:lang w:eastAsia="zh-CN"/>
        </w:rPr>
        <w:t>settings</w:t>
      </w:r>
      <w:r w:rsidR="005214D7">
        <w:rPr>
          <w:rFonts w:cs="Times New Roman"/>
          <w:szCs w:val="24"/>
          <w:lang w:eastAsia="zh-CN"/>
        </w:rPr>
        <w:t xml:space="preserve"> in </w:t>
      </w:r>
      <w:r w:rsidR="00025D96">
        <w:rPr>
          <w:rFonts w:cs="Times New Roman"/>
          <w:szCs w:val="24"/>
          <w:lang w:eastAsia="zh-CN"/>
        </w:rPr>
        <w:t xml:space="preserve">the </w:t>
      </w:r>
      <w:r w:rsidR="005214D7">
        <w:rPr>
          <w:rFonts w:cs="Times New Roman"/>
          <w:szCs w:val="24"/>
          <w:lang w:eastAsia="zh-CN"/>
        </w:rPr>
        <w:t xml:space="preserve">future. </w:t>
      </w:r>
    </w:p>
    <w:p w14:paraId="0A95A214" w14:textId="384DC993" w:rsidR="00B13C51" w:rsidRDefault="004A25D0" w:rsidP="000E4F6E">
      <w:pPr>
        <w:pStyle w:val="2"/>
        <w:rPr>
          <w:lang w:val="en-GB"/>
        </w:rPr>
      </w:pPr>
      <w:bookmarkStart w:id="5" w:name="_Toc47606769"/>
      <w:r w:rsidRPr="002E357C">
        <w:rPr>
          <w:szCs w:val="28"/>
        </w:rPr>
        <w:t>Federated Frameworks</w:t>
      </w:r>
      <w:bookmarkEnd w:id="5"/>
    </w:p>
    <w:p w14:paraId="47C2ACE7" w14:textId="0647B504"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w:t>
      </w:r>
      <w:r w:rsidR="007F5C53">
        <w:rPr>
          <w:rFonts w:cs="Times New Roman"/>
          <w:szCs w:val="24"/>
        </w:rPr>
        <w:t xml:space="preserve">only </w:t>
      </w:r>
      <w:r w:rsidRPr="00C021E6">
        <w:rPr>
          <w:rFonts w:cs="Times New Roman"/>
          <w:szCs w:val="24"/>
        </w:rPr>
        <w:t xml:space="preserve">simulation functions are available. </w:t>
      </w:r>
    </w:p>
    <w:p w14:paraId="720B5742" w14:textId="2D126088"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r w:rsidR="003D33AF">
        <w:rPr>
          <w:rFonts w:cs="Times New Roman"/>
          <w:szCs w:val="24"/>
        </w:rPr>
        <w:t xml:space="preserve">Meanwhile, more functions are under construction. </w:t>
      </w:r>
    </w:p>
    <w:p w14:paraId="350DFC3A" w14:textId="4985AC1E" w:rsidR="00AF6428" w:rsidRDefault="00AF6428" w:rsidP="00B13C51">
      <w:pPr>
        <w:rPr>
          <w:rFonts w:cs="Times New Roman"/>
          <w:szCs w:val="24"/>
        </w:rPr>
      </w:pPr>
      <w:r w:rsidRPr="00C021E6">
        <w:rPr>
          <w:rFonts w:cs="Times New Roman"/>
          <w:szCs w:val="24"/>
        </w:rPr>
        <w:t xml:space="preserve">In federated </w:t>
      </w:r>
      <w:r>
        <w:rPr>
          <w:rFonts w:cs="Times New Roman"/>
          <w:szCs w:val="24"/>
        </w:rPr>
        <w:t>frameworks</w:t>
      </w:r>
      <w:r w:rsidRPr="00C021E6">
        <w:rPr>
          <w:rFonts w:cs="Times New Roman"/>
          <w:szCs w:val="24"/>
        </w:rPr>
        <w:t xml:space="preserve">,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12E7C00B" w:rsidR="00AD32A0" w:rsidRDefault="00AD32A0" w:rsidP="00AD32A0">
      <w:pPr>
        <w:pStyle w:val="2"/>
        <w:rPr>
          <w:lang w:eastAsia="zh-CN"/>
        </w:rPr>
      </w:pPr>
      <w:bookmarkStart w:id="6" w:name="_Toc47606770"/>
      <w:r>
        <w:rPr>
          <w:rFonts w:hint="eastAsia"/>
          <w:lang w:eastAsia="zh-CN"/>
        </w:rPr>
        <w:t>F</w:t>
      </w:r>
      <w:r>
        <w:rPr>
          <w:lang w:eastAsia="zh-CN"/>
        </w:rPr>
        <w:t>uture in Biological Fields</w:t>
      </w:r>
      <w:bookmarkEnd w:id="6"/>
    </w:p>
    <w:p w14:paraId="14FCE048" w14:textId="18E0C5FB" w:rsidR="00D35AA0" w:rsidRDefault="00247F69" w:rsidP="00247F69">
      <w:pPr>
        <w:rPr>
          <w:rFonts w:cs="Times New Roman"/>
          <w:szCs w:val="24"/>
        </w:rPr>
      </w:pPr>
      <w:r w:rsidRPr="00665068">
        <w:rPr>
          <w:rFonts w:cs="Times New Roman"/>
          <w:szCs w:val="24"/>
        </w:rPr>
        <w:t>A success</w:t>
      </w:r>
      <w:r>
        <w:rPr>
          <w:rFonts w:cs="Times New Roman"/>
          <w:szCs w:val="24"/>
        </w:rPr>
        <w:t>ful</w:t>
      </w:r>
      <w:r w:rsidRPr="00665068">
        <w:rPr>
          <w:rFonts w:cs="Times New Roman"/>
          <w:szCs w:val="24"/>
        </w:rPr>
        <w:t xml:space="preserve"> case of brain tumor segmentation in federated settings has been reported </w:t>
      </w:r>
      <w:r>
        <w:rPr>
          <w:rFonts w:cs="Times New Roman"/>
          <w:szCs w:val="24"/>
        </w:rPr>
        <w:t xml:space="preserve">in 2018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Pr>
          <w:rFonts w:cs="Times New Roman"/>
          <w:szCs w:val="24"/>
        </w:rPr>
        <w:t xml:space="preserve"> However, this work is done by computer scientists, not medical researchers. </w:t>
      </w:r>
      <w:r w:rsidR="00D35AA0">
        <w:rPr>
          <w:rFonts w:cs="Times New Roman"/>
          <w:szCs w:val="24"/>
        </w:rPr>
        <w:t xml:space="preserve">Federated learning contains </w:t>
      </w:r>
      <w:r w:rsidR="00D35AA0" w:rsidRPr="00D35AA0">
        <w:rPr>
          <w:rFonts w:cs="Times New Roman"/>
          <w:szCs w:val="24"/>
        </w:rPr>
        <w:t>interdisciplinary</w:t>
      </w:r>
      <w:r w:rsidR="00D35AA0">
        <w:rPr>
          <w:rFonts w:cs="Times New Roman"/>
          <w:szCs w:val="24"/>
        </w:rPr>
        <w:t xml:space="preserve"> problems from computer science fields, sometimes can be too complex from non-experts. </w:t>
      </w:r>
    </w:p>
    <w:p w14:paraId="006B2CCD" w14:textId="6FD84122" w:rsidR="00D35AA0" w:rsidRDefault="00D35AA0" w:rsidP="00B13C51">
      <w:pPr>
        <w:rPr>
          <w:rFonts w:cs="Times New Roman"/>
          <w:szCs w:val="24"/>
          <w:lang w:eastAsia="zh-CN"/>
        </w:rPr>
      </w:pPr>
      <w:r>
        <w:rPr>
          <w:rFonts w:cs="Times New Roman" w:hint="eastAsia"/>
          <w:szCs w:val="24"/>
          <w:lang w:eastAsia="zh-CN"/>
        </w:rPr>
        <w:t>B</w:t>
      </w:r>
      <w:r>
        <w:rPr>
          <w:rFonts w:cs="Times New Roman"/>
          <w:szCs w:val="24"/>
          <w:lang w:eastAsia="zh-CN"/>
        </w:rPr>
        <w:t xml:space="preserve">ut we aware that many drug designers are now using deep learning techniques, which also sound like high-end computer science techniques a few years ago. The machine learning tools like TensorFlow and PyTorch are becoming </w:t>
      </w:r>
      <w:r w:rsidRPr="00ED5C60">
        <w:rPr>
          <w:rFonts w:cs="Times New Roman"/>
          <w:szCs w:val="24"/>
          <w:lang w:eastAsia="zh-CN"/>
        </w:rPr>
        <w:t>sophisticated and convenient</w:t>
      </w:r>
      <w:r>
        <w:rPr>
          <w:rFonts w:cs="Times New Roman"/>
          <w:szCs w:val="24"/>
          <w:lang w:eastAsia="zh-CN"/>
        </w:rPr>
        <w:t>, and are becoming much friendly to the beginners. Another field called a</w:t>
      </w:r>
      <w:r w:rsidR="009844BD" w:rsidRPr="009844BD">
        <w:rPr>
          <w:rFonts w:cs="Times New Roman"/>
          <w:szCs w:val="24"/>
          <w:lang w:eastAsia="zh-CN"/>
        </w:rPr>
        <w:t xml:space="preserve">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w:t>
      </w:r>
      <w:r w:rsidR="009844BD">
        <w:rPr>
          <w:rFonts w:cs="Times New Roman"/>
          <w:szCs w:val="24"/>
          <w:lang w:eastAsia="zh-CN"/>
        </w:rPr>
        <w:lastRenderedPageBreak/>
        <w:t xml:space="preserve">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p>
    <w:p w14:paraId="4D80BDB8" w14:textId="1B41E3AB" w:rsidR="00AD399F" w:rsidRDefault="001302F6" w:rsidP="0018244D">
      <w:pPr>
        <w:rPr>
          <w:rFonts w:cs="Times New Roman"/>
          <w:szCs w:val="24"/>
          <w:lang w:eastAsia="zh-CN"/>
        </w:rPr>
      </w:pPr>
      <w:r>
        <w:rPr>
          <w:rFonts w:cs="Times New Roman"/>
          <w:szCs w:val="24"/>
          <w:lang w:eastAsia="zh-CN"/>
        </w:rPr>
        <w:t xml:space="preserve">At the same time, federated frameworks such as FATE can provide secure federating experience for their users. </w:t>
      </w:r>
      <w:r w:rsidR="00352831">
        <w:rPr>
          <w:rFonts w:cs="Times New Roman"/>
          <w:szCs w:val="24"/>
          <w:lang w:eastAsia="zh-CN"/>
        </w:rPr>
        <w:t xml:space="preserve">There are already </w:t>
      </w:r>
      <w:r w:rsidR="006456D1">
        <w:rPr>
          <w:rFonts w:cs="Times New Roman"/>
          <w:szCs w:val="24"/>
          <w:lang w:eastAsia="zh-CN"/>
        </w:rPr>
        <w:t xml:space="preserve">attempts to apply </w:t>
      </w:r>
      <w:r w:rsidR="006456D1" w:rsidRPr="00352831">
        <w:rPr>
          <w:rFonts w:cs="Times New Roman"/>
          <w:szCs w:val="24"/>
          <w:lang w:eastAsia="zh-CN"/>
        </w:rPr>
        <w:t>Auto</w:t>
      </w:r>
      <w:r w:rsidR="00352831">
        <w:rPr>
          <w:rFonts w:cs="Times New Roman"/>
          <w:szCs w:val="24"/>
          <w:lang w:eastAsia="zh-CN"/>
        </w:rPr>
        <w:t>ML</w:t>
      </w:r>
      <w:r w:rsidR="006456D1" w:rsidRPr="00352831">
        <w:rPr>
          <w:rFonts w:cs="Times New Roman"/>
          <w:szCs w:val="24"/>
          <w:lang w:eastAsia="zh-CN"/>
        </w:rPr>
        <w:t xml:space="preserve"> </w:t>
      </w:r>
      <w:r w:rsidR="00352831">
        <w:rPr>
          <w:rFonts w:cs="Times New Roman"/>
          <w:szCs w:val="24"/>
          <w:lang w:eastAsia="zh-CN"/>
        </w:rPr>
        <w:t>in a federated way, typically the federated</w:t>
      </w:r>
      <w:r w:rsidR="006456D1" w:rsidRPr="00352831">
        <w:rPr>
          <w:rFonts w:cs="Times New Roman"/>
          <w:szCs w:val="24"/>
          <w:lang w:eastAsia="zh-CN"/>
        </w:rPr>
        <w:t xml:space="preserve"> Neural Architecture Search</w:t>
      </w:r>
      <w:r w:rsidR="00212E28">
        <w:rPr>
          <w:rFonts w:cs="Times New Roman"/>
          <w:szCs w:val="24"/>
          <w:lang w:eastAsia="zh-CN"/>
        </w:rPr>
        <w:t xml:space="preserve"> </w:t>
      </w:r>
      <w:r w:rsidR="00212E28">
        <w:rPr>
          <w:rFonts w:cs="Times New Roman"/>
          <w:szCs w:val="24"/>
          <w:lang w:eastAsia="zh-CN"/>
        </w:rPr>
        <w:fldChar w:fldCharType="begin"/>
      </w:r>
      <w:r w:rsidR="00212E28">
        <w:rPr>
          <w:rFonts w:cs="Times New Roman"/>
          <w:szCs w:val="24"/>
          <w:lang w:eastAsia="zh-CN"/>
        </w:rPr>
        <w:instrText xml:space="preserve"> ADDIN ZOTERO_ITEM CSL_CITATION {"citationID":"1b3YTrct","properties":{"formattedCitation":"(He Chaoyang {\\i{}et al.} 2020, Xu {\\i{}et al.} 2020)","plainCitation":"(He Chaoyang et al. 2020, Xu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id":77,"uris":["http://zotero.org/users/local/YXno2y1x/items/6FFPYM86"],"uri":["http://zotero.org/users/local/YXno2y1x/items/6FFPYM86"],"itemData":{"id":77,"type":"article-journal","container-title":"arXiv","title":"Federated Neural Architecture Search","author":[{"family":"Xu","given":"Mengwei"},{"family":"Zhao","given":"Yuxin"},{"family":"Bian","given":"Kaigui"},{"family":"Huang","given":"Gang"},{"family":"Mei","given":"Qiaozhu"},{"family":"Liu","given":"Xuanzhe"}],"issued":{"date-parts":[["2020"]]}}}],"schema":"https://github.com/citation-style-language/schema/raw/master/csl-citation.json"} </w:instrText>
      </w:r>
      <w:r w:rsidR="00212E28">
        <w:rPr>
          <w:rFonts w:cs="Times New Roman"/>
          <w:szCs w:val="24"/>
          <w:lang w:eastAsia="zh-CN"/>
        </w:rPr>
        <w:fldChar w:fldCharType="separate"/>
      </w:r>
      <w:r w:rsidR="00212E28" w:rsidRPr="00212E28">
        <w:rPr>
          <w:rFonts w:cs="Times New Roman"/>
          <w:szCs w:val="24"/>
        </w:rPr>
        <w:t xml:space="preserve">(He Chaoyang </w:t>
      </w:r>
      <w:r w:rsidR="00212E28" w:rsidRPr="00212E28">
        <w:rPr>
          <w:rFonts w:cs="Times New Roman"/>
          <w:i/>
          <w:iCs/>
          <w:szCs w:val="24"/>
        </w:rPr>
        <w:t>et al.</w:t>
      </w:r>
      <w:r w:rsidR="00212E28" w:rsidRPr="00212E28">
        <w:rPr>
          <w:rFonts w:cs="Times New Roman"/>
          <w:szCs w:val="24"/>
        </w:rPr>
        <w:t xml:space="preserve"> 2020, Xu </w:t>
      </w:r>
      <w:r w:rsidR="00212E28" w:rsidRPr="00212E28">
        <w:rPr>
          <w:rFonts w:cs="Times New Roman"/>
          <w:i/>
          <w:iCs/>
          <w:szCs w:val="24"/>
        </w:rPr>
        <w:t>et al.</w:t>
      </w:r>
      <w:r w:rsidR="00212E28" w:rsidRPr="00212E28">
        <w:rPr>
          <w:rFonts w:cs="Times New Roman"/>
          <w:szCs w:val="24"/>
        </w:rPr>
        <w:t xml:space="preserve"> 2020)</w:t>
      </w:r>
      <w:r w:rsidR="00212E28">
        <w:rPr>
          <w:rFonts w:cs="Times New Roman"/>
          <w:szCs w:val="24"/>
          <w:lang w:eastAsia="zh-CN"/>
        </w:rPr>
        <w:fldChar w:fldCharType="end"/>
      </w:r>
      <w:r w:rsidR="00352831">
        <w:rPr>
          <w:rFonts w:cs="Times New Roman"/>
          <w:szCs w:val="24"/>
          <w:lang w:eastAsia="zh-CN"/>
        </w:rPr>
        <w:t>.</w:t>
      </w:r>
      <w:r w:rsidR="009C5E17">
        <w:rPr>
          <w:rFonts w:cs="Times New Roman" w:hint="eastAsia"/>
          <w:szCs w:val="24"/>
          <w:lang w:eastAsia="zh-CN"/>
        </w:rPr>
        <w:t xml:space="preserve"> </w:t>
      </w:r>
      <w:r w:rsidR="0018244D" w:rsidRPr="00ED5C60">
        <w:rPr>
          <w:rFonts w:cs="Times New Roman"/>
          <w:szCs w:val="24"/>
          <w:lang w:eastAsia="zh-CN"/>
        </w:rPr>
        <w:t xml:space="preserve">In the foreseeable future, </w:t>
      </w:r>
      <w:r w:rsidR="0027628B">
        <w:rPr>
          <w:rFonts w:cs="Times New Roman"/>
          <w:szCs w:val="24"/>
          <w:lang w:eastAsia="zh-CN"/>
        </w:rPr>
        <w:t xml:space="preserve">collaboratively training a model with </w:t>
      </w:r>
      <w:r w:rsidR="00182802">
        <w:rPr>
          <w:rFonts w:cs="Times New Roman"/>
          <w:szCs w:val="24"/>
          <w:lang w:eastAsia="zh-CN"/>
        </w:rPr>
        <w:t>data from different institutes</w:t>
      </w:r>
      <w:r w:rsidR="0027628B">
        <w:rPr>
          <w:rFonts w:cs="Times New Roman"/>
          <w:szCs w:val="24"/>
          <w:lang w:eastAsia="zh-CN"/>
        </w:rPr>
        <w:t xml:space="preserve"> might </w:t>
      </w:r>
      <w:r w:rsidR="0027628B" w:rsidRPr="00ED5C60">
        <w:rPr>
          <w:rFonts w:cs="Times New Roman"/>
          <w:szCs w:val="24"/>
          <w:lang w:eastAsia="zh-CN"/>
        </w:rPr>
        <w:t>no longer be a difficult task for biologi</w:t>
      </w:r>
      <w:r w:rsidR="0027628B">
        <w:rPr>
          <w:rFonts w:cs="Times New Roman"/>
          <w:szCs w:val="24"/>
          <w:lang w:eastAsia="zh-CN"/>
        </w:rPr>
        <w:t>cal researchers.</w:t>
      </w:r>
    </w:p>
    <w:p w14:paraId="4787AB88" w14:textId="77777777" w:rsidR="00180F76" w:rsidRDefault="00180F76" w:rsidP="00180F76">
      <w:pPr>
        <w:pStyle w:val="1"/>
      </w:pPr>
      <w:bookmarkStart w:id="7" w:name="_Toc47606771"/>
      <w:r>
        <w:t>Numerical Experiments</w:t>
      </w:r>
      <w:bookmarkEnd w:id="7"/>
    </w:p>
    <w:p w14:paraId="2CB5E626" w14:textId="5AD64522" w:rsidR="00967515" w:rsidRDefault="00180F76" w:rsidP="0018244D">
      <w:pPr>
        <w:rPr>
          <w:rFonts w:cs="Times New Roman"/>
          <w:szCs w:val="24"/>
        </w:rPr>
      </w:pPr>
      <w:r w:rsidRPr="00C021E6">
        <w:rPr>
          <w:rFonts w:cs="Times New Roman"/>
          <w:szCs w:val="24"/>
        </w:rPr>
        <w:t xml:space="preserve">In this project, </w:t>
      </w:r>
      <w:r w:rsidR="00C26ACC">
        <w:rPr>
          <w:rFonts w:cs="Times New Roman"/>
          <w:szCs w:val="24"/>
        </w:rPr>
        <w:t>CIFAR-10 dataset</w:t>
      </w:r>
      <w:r w:rsidRPr="00C021E6">
        <w:rPr>
          <w:rFonts w:cs="Times New Roman"/>
          <w:szCs w:val="24"/>
        </w:rPr>
        <w:t xml:space="preserve">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w:t>
      </w:r>
      <w:r>
        <w:rPr>
          <w:rFonts w:cs="Times New Roman"/>
          <w:szCs w:val="24"/>
        </w:rPr>
        <w:t xml:space="preserve">. </w:t>
      </w:r>
      <w:r w:rsidR="00967515">
        <w:t>The model used in</w:t>
      </w:r>
      <w:r w:rsidR="007961A8">
        <w:t xml:space="preserve"> the experiments</w:t>
      </w:r>
      <w:r w:rsidR="00967515">
        <w:t xml:space="preserve"> is provided by </w:t>
      </w:r>
      <w:r w:rsidR="00967515" w:rsidRPr="00D225A4">
        <w:t xml:space="preserve">Mattias </w:t>
      </w:r>
      <w:r w:rsidR="00967515" w:rsidRPr="00D225A4">
        <w:rPr>
          <w:rFonts w:hint="eastAsia"/>
        </w:rPr>
        <w:t>Å</w:t>
      </w:r>
      <w:r w:rsidR="00967515" w:rsidRPr="00D225A4">
        <w:t>kesson</w:t>
      </w:r>
      <w:r w:rsidR="00967515">
        <w:t xml:space="preserve"> from </w:t>
      </w:r>
      <w:r w:rsidR="00967515" w:rsidRPr="00FE7703">
        <w:t xml:space="preserve">Scaleout </w:t>
      </w:r>
      <w:r w:rsidR="00967515">
        <w:t>S</w:t>
      </w:r>
      <w:r w:rsidR="00967515" w:rsidRPr="00FE7703">
        <w:t>ystems</w:t>
      </w:r>
      <w:r w:rsidR="00967515">
        <w:t>.</w:t>
      </w:r>
      <w:r w:rsidR="007961A8">
        <w:t xml:space="preserve"> </w:t>
      </w:r>
      <w:r w:rsidR="007961A8" w:rsidRPr="00C021E6">
        <w:rPr>
          <w:rFonts w:cs="Times New Roman"/>
          <w:szCs w:val="24"/>
        </w:rPr>
        <w:t xml:space="preserve">The </w:t>
      </w:r>
      <w:r w:rsidR="00B87306">
        <w:rPr>
          <w:rFonts w:cs="Times New Roman"/>
          <w:szCs w:val="24"/>
        </w:rPr>
        <w:t>training design</w:t>
      </w:r>
      <w:r w:rsidR="007961A8" w:rsidRPr="00C021E6">
        <w:rPr>
          <w:rFonts w:cs="Times New Roman"/>
          <w:szCs w:val="24"/>
        </w:rPr>
        <w:t xml:space="preserve"> </w:t>
      </w:r>
      <w:r w:rsidR="00B87306">
        <w:rPr>
          <w:rFonts w:cs="Times New Roman"/>
          <w:szCs w:val="24"/>
        </w:rPr>
        <w:t>is</w:t>
      </w:r>
      <w:r w:rsidR="007961A8">
        <w:rPr>
          <w:rFonts w:cs="Times New Roman"/>
          <w:szCs w:val="24"/>
        </w:rPr>
        <w:t xml:space="preserve"> not the state of the art, but it is sufficient for </w:t>
      </w:r>
      <w:r w:rsidR="007961A8" w:rsidRPr="00C021E6">
        <w:rPr>
          <w:rFonts w:cs="Times New Roman"/>
          <w:szCs w:val="24"/>
        </w:rPr>
        <w:t xml:space="preserve">testing </w:t>
      </w:r>
      <w:r w:rsidR="007961A8">
        <w:rPr>
          <w:rFonts w:cs="Times New Roman"/>
          <w:szCs w:val="24"/>
        </w:rPr>
        <w:t xml:space="preserve">scenarios for </w:t>
      </w:r>
      <w:r w:rsidR="007961A8" w:rsidRPr="00C021E6">
        <w:rPr>
          <w:rFonts w:cs="Times New Roman"/>
          <w:szCs w:val="24"/>
        </w:rPr>
        <w:t>federated learning</w:t>
      </w:r>
      <w:r w:rsidR="007961A8" w:rsidRPr="007F5C53">
        <w:t xml:space="preserve"> </w:t>
      </w:r>
      <w:r w:rsidR="007961A8">
        <w:rPr>
          <w:rFonts w:cs="Times New Roman"/>
          <w:szCs w:val="24"/>
        </w:rPr>
        <w:t>without</w:t>
      </w:r>
      <w:r w:rsidR="007961A8" w:rsidRPr="007F5C53">
        <w:rPr>
          <w:rFonts w:cs="Times New Roman"/>
          <w:szCs w:val="24"/>
        </w:rPr>
        <w:t xml:space="preserve"> loss of generality</w:t>
      </w:r>
      <w:r w:rsidR="007961A8">
        <w:rPr>
          <w:rFonts w:cs="Times New Roman"/>
          <w:szCs w:val="24"/>
        </w:rPr>
        <w:t>.</w:t>
      </w:r>
      <w:r w:rsidR="009D32DF" w:rsidRPr="009D32DF">
        <w:rPr>
          <w:rFonts w:cs="Times New Roman"/>
          <w:szCs w:val="24"/>
        </w:rPr>
        <w:t xml:space="preserve"> </w:t>
      </w:r>
      <w:r w:rsidR="009D32DF" w:rsidRPr="00C021E6">
        <w:rPr>
          <w:rFonts w:cs="Times New Roman"/>
          <w:szCs w:val="24"/>
        </w:rPr>
        <w:t>The code is written in Python3 and TensorFlow 2.0.1 is used</w:t>
      </w:r>
      <w:r w:rsidR="006A20BF">
        <w:rPr>
          <w:rFonts w:cs="Times New Roman"/>
          <w:szCs w:val="24"/>
        </w:rPr>
        <w:t xml:space="preserve"> for </w:t>
      </w:r>
      <w:r w:rsidR="002A0047">
        <w:rPr>
          <w:rFonts w:cs="Times New Roman"/>
          <w:szCs w:val="24"/>
        </w:rPr>
        <w:t xml:space="preserve">implementing </w:t>
      </w:r>
      <w:r w:rsidR="006A20BF">
        <w:rPr>
          <w:rFonts w:cs="Times New Roman"/>
          <w:szCs w:val="24"/>
        </w:rPr>
        <w:t>machine learning tasks</w:t>
      </w:r>
      <w:r w:rsidR="009D32DF" w:rsidRPr="00C021E6">
        <w:rPr>
          <w:rFonts w:cs="Times New Roman"/>
          <w:szCs w:val="24"/>
        </w:rPr>
        <w:t>.</w:t>
      </w:r>
    </w:p>
    <w:p w14:paraId="09C81D82" w14:textId="4319B6A8" w:rsidR="00D93AB7" w:rsidRPr="00D93AB7" w:rsidRDefault="00D93AB7" w:rsidP="00D93AB7">
      <w:pPr>
        <w:pStyle w:val="2"/>
        <w:rPr>
          <w:szCs w:val="22"/>
        </w:rPr>
      </w:pPr>
      <w:bookmarkStart w:id="8" w:name="_Toc47606772"/>
      <w:r w:rsidRPr="00C021E6">
        <w:rPr>
          <w:rFonts w:cs="Times New Roman"/>
        </w:rPr>
        <w:t>CIFAR-10</w:t>
      </w:r>
      <w:r w:rsidRPr="00A43572">
        <w:t xml:space="preserve"> dataset</w:t>
      </w:r>
      <w:bookmarkEnd w:id="8"/>
    </w:p>
    <w:p w14:paraId="7621F766" w14:textId="14DE834E" w:rsidR="00B01980" w:rsidRDefault="00C26ACC" w:rsidP="001A27FE">
      <w:pPr>
        <w:rPr>
          <w:rFonts w:cs="Times New Roman"/>
          <w:lang w:val="en" w:eastAsia="zh-CN"/>
        </w:rPr>
      </w:pPr>
      <w:r>
        <w:rPr>
          <w:rFonts w:cs="Times New Roman"/>
          <w:szCs w:val="24"/>
        </w:rPr>
        <w:t>CIFAR-10 dataset</w:t>
      </w:r>
      <w:r w:rsidR="001A27FE" w:rsidRPr="00C021E6">
        <w:rPr>
          <w:rFonts w:cs="Times New Roman"/>
          <w:szCs w:val="24"/>
        </w:rPr>
        <w:t xml:space="preserve"> consists of 50,000 training images and 10,000 testing images of 10 balanced classes, each image is in color format</w:t>
      </w:r>
      <w:r w:rsidR="001A27FE">
        <w:rPr>
          <w:rFonts w:cs="Times New Roman"/>
          <w:szCs w:val="24"/>
        </w:rPr>
        <w:t xml:space="preserve"> (i.e. with 3 channels)</w:t>
      </w:r>
      <w:r w:rsidR="001A27FE" w:rsidRPr="00C021E6">
        <w:rPr>
          <w:rFonts w:cs="Times New Roman"/>
          <w:szCs w:val="24"/>
        </w:rPr>
        <w:t xml:space="preserve"> and the size is 32x32 </w:t>
      </w:r>
      <w:r w:rsidR="001A27FE" w:rsidRPr="00C021E6">
        <w:rPr>
          <w:rFonts w:cs="Times New Roman"/>
          <w:color w:val="000000" w:themeColor="text1"/>
          <w:szCs w:val="24"/>
        </w:rPr>
        <w:t>pixels</w:t>
      </w:r>
      <w:r w:rsidR="001A27FE" w:rsidRPr="00C021E6">
        <w:rPr>
          <w:rFonts w:cs="Times New Roman"/>
          <w:szCs w:val="24"/>
        </w:rPr>
        <w:t>.</w:t>
      </w:r>
      <w:r w:rsidR="001A27FE">
        <w:rPr>
          <w:rFonts w:cs="Times New Roman" w:hint="eastAsia"/>
          <w:szCs w:val="24"/>
          <w:lang w:eastAsia="zh-CN"/>
        </w:rPr>
        <w:t xml:space="preserve"> </w:t>
      </w:r>
      <w:r w:rsidR="001A27FE">
        <w:rPr>
          <w:rFonts w:cs="Times New Roman" w:hint="eastAsia"/>
          <w:lang w:val="en" w:eastAsia="zh-CN"/>
        </w:rPr>
        <w:t>T</w:t>
      </w:r>
      <w:r w:rsidR="001A27FE">
        <w:rPr>
          <w:rFonts w:cs="Times New Roman"/>
          <w:lang w:val="en" w:eastAsia="zh-CN"/>
        </w:rPr>
        <w:t xml:space="preserve">he 10 classes are </w:t>
      </w:r>
      <w:r w:rsidR="001A27FE" w:rsidRPr="00D22EC5">
        <w:rPr>
          <w:rFonts w:cs="Times New Roman"/>
          <w:lang w:val="en" w:eastAsia="zh-CN"/>
        </w:rPr>
        <w:t>airplane, automobile, bird, cat, deer, dog, frog, horse, ship</w:t>
      </w:r>
      <w:r w:rsidR="001A27FE">
        <w:rPr>
          <w:rFonts w:cs="Times New Roman"/>
          <w:lang w:val="en" w:eastAsia="zh-CN"/>
        </w:rPr>
        <w:t>,</w:t>
      </w:r>
      <w:r w:rsidR="001A27FE" w:rsidRPr="00D22EC5">
        <w:rPr>
          <w:rFonts w:cs="Times New Roman"/>
          <w:lang w:val="en" w:eastAsia="zh-CN"/>
        </w:rPr>
        <w:t xml:space="preserve"> truck</w:t>
      </w:r>
      <w:r w:rsidR="001A27FE">
        <w:rPr>
          <w:rFonts w:cs="Times New Roman"/>
          <w:lang w:val="en" w:eastAsia="zh-CN"/>
        </w:rPr>
        <w:t xml:space="preserve"> (labeled using 10 integ</w:t>
      </w:r>
      <w:r w:rsidR="001A27FE" w:rsidRPr="005A5631">
        <w:rPr>
          <w:rFonts w:cs="Times New Roman"/>
          <w:lang w:val="en" w:eastAsia="zh-CN"/>
        </w:rPr>
        <w:t>ers: 0-9). Image samples and more details can be found on the official website (</w:t>
      </w:r>
      <w:hyperlink r:id="rId15" w:history="1">
        <w:r w:rsidR="001A27FE" w:rsidRPr="005A5631">
          <w:rPr>
            <w:rStyle w:val="a8"/>
            <w:rFonts w:cs="Times New Roman"/>
            <w:color w:val="auto"/>
            <w:lang w:val="en" w:eastAsia="zh-CN"/>
          </w:rPr>
          <w:t>http://www.cs.toronto.edu/~kriz/cifar.html</w:t>
        </w:r>
      </w:hyperlink>
      <w:r w:rsidR="001A27FE" w:rsidRPr="005A5631">
        <w:rPr>
          <w:rFonts w:cs="Times New Roman"/>
          <w:lang w:val="en" w:eastAsia="zh-CN"/>
        </w:rPr>
        <w:t xml:space="preserve">). </w:t>
      </w:r>
    </w:p>
    <w:p w14:paraId="0F6FAF80" w14:textId="49F9B373" w:rsidR="00893C4D" w:rsidRDefault="004D6DBE" w:rsidP="001A27FE">
      <w:r>
        <w:rPr>
          <w:rFonts w:cs="Times New Roman"/>
          <w:lang w:val="en" w:eastAsia="zh-CN"/>
        </w:rPr>
        <w:t xml:space="preserve">In this project, we use all </w:t>
      </w:r>
      <w:r w:rsidRPr="00C021E6">
        <w:rPr>
          <w:rFonts w:cs="Times New Roman"/>
          <w:szCs w:val="24"/>
        </w:rPr>
        <w:t>testing images</w:t>
      </w:r>
      <w:r>
        <w:rPr>
          <w:rFonts w:cs="Times New Roman"/>
          <w:szCs w:val="24"/>
        </w:rPr>
        <w:t xml:space="preserve"> as our testing set and subsets of </w:t>
      </w:r>
      <w:r w:rsidRPr="00C021E6">
        <w:rPr>
          <w:rFonts w:cs="Times New Roman"/>
          <w:szCs w:val="24"/>
        </w:rPr>
        <w:t>training images</w:t>
      </w:r>
      <w:r>
        <w:rPr>
          <w:rFonts w:cs="Times New Roman"/>
          <w:szCs w:val="24"/>
        </w:rPr>
        <w:t xml:space="preserve"> as training sets. </w:t>
      </w:r>
      <w:r w:rsidR="00914E96">
        <w:rPr>
          <w:rFonts w:cs="Times New Roman"/>
          <w:szCs w:val="24"/>
        </w:rPr>
        <w:t xml:space="preserve">Our training sets have 2 different sizes, that is </w:t>
      </w:r>
      <w:r w:rsidR="00914E96">
        <w:t xml:space="preserve">4000 or 40000 samples, we will label them as ’4k dataset’ and ’40k dataset’ in the following parts. </w:t>
      </w:r>
      <w:r w:rsidR="00E02F8F">
        <w:t xml:space="preserve">The training sets are randomly selected from </w:t>
      </w:r>
      <w:r w:rsidR="00E02F8F" w:rsidRPr="00C021E6">
        <w:rPr>
          <w:rFonts w:cs="Times New Roman"/>
          <w:szCs w:val="24"/>
        </w:rPr>
        <w:t>50,000 training images</w:t>
      </w:r>
      <w:r w:rsidR="00E02F8F">
        <w:rPr>
          <w:rFonts w:cs="Times New Roman"/>
          <w:szCs w:val="24"/>
        </w:rPr>
        <w:t>.</w:t>
      </w:r>
    </w:p>
    <w:p w14:paraId="2DF3BB25" w14:textId="18B7EF73" w:rsidR="008172E1" w:rsidRDefault="00914E96" w:rsidP="001A27FE">
      <w:r>
        <w:rPr>
          <w:lang w:eastAsia="zh-CN"/>
        </w:rPr>
        <w:t>The training sets are divided into</w:t>
      </w:r>
      <w:r w:rsidRPr="00914E96">
        <w:t xml:space="preserve"> </w:t>
      </w:r>
      <w:r>
        <w:t>pieces</w:t>
      </w:r>
      <w:r w:rsidR="00984141">
        <w:t xml:space="preserve"> (which could be viewed as clients)</w:t>
      </w:r>
      <w:r>
        <w:t xml:space="preserve">. </w:t>
      </w:r>
      <w:r w:rsidR="008172E1">
        <w:t>The divisions are implemented in a manner that simulates IID and non-IID circumstances.</w:t>
      </w:r>
      <w:r w:rsidR="008172E1">
        <w:rPr>
          <w:rFonts w:hint="eastAsia"/>
          <w:lang w:eastAsia="zh-CN"/>
        </w:rPr>
        <w:t xml:space="preserve"> </w:t>
      </w:r>
      <w:r w:rsidR="008172E1">
        <w:t xml:space="preserve">In the Appendix, there is an example of dividing </w:t>
      </w:r>
      <w:r w:rsidR="008172E1" w:rsidRPr="008172E1">
        <w:t>4k dataset</w:t>
      </w:r>
      <w:r w:rsidR="008172E1">
        <w:t xml:space="preserve"> to </w:t>
      </w:r>
      <w:r w:rsidR="008172E1" w:rsidRPr="008172E1">
        <w:t>10 worker</w:t>
      </w:r>
      <w:r w:rsidR="008172E1">
        <w:t xml:space="preserve">s under </w:t>
      </w:r>
      <w:r w:rsidR="008172E1" w:rsidRPr="008172E1">
        <w:t xml:space="preserve">2 class non-IID </w:t>
      </w:r>
      <w:r w:rsidR="008172E1">
        <w:t xml:space="preserve">circumstances. </w:t>
      </w:r>
      <w:r w:rsidR="00E02F8F">
        <w:t>In this case, ’</w:t>
      </w:r>
      <w:r w:rsidR="00E02F8F" w:rsidRPr="00E02F8F">
        <w:t xml:space="preserve"> </w:t>
      </w:r>
      <w:r w:rsidR="00E02F8F" w:rsidRPr="008172E1">
        <w:t>2 class non-IID</w:t>
      </w:r>
      <w:r w:rsidR="00E02F8F">
        <w:t xml:space="preserve">’ means each client contains samples from 2 classes, </w:t>
      </w:r>
      <w:r w:rsidR="00B13181">
        <w:t>in which</w:t>
      </w:r>
      <w:r w:rsidR="00E02F8F">
        <w:t xml:space="preserve"> the sample number for classes are equal. For IID circumstances, each client contains samples from 10 classes. Mention that though the sample distributions in nodes can be skewed, samples in the total set (i.e. the 4k and 40k dataset) are balanced. </w:t>
      </w:r>
    </w:p>
    <w:p w14:paraId="5D969F10" w14:textId="168987DC" w:rsidR="00893C4D" w:rsidRPr="003238F0" w:rsidRDefault="00E243C9" w:rsidP="001A27FE">
      <w:r>
        <w:t>According to the results of pilot tests</w:t>
      </w:r>
      <w:r w:rsidR="00F31F88">
        <w:t>, tests for each s</w:t>
      </w:r>
      <w:r w:rsidR="00F31F88" w:rsidRPr="006C7782">
        <w:t xml:space="preserve">cenario are </w:t>
      </w:r>
      <w:r w:rsidR="00F31F88">
        <w:t>implemented</w:t>
      </w:r>
      <w:r w:rsidR="00F31F88" w:rsidRPr="006C7782">
        <w:t xml:space="preserve"> </w:t>
      </w:r>
      <w:r w:rsidR="00F31F88">
        <w:t xml:space="preserve">using the 4k dataset under </w:t>
      </w:r>
      <w:r w:rsidR="00F31F88" w:rsidRPr="006C7782">
        <w:t>2 class, 5 class and IID circumstances</w:t>
      </w:r>
      <w:r w:rsidR="00F31F88">
        <w:t xml:space="preserve"> or using the 40k dataset under </w:t>
      </w:r>
      <w:r w:rsidR="00F31F88" w:rsidRPr="006C7782">
        <w:t>2 class,</w:t>
      </w:r>
      <w:r w:rsidR="00F31F88">
        <w:t xml:space="preserve"> 3 </w:t>
      </w:r>
      <w:r w:rsidR="00F31F88">
        <w:lastRenderedPageBreak/>
        <w:t>class,</w:t>
      </w:r>
      <w:r w:rsidR="00F31F88" w:rsidRPr="006C7782">
        <w:t xml:space="preserve"> 5 class and IID circumstances</w:t>
      </w:r>
      <w:r w:rsidR="00F31F88">
        <w:t>.</w:t>
      </w:r>
      <w:r w:rsidR="00371F2C">
        <w:t xml:space="preserve"> If not specifically mentioned, we will simulate all these distributions for each scenario. </w:t>
      </w:r>
    </w:p>
    <w:p w14:paraId="05F15238" w14:textId="431907B3" w:rsidR="00147BFE" w:rsidRDefault="00E7022C" w:rsidP="00D93AB7">
      <w:pPr>
        <w:pStyle w:val="2"/>
        <w:rPr>
          <w:lang w:eastAsia="zh-CN"/>
        </w:rPr>
      </w:pPr>
      <w:bookmarkStart w:id="9" w:name="_Toc47606773"/>
      <w:r>
        <w:rPr>
          <w:lang w:eastAsia="zh-CN"/>
        </w:rPr>
        <w:t xml:space="preserve">Model and Simulation </w:t>
      </w:r>
      <w:r w:rsidR="00627856">
        <w:rPr>
          <w:lang w:eastAsia="zh-CN"/>
        </w:rPr>
        <w:t>Designs</w:t>
      </w:r>
      <w:bookmarkEnd w:id="9"/>
    </w:p>
    <w:p w14:paraId="13708B5F" w14:textId="17DBC730" w:rsidR="00BB6579" w:rsidRDefault="0037693D" w:rsidP="00147BFE">
      <w:pPr>
        <w:rPr>
          <w:rFonts w:cs="Times New Roman"/>
          <w:szCs w:val="24"/>
          <w:lang w:eastAsia="zh-CN"/>
        </w:rPr>
      </w:pPr>
      <w:r>
        <w:rPr>
          <w:rFonts w:cs="Times New Roman" w:hint="eastAsia"/>
          <w:szCs w:val="24"/>
          <w:lang w:eastAsia="zh-CN"/>
        </w:rPr>
        <w:t>T</w:t>
      </w:r>
      <w:r>
        <w:rPr>
          <w:rFonts w:cs="Times New Roman"/>
          <w:szCs w:val="24"/>
          <w:lang w:eastAsia="zh-CN"/>
        </w:rPr>
        <w:t>he model for simu</w:t>
      </w:r>
      <w:r w:rsidR="00BB6579">
        <w:rPr>
          <w:rFonts w:cs="Times New Roman"/>
          <w:szCs w:val="24"/>
          <w:lang w:eastAsia="zh-CN"/>
        </w:rPr>
        <w:t>la</w:t>
      </w:r>
      <w:r>
        <w:rPr>
          <w:rFonts w:cs="Times New Roman"/>
          <w:szCs w:val="24"/>
          <w:lang w:eastAsia="zh-CN"/>
        </w:rPr>
        <w:t xml:space="preserve">tion tasks </w:t>
      </w:r>
      <w:r w:rsidR="007A5CD9">
        <w:rPr>
          <w:rFonts w:cs="Times New Roman"/>
          <w:szCs w:val="24"/>
          <w:lang w:eastAsia="zh-CN"/>
        </w:rPr>
        <w:t>is a CNN model</w:t>
      </w:r>
      <w:r w:rsidR="00C26ACC">
        <w:rPr>
          <w:rFonts w:cs="Times New Roman"/>
          <w:szCs w:val="24"/>
          <w:lang w:eastAsia="zh-CN"/>
        </w:rPr>
        <w:t>, input images from CIFAR-10 dataset</w:t>
      </w:r>
      <w:r w:rsidR="00C26ACC">
        <w:t xml:space="preserve"> and classifies them into 10 categories</w:t>
      </w:r>
      <w:r w:rsidR="007A5CD9">
        <w:rPr>
          <w:rFonts w:cs="Times New Roman"/>
          <w:szCs w:val="24"/>
          <w:lang w:eastAsia="zh-CN"/>
        </w:rPr>
        <w:t xml:space="preserve">. Figure 1 </w:t>
      </w:r>
      <w:r w:rsidR="00E33597">
        <w:rPr>
          <w:rFonts w:cs="Times New Roman"/>
          <w:szCs w:val="24"/>
          <w:lang w:eastAsia="zh-CN"/>
        </w:rPr>
        <w:t xml:space="preserve">shows its </w:t>
      </w:r>
      <w:r w:rsidR="00E33597" w:rsidRPr="00E33597">
        <w:rPr>
          <w:rFonts w:cs="Times New Roman"/>
          <w:szCs w:val="24"/>
          <w:lang w:eastAsia="zh-CN"/>
        </w:rPr>
        <w:t>architecture</w:t>
      </w:r>
      <w:r w:rsidR="00BB6579">
        <w:t>.</w:t>
      </w:r>
      <w:r w:rsidR="00BB6579" w:rsidRPr="00BB6579">
        <w:t xml:space="preserve"> </w:t>
      </w:r>
      <w:r w:rsidR="00C26ACC">
        <w:t xml:space="preserve">During the training process, </w:t>
      </w:r>
      <w:r w:rsidR="00BB6579">
        <w:t xml:space="preserve">ADAM optimizer is applied with the default learning rate (1e-3); the loss is calculated by </w:t>
      </w:r>
      <w:r w:rsidR="00BB6579" w:rsidRPr="00AC334C">
        <w:t>categorical cross</w:t>
      </w:r>
      <w:r w:rsidR="00BB6579">
        <w:t>-</w:t>
      </w:r>
      <w:r w:rsidR="00BB6579" w:rsidRPr="00AC334C">
        <w:t>entropy</w:t>
      </w:r>
      <w:r w:rsidR="00BB6579">
        <w:t>.</w:t>
      </w:r>
      <w:r w:rsidR="00765F90">
        <w:t xml:space="preserve"> </w:t>
      </w:r>
      <w:r w:rsidR="00765F90">
        <w:rPr>
          <w:rFonts w:cs="Times New Roman"/>
          <w:szCs w:val="24"/>
          <w:lang w:eastAsia="zh-CN"/>
        </w:rPr>
        <w:t>The altering of the model structure is also possible if input and output format stays constant, but here we only use the provided model.</w:t>
      </w:r>
    </w:p>
    <w:p w14:paraId="5C5A0E91" w14:textId="77777777" w:rsidR="00F05E76" w:rsidRDefault="00F05E76" w:rsidP="00F05E76">
      <w:pPr>
        <w:jc w:val="center"/>
        <w:rPr>
          <w:rFonts w:cs="Times New Roman"/>
          <w:szCs w:val="24"/>
        </w:rPr>
      </w:pPr>
      <w:r>
        <w:rPr>
          <w:noProof/>
        </w:rPr>
        <w:drawing>
          <wp:inline distT="0" distB="0" distL="0" distR="0" wp14:anchorId="0A293654" wp14:editId="6C38A82D">
            <wp:extent cx="3675412" cy="245243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38698" cy="2494663"/>
                    </a:xfrm>
                    <a:prstGeom prst="rect">
                      <a:avLst/>
                    </a:prstGeom>
                    <a:noFill/>
                    <a:ln>
                      <a:noFill/>
                    </a:ln>
                  </pic:spPr>
                </pic:pic>
              </a:graphicData>
            </a:graphic>
          </wp:inline>
        </w:drawing>
      </w:r>
    </w:p>
    <w:p w14:paraId="65753408" w14:textId="630D887D" w:rsidR="00F05E76" w:rsidRPr="00F05E76" w:rsidRDefault="00F05E76" w:rsidP="00147BFE">
      <w:pPr>
        <w:rPr>
          <w:b/>
          <w:bCs/>
          <w:sz w:val="18"/>
          <w:szCs w:val="18"/>
          <w:lang w:val="en-GB"/>
        </w:rPr>
      </w:pPr>
      <w:r w:rsidRPr="00D66D06">
        <w:rPr>
          <w:b/>
          <w:bCs/>
          <w:sz w:val="18"/>
          <w:szCs w:val="18"/>
          <w:lang w:val="en-GB"/>
        </w:rPr>
        <w:t xml:space="preserve">Figure </w:t>
      </w:r>
      <w:r>
        <w:rPr>
          <w:b/>
          <w:bCs/>
          <w:sz w:val="18"/>
          <w:szCs w:val="18"/>
          <w:lang w:val="en-GB"/>
        </w:rPr>
        <w:t>1</w:t>
      </w:r>
      <w:r w:rsidRPr="00D66D06">
        <w:rPr>
          <w:b/>
          <w:bCs/>
          <w:sz w:val="18"/>
          <w:szCs w:val="18"/>
          <w:lang w:val="en-GB"/>
        </w:rPr>
        <w:t xml:space="preserve">. </w:t>
      </w:r>
      <w:r>
        <w:rPr>
          <w:b/>
          <w:bCs/>
          <w:sz w:val="18"/>
          <w:szCs w:val="18"/>
          <w:lang w:val="en-GB"/>
        </w:rPr>
        <w:t>CNN model for n</w:t>
      </w:r>
      <w:r w:rsidRPr="007A5CD9">
        <w:rPr>
          <w:b/>
          <w:bCs/>
          <w:sz w:val="18"/>
          <w:szCs w:val="18"/>
          <w:lang w:val="en-GB"/>
        </w:rPr>
        <w:t xml:space="preserve">umerical </w:t>
      </w:r>
      <w:r>
        <w:rPr>
          <w:b/>
          <w:bCs/>
          <w:sz w:val="18"/>
          <w:szCs w:val="18"/>
          <w:lang w:val="en-GB"/>
        </w:rPr>
        <w:t>e</w:t>
      </w:r>
      <w:r w:rsidRPr="007A5CD9">
        <w:rPr>
          <w:b/>
          <w:bCs/>
          <w:sz w:val="18"/>
          <w:szCs w:val="18"/>
          <w:lang w:val="en-GB"/>
        </w:rPr>
        <w:t>xperiments</w:t>
      </w:r>
      <w:r>
        <w:rPr>
          <w:b/>
          <w:bCs/>
          <w:sz w:val="18"/>
          <w:szCs w:val="18"/>
          <w:lang w:val="en-GB"/>
        </w:rPr>
        <w:t>.</w:t>
      </w:r>
    </w:p>
    <w:p w14:paraId="683CF3FB" w14:textId="411C81BB" w:rsidR="001F6AF8" w:rsidRDefault="00627856" w:rsidP="00473DE4">
      <w:pPr>
        <w:rPr>
          <w:rFonts w:cs="Times New Roman"/>
          <w:szCs w:val="24"/>
          <w:lang w:eastAsia="zh-CN"/>
        </w:rPr>
      </w:pPr>
      <w:r>
        <w:rPr>
          <w:rFonts w:cs="Times New Roman" w:hint="eastAsia"/>
          <w:szCs w:val="24"/>
          <w:lang w:eastAsia="zh-CN"/>
        </w:rPr>
        <w:t>T</w:t>
      </w:r>
      <w:r>
        <w:rPr>
          <w:rFonts w:cs="Times New Roman"/>
          <w:szCs w:val="24"/>
          <w:lang w:eastAsia="zh-CN"/>
        </w:rPr>
        <w:t xml:space="preserve">he simulation system </w:t>
      </w:r>
      <w:r w:rsidR="0081747C">
        <w:rPr>
          <w:rFonts w:cs="Times New Roman"/>
          <w:szCs w:val="24"/>
          <w:lang w:eastAsia="zh-CN"/>
        </w:rPr>
        <w:t>is a virtual</w:t>
      </w:r>
      <w:r>
        <w:rPr>
          <w:rFonts w:cs="Times New Roman"/>
          <w:szCs w:val="24"/>
          <w:lang w:eastAsia="zh-CN"/>
        </w:rPr>
        <w:t xml:space="preserve"> federated system</w:t>
      </w:r>
      <w:r w:rsidR="000A3892">
        <w:rPr>
          <w:rFonts w:cs="Times New Roman"/>
          <w:szCs w:val="24"/>
          <w:lang w:eastAsia="zh-CN"/>
        </w:rPr>
        <w:t xml:space="preserve">, which </w:t>
      </w:r>
      <w:r w:rsidR="0081747C">
        <w:rPr>
          <w:rFonts w:cs="Times New Roman"/>
          <w:szCs w:val="24"/>
          <w:lang w:eastAsia="zh-CN"/>
        </w:rPr>
        <w:t xml:space="preserve">includes </w:t>
      </w:r>
      <w:r w:rsidR="000A3892">
        <w:t xml:space="preserve">one central node and several client nodes. </w:t>
      </w:r>
      <w:r w:rsidR="000A3892">
        <w:rPr>
          <w:rFonts w:cs="Times New Roman"/>
          <w:szCs w:val="24"/>
          <w:lang w:eastAsia="zh-CN"/>
        </w:rPr>
        <w:t>In this case, we generate files of indexes</w:t>
      </w:r>
      <w:r w:rsidR="00303A2F">
        <w:rPr>
          <w:rFonts w:cs="Times New Roman"/>
          <w:szCs w:val="24"/>
          <w:lang w:eastAsia="zh-CN"/>
        </w:rPr>
        <w:t xml:space="preserve"> for samples</w:t>
      </w:r>
      <w:r w:rsidR="000A3892">
        <w:rPr>
          <w:rFonts w:cs="Times New Roman"/>
          <w:szCs w:val="24"/>
          <w:lang w:eastAsia="zh-CN"/>
        </w:rPr>
        <w:t xml:space="preserve"> as virtual </w:t>
      </w:r>
      <w:r w:rsidR="000F6856">
        <w:rPr>
          <w:rFonts w:cs="Times New Roman"/>
          <w:szCs w:val="24"/>
          <w:lang w:eastAsia="zh-CN"/>
        </w:rPr>
        <w:t xml:space="preserve">client </w:t>
      </w:r>
      <w:r w:rsidR="000A3892">
        <w:rPr>
          <w:rFonts w:cs="Times New Roman"/>
          <w:szCs w:val="24"/>
          <w:lang w:eastAsia="zh-CN"/>
        </w:rPr>
        <w:t>nodes</w:t>
      </w:r>
      <w:r w:rsidR="0081747C">
        <w:rPr>
          <w:rFonts w:cs="Times New Roman"/>
          <w:szCs w:val="24"/>
          <w:lang w:eastAsia="zh-CN"/>
        </w:rPr>
        <w:t xml:space="preserve"> before the training starts</w:t>
      </w:r>
      <w:r w:rsidR="000E01C9">
        <w:rPr>
          <w:rFonts w:cs="Times New Roman"/>
          <w:szCs w:val="24"/>
          <w:lang w:eastAsia="zh-CN"/>
        </w:rPr>
        <w:t xml:space="preserve">. </w:t>
      </w:r>
      <w:r w:rsidR="004D5AA8">
        <w:rPr>
          <w:rFonts w:cs="Times New Roman"/>
          <w:szCs w:val="24"/>
          <w:lang w:eastAsia="zh-CN"/>
        </w:rPr>
        <w:t xml:space="preserve">When the training starts, the system </w:t>
      </w:r>
      <w:r w:rsidR="004D5AA8">
        <w:t xml:space="preserve">will initialize a model with randomized weights (this </w:t>
      </w:r>
      <w:r w:rsidR="00100A50">
        <w:t>can be</w:t>
      </w:r>
      <w:r w:rsidR="004D5AA8">
        <w:t xml:space="preserve"> done automatically by the TensorFlow) and save it in a folder that is assumed to be the virtual central node.</w:t>
      </w:r>
      <w:r w:rsidR="00796852">
        <w:rPr>
          <w:rFonts w:cs="Times New Roman"/>
          <w:szCs w:val="24"/>
          <w:lang w:eastAsia="zh-CN"/>
        </w:rPr>
        <w:t xml:space="preserve"> </w:t>
      </w:r>
      <w:r w:rsidR="00C11CD5">
        <w:rPr>
          <w:rFonts w:cs="Times New Roman"/>
          <w:szCs w:val="24"/>
          <w:lang w:eastAsia="zh-CN"/>
        </w:rPr>
        <w:t>During the training process,</w:t>
      </w:r>
      <w:r w:rsidR="00996382">
        <w:rPr>
          <w:rFonts w:cs="Times New Roman"/>
          <w:szCs w:val="24"/>
          <w:lang w:eastAsia="zh-CN"/>
        </w:rPr>
        <w:t xml:space="preserve"> for each index file, </w:t>
      </w:r>
      <w:r w:rsidR="004D5AA8">
        <w:rPr>
          <w:rFonts w:cs="Times New Roman"/>
          <w:szCs w:val="24"/>
          <w:lang w:eastAsia="zh-CN"/>
        </w:rPr>
        <w:t xml:space="preserve">the system will </w:t>
      </w:r>
      <w:r w:rsidR="00996382">
        <w:rPr>
          <w:rFonts w:cs="Times New Roman"/>
          <w:szCs w:val="24"/>
          <w:lang w:eastAsia="zh-CN"/>
        </w:rPr>
        <w:t>load model weights from the central node</w:t>
      </w:r>
      <w:r w:rsidR="00326A76">
        <w:rPr>
          <w:rFonts w:cs="Times New Roman"/>
          <w:szCs w:val="24"/>
          <w:lang w:eastAsia="zh-CN"/>
        </w:rPr>
        <w:t>, apply training with indexed samples and cache the resulting model parameters</w:t>
      </w:r>
      <w:r w:rsidR="00B60F23">
        <w:rPr>
          <w:rFonts w:cs="Times New Roman"/>
          <w:szCs w:val="24"/>
          <w:lang w:eastAsia="zh-CN"/>
        </w:rPr>
        <w:t xml:space="preserve"> (also save the training records for each index file)</w:t>
      </w:r>
      <w:r w:rsidR="00326A76">
        <w:rPr>
          <w:rFonts w:cs="Times New Roman"/>
          <w:szCs w:val="24"/>
          <w:lang w:eastAsia="zh-CN"/>
        </w:rPr>
        <w:t>. After that</w:t>
      </w:r>
      <w:r w:rsidR="002027C2">
        <w:rPr>
          <w:rFonts w:cs="Times New Roman"/>
          <w:szCs w:val="24"/>
          <w:lang w:eastAsia="zh-CN"/>
        </w:rPr>
        <w:t>,</w:t>
      </w:r>
      <w:r w:rsidR="00326A76">
        <w:rPr>
          <w:rFonts w:cs="Times New Roman"/>
          <w:szCs w:val="24"/>
          <w:lang w:eastAsia="zh-CN"/>
        </w:rPr>
        <w:t xml:space="preserve"> the cached local models are </w:t>
      </w:r>
      <w:r w:rsidR="00473DE4">
        <w:rPr>
          <w:rFonts w:cs="Times New Roman"/>
          <w:szCs w:val="24"/>
          <w:lang w:eastAsia="zh-CN"/>
        </w:rPr>
        <w:t>aggregated</w:t>
      </w:r>
      <w:r w:rsidR="00326A76">
        <w:rPr>
          <w:rFonts w:cs="Times New Roman"/>
          <w:szCs w:val="24"/>
          <w:lang w:eastAsia="zh-CN"/>
        </w:rPr>
        <w:t xml:space="preserve"> to form a new global model</w:t>
      </w:r>
      <w:r w:rsidR="00473DE4">
        <w:rPr>
          <w:rFonts w:cs="Times New Roman"/>
          <w:szCs w:val="24"/>
          <w:lang w:eastAsia="zh-CN"/>
        </w:rPr>
        <w:t xml:space="preserve"> (using FedAvg mentioned in </w:t>
      </w:r>
      <w:r w:rsidR="008544D9">
        <w:rPr>
          <w:rFonts w:cs="Times New Roman"/>
          <w:szCs w:val="24"/>
          <w:lang w:eastAsia="zh-CN"/>
        </w:rPr>
        <w:t xml:space="preserve">the </w:t>
      </w:r>
      <w:r w:rsidR="00473DE4">
        <w:rPr>
          <w:rFonts w:cs="Times New Roman"/>
          <w:szCs w:val="24"/>
          <w:lang w:eastAsia="zh-CN"/>
        </w:rPr>
        <w:t>previous section)</w:t>
      </w:r>
      <w:r w:rsidR="00326A76">
        <w:rPr>
          <w:rFonts w:cs="Times New Roman"/>
          <w:szCs w:val="24"/>
          <w:lang w:eastAsia="zh-CN"/>
        </w:rPr>
        <w:t xml:space="preserve">. This new model is then evaluated by the testing set and saved for the next epoch. </w:t>
      </w:r>
      <w:r w:rsidR="0055592C">
        <w:rPr>
          <w:rFonts w:cs="Times New Roman"/>
          <w:szCs w:val="24"/>
          <w:lang w:eastAsia="zh-CN"/>
        </w:rPr>
        <w:t xml:space="preserve">Figure 2 </w:t>
      </w:r>
      <w:r w:rsidR="000E1743">
        <w:rPr>
          <w:rFonts w:cs="Times New Roman"/>
          <w:szCs w:val="24"/>
          <w:lang w:eastAsia="zh-CN"/>
        </w:rPr>
        <w:t xml:space="preserve">briefly </w:t>
      </w:r>
      <w:r w:rsidR="0055592C">
        <w:rPr>
          <w:rFonts w:cs="Times New Roman"/>
          <w:szCs w:val="24"/>
          <w:lang w:eastAsia="zh-CN"/>
        </w:rPr>
        <w:t>shows this process.</w:t>
      </w:r>
      <w:r w:rsidR="00B60F23">
        <w:rPr>
          <w:rFonts w:cs="Times New Roman"/>
          <w:szCs w:val="24"/>
          <w:lang w:eastAsia="zh-CN"/>
        </w:rPr>
        <w:t xml:space="preserve"> </w:t>
      </w:r>
    </w:p>
    <w:p w14:paraId="788CD98D" w14:textId="55A08B13" w:rsidR="00514423" w:rsidRDefault="005D21BB" w:rsidP="00473DE4">
      <w:pPr>
        <w:rPr>
          <w:rFonts w:cs="Times New Roman"/>
          <w:szCs w:val="24"/>
          <w:lang w:eastAsia="zh-CN"/>
        </w:rPr>
      </w:pPr>
      <w:r>
        <w:rPr>
          <w:rFonts w:cs="Times New Roman"/>
          <w:szCs w:val="24"/>
          <w:lang w:eastAsia="zh-CN"/>
        </w:rPr>
        <w:t xml:space="preserve">Currently, </w:t>
      </w:r>
      <w:r w:rsidR="003256A7">
        <w:rPr>
          <w:rFonts w:cs="Times New Roman"/>
          <w:szCs w:val="24"/>
          <w:lang w:eastAsia="zh-CN"/>
        </w:rPr>
        <w:t xml:space="preserve">the system only supports simulation with CIFAR-10 dataset, and </w:t>
      </w:r>
      <w:r>
        <w:rPr>
          <w:rFonts w:cs="Times New Roman"/>
          <w:szCs w:val="24"/>
          <w:lang w:eastAsia="zh-CN"/>
        </w:rPr>
        <w:t>user</w:t>
      </w:r>
      <w:r w:rsidR="003B16D7">
        <w:rPr>
          <w:rFonts w:cs="Times New Roman"/>
          <w:szCs w:val="24"/>
          <w:lang w:eastAsia="zh-CN"/>
        </w:rPr>
        <w:t>s</w:t>
      </w:r>
      <w:r>
        <w:rPr>
          <w:rFonts w:cs="Times New Roman"/>
          <w:szCs w:val="24"/>
          <w:lang w:eastAsia="zh-CN"/>
        </w:rPr>
        <w:t xml:space="preserve"> </w:t>
      </w:r>
      <w:r w:rsidR="003B16D7">
        <w:rPr>
          <w:rFonts w:cs="Times New Roman"/>
          <w:szCs w:val="24"/>
          <w:lang w:eastAsia="zh-CN"/>
        </w:rPr>
        <w:t xml:space="preserve">need to run a separate script </w:t>
      </w:r>
      <w:r w:rsidR="00A130C7">
        <w:rPr>
          <w:rFonts w:cs="Times New Roman"/>
          <w:szCs w:val="24"/>
          <w:lang w:eastAsia="zh-CN"/>
        </w:rPr>
        <w:t>to</w:t>
      </w:r>
      <w:r w:rsidR="003B16D7">
        <w:rPr>
          <w:rFonts w:cs="Times New Roman"/>
          <w:szCs w:val="24"/>
          <w:lang w:eastAsia="zh-CN"/>
        </w:rPr>
        <w:t xml:space="preserve"> generat</w:t>
      </w:r>
      <w:r w:rsidR="00A130C7">
        <w:rPr>
          <w:rFonts w:cs="Times New Roman"/>
          <w:szCs w:val="24"/>
          <w:lang w:eastAsia="zh-CN"/>
        </w:rPr>
        <w:t>e</w:t>
      </w:r>
      <w:r w:rsidR="003B16D7">
        <w:rPr>
          <w:rFonts w:cs="Times New Roman"/>
          <w:szCs w:val="24"/>
          <w:lang w:eastAsia="zh-CN"/>
        </w:rPr>
        <w:t xml:space="preserve"> index files. </w:t>
      </w:r>
      <w:r w:rsidR="00514423">
        <w:rPr>
          <w:rFonts w:cs="Times New Roman"/>
          <w:szCs w:val="24"/>
          <w:lang w:eastAsia="zh-CN"/>
        </w:rPr>
        <w:t xml:space="preserve">The scrip will decide the number of nodes to be generated, the size of the node and the skewness of the distribution (i.e. the extent of IID and non-IID). </w:t>
      </w:r>
    </w:p>
    <w:p w14:paraId="15AFFAB2" w14:textId="0E6A1292" w:rsidR="00786FED" w:rsidRDefault="00514423" w:rsidP="00473DE4">
      <w:pPr>
        <w:rPr>
          <w:rFonts w:cs="Times New Roman"/>
          <w:szCs w:val="24"/>
          <w:lang w:eastAsia="zh-CN"/>
        </w:rPr>
      </w:pPr>
      <w:r>
        <w:rPr>
          <w:rFonts w:cs="Times New Roman"/>
          <w:szCs w:val="24"/>
          <w:lang w:eastAsia="zh-CN"/>
        </w:rPr>
        <w:lastRenderedPageBreak/>
        <w:t>Users can control s</w:t>
      </w:r>
      <w:r w:rsidR="004D4E7D">
        <w:rPr>
          <w:rFonts w:cs="Times New Roman"/>
          <w:szCs w:val="24"/>
          <w:lang w:eastAsia="zh-CN"/>
        </w:rPr>
        <w:t>everal parameters</w:t>
      </w:r>
      <w:r>
        <w:rPr>
          <w:rFonts w:cs="Times New Roman"/>
          <w:szCs w:val="24"/>
          <w:lang w:eastAsia="zh-CN"/>
        </w:rPr>
        <w:t xml:space="preserve"> in the system</w:t>
      </w:r>
      <w:r w:rsidR="0071334B">
        <w:rPr>
          <w:rFonts w:cs="Times New Roman"/>
          <w:szCs w:val="24"/>
          <w:lang w:eastAsia="zh-CN"/>
        </w:rPr>
        <w:t>, here is their default settings</w:t>
      </w:r>
      <w:r w:rsidR="004D4E7D">
        <w:rPr>
          <w:rFonts w:cs="Times New Roman"/>
          <w:szCs w:val="24"/>
          <w:lang w:eastAsia="zh-CN"/>
        </w:rPr>
        <w:t>: Number of global rounds</w:t>
      </w:r>
      <w:r w:rsidR="0071334B">
        <w:rPr>
          <w:rFonts w:cs="Times New Roman"/>
          <w:szCs w:val="24"/>
          <w:lang w:eastAsia="zh-CN"/>
        </w:rPr>
        <w:t xml:space="preserve"> (</w:t>
      </w:r>
      <w:r w:rsidR="0025598A">
        <w:rPr>
          <w:rFonts w:cs="Times New Roman"/>
          <w:szCs w:val="24"/>
          <w:lang w:eastAsia="zh-CN"/>
        </w:rPr>
        <w:t>no default setting</w:t>
      </w:r>
      <w:r w:rsidR="0071334B">
        <w:rPr>
          <w:rFonts w:cs="Times New Roman"/>
          <w:szCs w:val="24"/>
          <w:lang w:eastAsia="zh-CN"/>
        </w:rPr>
        <w:t>)</w:t>
      </w:r>
      <w:r w:rsidR="004D4E7D">
        <w:rPr>
          <w:rFonts w:cs="Times New Roman"/>
          <w:szCs w:val="24"/>
          <w:lang w:eastAsia="zh-CN"/>
        </w:rPr>
        <w:t>, Number of local rounds</w:t>
      </w:r>
      <w:r w:rsidR="0071334B">
        <w:rPr>
          <w:rFonts w:cs="Times New Roman"/>
          <w:szCs w:val="24"/>
          <w:lang w:eastAsia="zh-CN"/>
        </w:rPr>
        <w:t xml:space="preserve"> (set as 1)</w:t>
      </w:r>
      <w:r w:rsidR="004D4E7D">
        <w:rPr>
          <w:rFonts w:cs="Times New Roman"/>
          <w:szCs w:val="24"/>
          <w:lang w:eastAsia="zh-CN"/>
        </w:rPr>
        <w:t>, Early stop condition</w:t>
      </w:r>
      <w:r w:rsidR="0071334B">
        <w:rPr>
          <w:rFonts w:cs="Times New Roman"/>
          <w:szCs w:val="24"/>
          <w:lang w:eastAsia="zh-CN"/>
        </w:rPr>
        <w:t xml:space="preserve"> (</w:t>
      </w:r>
      <w:r w:rsidR="0025598A">
        <w:rPr>
          <w:rFonts w:cs="Times New Roman"/>
          <w:szCs w:val="24"/>
          <w:lang w:eastAsia="zh-CN"/>
        </w:rPr>
        <w:t>no default setting</w:t>
      </w:r>
      <w:r w:rsidR="0071334B">
        <w:rPr>
          <w:rFonts w:cs="Times New Roman"/>
          <w:szCs w:val="24"/>
          <w:lang w:eastAsia="zh-CN"/>
        </w:rPr>
        <w:t>)</w:t>
      </w:r>
      <w:r w:rsidR="004D4E7D">
        <w:rPr>
          <w:rFonts w:cs="Times New Roman"/>
          <w:szCs w:val="24"/>
          <w:lang w:eastAsia="zh-CN"/>
        </w:rPr>
        <w:t>, Augmentation</w:t>
      </w:r>
      <w:r w:rsidR="0071334B">
        <w:rPr>
          <w:rFonts w:cs="Times New Roman"/>
          <w:szCs w:val="24"/>
          <w:lang w:eastAsia="zh-CN"/>
        </w:rPr>
        <w:t xml:space="preserve"> (set as False)</w:t>
      </w:r>
      <w:r w:rsidR="004D4E7D">
        <w:rPr>
          <w:rFonts w:cs="Times New Roman"/>
          <w:szCs w:val="24"/>
          <w:lang w:eastAsia="zh-CN"/>
        </w:rPr>
        <w:t>, Number of unusual nodes (’delayed node’, ’poisoning node’</w:t>
      </w:r>
      <w:r w:rsidR="0071334B">
        <w:rPr>
          <w:rFonts w:cs="Times New Roman"/>
          <w:szCs w:val="24"/>
          <w:lang w:eastAsia="zh-CN"/>
        </w:rPr>
        <w:t>; both set as 0</w:t>
      </w:r>
      <w:r w:rsidR="004D4E7D">
        <w:rPr>
          <w:rFonts w:cs="Times New Roman"/>
          <w:szCs w:val="24"/>
          <w:lang w:eastAsia="zh-CN"/>
        </w:rPr>
        <w:t>), Samples to be shared with the public</w:t>
      </w:r>
      <w:r w:rsidR="0071334B">
        <w:rPr>
          <w:rFonts w:cs="Times New Roman"/>
          <w:szCs w:val="24"/>
          <w:lang w:eastAsia="zh-CN"/>
        </w:rPr>
        <w:t xml:space="preserve"> (set as 0)</w:t>
      </w:r>
      <w:r w:rsidR="004D4E7D">
        <w:rPr>
          <w:rFonts w:cs="Times New Roman"/>
          <w:szCs w:val="24"/>
          <w:lang w:eastAsia="zh-CN"/>
        </w:rPr>
        <w:t xml:space="preserve">. </w:t>
      </w:r>
      <w:r w:rsidR="0046291B">
        <w:rPr>
          <w:rFonts w:cs="Times New Roman" w:hint="eastAsia"/>
          <w:szCs w:val="24"/>
          <w:lang w:eastAsia="zh-CN"/>
        </w:rPr>
        <w:t>W</w:t>
      </w:r>
      <w:r w:rsidR="0046291B">
        <w:rPr>
          <w:rFonts w:cs="Times New Roman"/>
          <w:szCs w:val="24"/>
          <w:lang w:eastAsia="zh-CN"/>
        </w:rPr>
        <w:t xml:space="preserve">hen testing different scenarios, we will change the parameter accordingly, and keep other parameters in default settings. </w:t>
      </w:r>
    </w:p>
    <w:p w14:paraId="5BF82EF8" w14:textId="4804A8B1" w:rsidR="00DD58F4" w:rsidRPr="00D33E35" w:rsidRDefault="00672E10" w:rsidP="00D33E35">
      <w:pPr>
        <w:jc w:val="center"/>
        <w:rPr>
          <w:rFonts w:cs="Times New Roman"/>
          <w:szCs w:val="24"/>
          <w:lang w:val="en-GB"/>
        </w:rPr>
      </w:pPr>
      <w:r>
        <w:rPr>
          <w:noProof/>
        </w:rPr>
        <w:drawing>
          <wp:inline distT="0" distB="0" distL="0" distR="0" wp14:anchorId="0C61D1F7" wp14:editId="1866DF5B">
            <wp:extent cx="4432041" cy="162643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20232" b="16991"/>
                    <a:stretch/>
                  </pic:blipFill>
                  <pic:spPr bwMode="auto">
                    <a:xfrm>
                      <a:off x="0" y="0"/>
                      <a:ext cx="4537713" cy="1665215"/>
                    </a:xfrm>
                    <a:prstGeom prst="rect">
                      <a:avLst/>
                    </a:prstGeom>
                    <a:noFill/>
                    <a:ln>
                      <a:noFill/>
                    </a:ln>
                    <a:extLst>
                      <a:ext uri="{53640926-AAD7-44D8-BBD7-CCE9431645EC}">
                        <a14:shadowObscured xmlns:a14="http://schemas.microsoft.com/office/drawing/2010/main"/>
                      </a:ext>
                    </a:extLst>
                  </pic:spPr>
                </pic:pic>
              </a:graphicData>
            </a:graphic>
          </wp:inline>
        </w:drawing>
      </w:r>
    </w:p>
    <w:p w14:paraId="2B6E5941" w14:textId="19F0BEC6" w:rsidR="005F276D" w:rsidRPr="005F276D" w:rsidRDefault="00BC530A" w:rsidP="0018244D">
      <w:pPr>
        <w:rPr>
          <w:b/>
          <w:bCs/>
          <w:sz w:val="18"/>
          <w:szCs w:val="18"/>
          <w:lang w:val="en-GB"/>
        </w:rPr>
      </w:pPr>
      <w:r w:rsidRPr="00D66D06">
        <w:rPr>
          <w:b/>
          <w:bCs/>
          <w:sz w:val="18"/>
          <w:szCs w:val="18"/>
          <w:lang w:val="en-GB"/>
        </w:rPr>
        <w:t xml:space="preserve">Figure </w:t>
      </w:r>
      <w:r>
        <w:rPr>
          <w:b/>
          <w:bCs/>
          <w:sz w:val="18"/>
          <w:szCs w:val="18"/>
          <w:lang w:val="en-GB"/>
        </w:rPr>
        <w:t>2</w:t>
      </w:r>
      <w:r w:rsidRPr="00D66D06">
        <w:rPr>
          <w:b/>
          <w:bCs/>
          <w:sz w:val="18"/>
          <w:szCs w:val="18"/>
          <w:lang w:val="en-GB"/>
        </w:rPr>
        <w:t xml:space="preserve">. </w:t>
      </w:r>
      <w:r>
        <w:rPr>
          <w:b/>
          <w:bCs/>
          <w:sz w:val="18"/>
          <w:szCs w:val="18"/>
          <w:lang w:val="en-GB"/>
        </w:rPr>
        <w:t xml:space="preserve">Simulation </w:t>
      </w:r>
      <w:r w:rsidR="00081E2C">
        <w:rPr>
          <w:b/>
          <w:bCs/>
          <w:sz w:val="18"/>
          <w:szCs w:val="18"/>
          <w:lang w:val="en-GB"/>
        </w:rPr>
        <w:t>process</w:t>
      </w:r>
      <w:r>
        <w:rPr>
          <w:b/>
          <w:bCs/>
          <w:sz w:val="18"/>
          <w:szCs w:val="18"/>
          <w:lang w:val="en-GB"/>
        </w:rPr>
        <w:t>.</w:t>
      </w:r>
    </w:p>
    <w:p w14:paraId="31591239" w14:textId="77777777" w:rsidR="005F276D" w:rsidRDefault="005F276D" w:rsidP="005F276D">
      <w:pPr>
        <w:pStyle w:val="2"/>
      </w:pPr>
      <w:bookmarkStart w:id="10" w:name="_Toc47606774"/>
      <w:r w:rsidRPr="001D3555">
        <w:t>Pilot Tests</w:t>
      </w:r>
      <w:bookmarkEnd w:id="10"/>
    </w:p>
    <w:p w14:paraId="58167167" w14:textId="20B48B78" w:rsidR="00907C5E" w:rsidRDefault="009F0963" w:rsidP="005F276D">
      <w:r>
        <w:rPr>
          <w:rFonts w:hint="eastAsia"/>
          <w:lang w:eastAsia="zh-CN"/>
        </w:rPr>
        <w:t>I</w:t>
      </w:r>
      <w:r>
        <w:rPr>
          <w:lang w:eastAsia="zh-CN"/>
        </w:rPr>
        <w:t xml:space="preserve">n pilot tests, we test the system </w:t>
      </w:r>
      <w:r w:rsidR="00D35CA0">
        <w:rPr>
          <w:lang w:eastAsia="zh-CN"/>
        </w:rPr>
        <w:t xml:space="preserve">from two aspects. </w:t>
      </w:r>
      <w:r w:rsidR="00D35CA0">
        <w:t>From the first aspect, we perform the test under IID circumstances and use datasets of different sizes (i.e. 500, 600, 700, 800, 900, 1000, 1500, 2000, 3000, 4000, 8000, 40000).</w:t>
      </w:r>
      <w:r w:rsidR="00D35CA0" w:rsidRPr="00D35CA0">
        <w:t xml:space="preserve"> </w:t>
      </w:r>
      <w:r w:rsidR="00D35CA0">
        <w:t>From the second aspect, we</w:t>
      </w:r>
      <w:r w:rsidR="00D35CA0" w:rsidRPr="00C678E9">
        <w:t xml:space="preserve"> </w:t>
      </w:r>
      <w:r w:rsidR="00D35CA0">
        <w:t xml:space="preserve">perform the test with the 4k dataset under various non-IID or IID circumstances (i.e. 1-9 class non-IID and IID). </w:t>
      </w:r>
      <w:r w:rsidR="006D1336">
        <w:t>The dataset</w:t>
      </w:r>
      <w:r w:rsidR="00456F2D">
        <w:t>s</w:t>
      </w:r>
      <w:r w:rsidR="006D1336">
        <w:t xml:space="preserve"> </w:t>
      </w:r>
      <w:r w:rsidR="00456F2D">
        <w:t>are</w:t>
      </w:r>
      <w:r w:rsidR="006D1336">
        <w:t xml:space="preserve"> divided into 10 clients. </w:t>
      </w:r>
    </w:p>
    <w:p w14:paraId="227FA984" w14:textId="77777777" w:rsidR="005F276D" w:rsidRDefault="005F276D" w:rsidP="005F276D">
      <w:pPr>
        <w:pStyle w:val="2"/>
      </w:pPr>
      <w:bookmarkStart w:id="11" w:name="_Toc47606775"/>
      <w:r w:rsidRPr="001D3555">
        <w:t>Poisoning</w:t>
      </w:r>
      <w:bookmarkEnd w:id="11"/>
    </w:p>
    <w:p w14:paraId="3C401704" w14:textId="0D364DDB" w:rsidR="00935040" w:rsidRDefault="00454A55" w:rsidP="005F276D">
      <w:r>
        <w:t>When testing model poisoning</w:t>
      </w:r>
      <w:r w:rsidR="00964E2C">
        <w:t xml:space="preserve">, the datasets are divided into 10 clients and add in an anomaly node that returns arbitrary weights in each period, performing untargeted attacks. </w:t>
      </w:r>
      <w:r w:rsidR="00171263">
        <w:t xml:space="preserve">Since TensorFlow will randomly generalize the weights when initializing the model, the attack can be performed by initializing a model with the same </w:t>
      </w:r>
      <w:r w:rsidR="00171263" w:rsidRPr="000031B0">
        <w:t xml:space="preserve">architecture </w:t>
      </w:r>
      <w:r w:rsidR="00171263">
        <w:t xml:space="preserve">and return </w:t>
      </w:r>
      <w:r w:rsidR="005F3988">
        <w:t>its</w:t>
      </w:r>
      <w:r w:rsidR="00171263">
        <w:t xml:space="preserve"> weights during each updating. </w:t>
      </w:r>
      <w:r w:rsidR="00935040">
        <w:t>The declared size of the anomaly node is also controlled</w:t>
      </w:r>
      <w:r w:rsidR="001A39F5">
        <w:t xml:space="preserve">, we label it as </w:t>
      </w:r>
      <w:r w:rsidR="001A39F5" w:rsidRPr="000B59ED">
        <w:t>a certain proportion of the total training set.</w:t>
      </w:r>
      <w:r w:rsidR="001A39F5">
        <w:t xml:space="preserve"> This </w:t>
      </w:r>
      <w:r w:rsidR="001A39F5" w:rsidRPr="000B59ED">
        <w:t>proportion</w:t>
      </w:r>
      <w:r w:rsidR="001A39F5">
        <w:t xml:space="preserve"> is 1% or 10% when using the 4k dataset, and is 1%, 3% or 10% when using the 40k dataset.</w:t>
      </w:r>
      <w:r w:rsidR="00361F11">
        <w:t xml:space="preserve"> </w:t>
      </w:r>
    </w:p>
    <w:p w14:paraId="20BFDEF6" w14:textId="4FF2217E" w:rsidR="002C2953" w:rsidRDefault="002C2953" w:rsidP="005F276D">
      <w:pPr>
        <w:rPr>
          <w:lang w:eastAsia="zh-CN"/>
        </w:rPr>
      </w:pPr>
      <w:r>
        <w:rPr>
          <w:lang w:eastAsia="zh-CN"/>
        </w:rPr>
        <w:t>In previous tests, we assume the period of poisoning is one global epoch. In other words, poisoning frequency is once per global epoch. To check the influence of frequency, we change the frequency to once per 3 global epochs when node size is 3%, and to once per 10 global epochs when node size is 10%. Th</w:t>
      </w:r>
      <w:r w:rsidR="00A96F08">
        <w:rPr>
          <w:lang w:eastAsia="zh-CN"/>
        </w:rPr>
        <w:t>ese</w:t>
      </w:r>
      <w:r>
        <w:rPr>
          <w:lang w:eastAsia="zh-CN"/>
        </w:rPr>
        <w:t xml:space="preserve"> test</w:t>
      </w:r>
      <w:r w:rsidR="00A96F08">
        <w:rPr>
          <w:lang w:eastAsia="zh-CN"/>
        </w:rPr>
        <w:t>s</w:t>
      </w:r>
      <w:r>
        <w:rPr>
          <w:lang w:eastAsia="zh-CN"/>
        </w:rPr>
        <w:t xml:space="preserve"> </w:t>
      </w:r>
      <w:r w:rsidR="00A96F08">
        <w:rPr>
          <w:lang w:eastAsia="zh-CN"/>
        </w:rPr>
        <w:t>are</w:t>
      </w:r>
      <w:r>
        <w:rPr>
          <w:lang w:eastAsia="zh-CN"/>
        </w:rPr>
        <w:t xml:space="preserve"> performed only </w:t>
      </w:r>
      <w:r>
        <w:t>with the 40k dataset under IID condition.</w:t>
      </w:r>
    </w:p>
    <w:p w14:paraId="5B2D3F32" w14:textId="45255B23" w:rsidR="002C2953" w:rsidRPr="00A96F08" w:rsidRDefault="00F04EF8" w:rsidP="005F276D">
      <w:r>
        <w:rPr>
          <w:lang w:eastAsia="zh-CN"/>
        </w:rPr>
        <w:lastRenderedPageBreak/>
        <w:t xml:space="preserve">We also test data poisoning </w:t>
      </w:r>
      <w:r>
        <w:t>with the 40k dataset under IID condition</w:t>
      </w:r>
      <w:r w:rsidR="0005290B">
        <w:t xml:space="preserve">. There are 10 clients and one anomaly of size 1%, </w:t>
      </w:r>
      <w:r w:rsidR="0005290B">
        <w:rPr>
          <w:lang w:eastAsia="zh-CN"/>
        </w:rPr>
        <w:t>poisoning frequency is once per global epoch.</w:t>
      </w:r>
      <w:r w:rsidR="0005290B">
        <w:t xml:space="preserve"> </w:t>
      </w:r>
      <w:r>
        <w:t xml:space="preserve">The attack can be achieved by training the anomaly node with the dataset in which all labels are </w:t>
      </w:r>
      <w:r w:rsidR="00EA3FF5">
        <w:t xml:space="preserve">randomly </w:t>
      </w:r>
      <w:r>
        <w:t xml:space="preserve">shuffled. </w:t>
      </w:r>
    </w:p>
    <w:p w14:paraId="1F4B1AED" w14:textId="77777777" w:rsidR="005F276D" w:rsidRDefault="005F276D" w:rsidP="005F276D">
      <w:pPr>
        <w:pStyle w:val="2"/>
      </w:pPr>
      <w:bookmarkStart w:id="12" w:name="_Toc47606776"/>
      <w:r>
        <w:t>Client Size</w:t>
      </w:r>
      <w:bookmarkEnd w:id="12"/>
    </w:p>
    <w:p w14:paraId="1F54B244" w14:textId="4EB67937" w:rsidR="005F276D" w:rsidRPr="006B002A" w:rsidRDefault="005F276D" w:rsidP="005F276D">
      <w:pPr>
        <w:tabs>
          <w:tab w:val="num" w:pos="720"/>
        </w:tabs>
      </w:pPr>
      <w:r>
        <w:rPr>
          <w:rFonts w:hint="eastAsia"/>
        </w:rPr>
        <w:t>I</w:t>
      </w:r>
      <w:r>
        <w:t>n some tests, we distribute our data to 10 clients, in other tests to 40 clients. This raises concerns about the effect caused by the client size. In this scenario, we compare the training performance between splitting the same amount of data to 10 clients and 40 client cases</w:t>
      </w:r>
      <w:r w:rsidR="005C0C6A">
        <w:t xml:space="preserve">, using the default system. </w:t>
      </w:r>
    </w:p>
    <w:p w14:paraId="0F47AF13" w14:textId="77777777" w:rsidR="005F276D" w:rsidRDefault="005F276D" w:rsidP="005F276D">
      <w:pPr>
        <w:pStyle w:val="2"/>
      </w:pPr>
      <w:bookmarkStart w:id="13" w:name="_Toc47606777"/>
      <w:r w:rsidRPr="001D3555">
        <w:t>Delayed Update</w:t>
      </w:r>
      <w:bookmarkEnd w:id="13"/>
    </w:p>
    <w:p w14:paraId="46F2EFFF" w14:textId="34D11705" w:rsidR="00F164C5" w:rsidRDefault="005833D1" w:rsidP="005F276D">
      <w:pPr>
        <w:tabs>
          <w:tab w:val="num" w:pos="720"/>
        </w:tabs>
      </w:pPr>
      <w:r>
        <w:t>In this scenario, we assume some nodes will update at slower speed</w:t>
      </w:r>
      <w:r w:rsidR="009A046E">
        <w:t>s</w:t>
      </w:r>
      <w:r>
        <w:t xml:space="preserve"> than the others. </w:t>
      </w:r>
      <w:r w:rsidR="00F164C5">
        <w:t>The training sets are divided into 40 clients and the situation is tested from 2 aspects.</w:t>
      </w:r>
    </w:p>
    <w:p w14:paraId="17B14513" w14:textId="57DE6E2D" w:rsidR="008567AF" w:rsidRDefault="000C31DD" w:rsidP="005F276D">
      <w:pPr>
        <w:tabs>
          <w:tab w:val="num" w:pos="720"/>
        </w:tabs>
      </w:pPr>
      <w:r>
        <w:t xml:space="preserve">From the first aspect, we test </w:t>
      </w:r>
      <w:r w:rsidR="00F90FD1">
        <w:t xml:space="preserve">for </w:t>
      </w:r>
      <w:r>
        <w:t>various proportion</w:t>
      </w:r>
      <w:r w:rsidR="00F90FD1">
        <w:t>s</w:t>
      </w:r>
      <w:r>
        <w:t xml:space="preserve"> of delayed nodes.</w:t>
      </w:r>
      <w:r w:rsidR="008567AF">
        <w:t xml:space="preserve"> </w:t>
      </w:r>
      <w:r w:rsidR="003B4F3B">
        <w:t>The proportions of delayed nodes (we call it ’</w:t>
      </w:r>
      <w:r w:rsidR="003B4F3B" w:rsidRPr="003B4F3B">
        <w:t xml:space="preserve"> </w:t>
      </w:r>
      <w:r w:rsidR="003B4F3B" w:rsidRPr="00813FBB">
        <w:t>delay proportion</w:t>
      </w:r>
      <w:r w:rsidR="003B4F3B">
        <w:t xml:space="preserve">’ in later texts) for 4k datasets are 20%, 50% and 80%, for 40k datasets are 25%, 50% and 75%. The numbers have no exact meaning, they are summarized to categories </w:t>
      </w:r>
      <w:r w:rsidR="003B4F3B" w:rsidRPr="00813FBB">
        <w:t>’&lt;50’, ’50’</w:t>
      </w:r>
      <w:r w:rsidR="003B4F3B">
        <w:t>,</w:t>
      </w:r>
      <w:r w:rsidR="003B4F3B" w:rsidRPr="00813FBB">
        <w:t xml:space="preserve"> and ’&gt;50’</w:t>
      </w:r>
      <w:r w:rsidR="003B4F3B">
        <w:t xml:space="preserve">. Meanwhile, the default system will be labeled to category ’0’, since it has no delayed node. In these tests, the delayed nodes are 3 times slower than the others. In other words, </w:t>
      </w:r>
      <w:r w:rsidR="003B4F3B" w:rsidRPr="00813FBB">
        <w:t xml:space="preserve">’delay </w:t>
      </w:r>
      <w:r w:rsidR="003B4F3B">
        <w:t>speed</w:t>
      </w:r>
      <w:r w:rsidR="003B4F3B" w:rsidRPr="00813FBB">
        <w:t>’</w:t>
      </w:r>
      <w:r w:rsidR="003B4F3B">
        <w:t xml:space="preserve"> equals 3. To be more specific, the delayed nodes will load the weights at global round T, and upload the weights at global round T+3. New weights won’t be loaded until current weights are uploaded.</w:t>
      </w:r>
    </w:p>
    <w:p w14:paraId="096E7B84" w14:textId="63F9D7F4" w:rsidR="005F276D" w:rsidRPr="006B002A" w:rsidRDefault="00B85C8A" w:rsidP="000C4230">
      <w:pPr>
        <w:tabs>
          <w:tab w:val="num" w:pos="720"/>
        </w:tabs>
      </w:pPr>
      <w:r>
        <w:t xml:space="preserve">From the second aspect, we test for various speeds of delayed nodes. </w:t>
      </w:r>
      <w:r w:rsidR="00242C0D">
        <w:t xml:space="preserve">The tested speeds are </w:t>
      </w:r>
      <w:r w:rsidR="00242C0D" w:rsidRPr="00813FBB">
        <w:t>’</w:t>
      </w:r>
      <w:r w:rsidR="00242C0D">
        <w:t>3</w:t>
      </w:r>
      <w:r w:rsidR="00242C0D" w:rsidRPr="00813FBB">
        <w:t>’, ’</w:t>
      </w:r>
      <w:r w:rsidR="00242C0D">
        <w:t>12</w:t>
      </w:r>
      <w:r w:rsidR="00242C0D" w:rsidRPr="00813FBB">
        <w:t>’ and ’</w:t>
      </w:r>
      <w:r w:rsidR="00242C0D">
        <w:t>30</w:t>
      </w:r>
      <w:r w:rsidR="00242C0D" w:rsidRPr="00813FBB">
        <w:t>’.</w:t>
      </w:r>
      <w:r w:rsidR="00242C0D">
        <w:t xml:space="preserve"> Also, the default system will be labeled as ’0’. </w:t>
      </w:r>
      <w:r w:rsidR="004879E4">
        <w:t>In these tests, ’</w:t>
      </w:r>
      <w:r w:rsidR="004879E4" w:rsidRPr="003B4F3B">
        <w:t xml:space="preserve"> </w:t>
      </w:r>
      <w:r w:rsidR="004879E4" w:rsidRPr="00813FBB">
        <w:t>delay proportion</w:t>
      </w:r>
      <w:r w:rsidR="000C4230">
        <w:t xml:space="preserve">’ are in category </w:t>
      </w:r>
      <w:r w:rsidR="000C4230" w:rsidRPr="00813FBB">
        <w:t>’&lt;50’</w:t>
      </w:r>
      <w:r w:rsidR="000C4230">
        <w:t xml:space="preserve">. </w:t>
      </w:r>
    </w:p>
    <w:p w14:paraId="6E85373D" w14:textId="77777777" w:rsidR="005F276D" w:rsidRPr="001D3555" w:rsidRDefault="005F276D" w:rsidP="005F276D">
      <w:pPr>
        <w:pStyle w:val="2"/>
      </w:pPr>
      <w:bookmarkStart w:id="14" w:name="_Toc47606778"/>
      <w:r w:rsidRPr="001D3555">
        <w:t>Shar</w:t>
      </w:r>
      <w:r>
        <w:t>ing and Resampling</w:t>
      </w:r>
      <w:r w:rsidRPr="001D3555">
        <w:t xml:space="preserve"> </w:t>
      </w:r>
      <w:r>
        <w:t>Data</w:t>
      </w:r>
      <w:bookmarkEnd w:id="14"/>
    </w:p>
    <w:p w14:paraId="79B784BC" w14:textId="1B37EBB2" w:rsidR="00DE51C8" w:rsidRDefault="00DE51C8" w:rsidP="005F276D">
      <w:pPr>
        <w:tabs>
          <w:tab w:val="num" w:pos="720"/>
        </w:tabs>
        <w:rPr>
          <w:rFonts w:cs="Times New Roman"/>
          <w:szCs w:val="24"/>
          <w:lang w:eastAsia="zh-CN"/>
        </w:rPr>
      </w:pPr>
      <w:r w:rsidRPr="00E31025">
        <w:rPr>
          <w:rFonts w:cs="Times New Roman" w:hint="eastAsia"/>
          <w:szCs w:val="24"/>
          <w:lang w:eastAsia="zh-CN"/>
        </w:rPr>
        <w:t>L</w:t>
      </w:r>
      <w:r w:rsidRPr="00E31025">
        <w:rPr>
          <w:rFonts w:cs="Times New Roman"/>
          <w:szCs w:val="24"/>
          <w:lang w:eastAsia="zh-CN"/>
        </w:rPr>
        <w:t xml:space="preserve">ogically we understand that </w:t>
      </w:r>
      <w:r w:rsidRPr="00E31025">
        <w:rPr>
          <w:rFonts w:cs="Times New Roman"/>
          <w:szCs w:val="24"/>
        </w:rPr>
        <w:t xml:space="preserve">1 class non-IID never behaves better than random since locally there will be </w:t>
      </w:r>
      <w:r>
        <w:rPr>
          <w:rFonts w:cs="Times New Roman"/>
          <w:szCs w:val="24"/>
        </w:rPr>
        <w:t>almost no</w:t>
      </w:r>
      <w:r w:rsidRPr="00E31025">
        <w:rPr>
          <w:rFonts w:cs="Times New Roman"/>
          <w:szCs w:val="24"/>
        </w:rPr>
        <w:t xml:space="preserve"> effective update.</w:t>
      </w:r>
      <w:r w:rsidRPr="00DE51C8">
        <w:rPr>
          <w:rFonts w:cs="Times New Roman"/>
          <w:szCs w:val="24"/>
        </w:rPr>
        <w:t xml:space="preserve"> </w:t>
      </w:r>
      <w:r>
        <w:rPr>
          <w:rFonts w:cs="Times New Roman"/>
          <w:szCs w:val="24"/>
        </w:rPr>
        <w:t>I</w:t>
      </w:r>
      <w:r w:rsidRPr="00E31025">
        <w:rPr>
          <w:rFonts w:cs="Times New Roman"/>
          <w:szCs w:val="24"/>
        </w:rPr>
        <w:t>n pilot tests, other seriously non-IID datasets also show a certain decrease in performance.</w:t>
      </w:r>
      <w:r w:rsidRPr="00DE51C8">
        <w:rPr>
          <w:rFonts w:cs="Times New Roman"/>
          <w:szCs w:val="24"/>
        </w:rPr>
        <w:t xml:space="preserve"> </w:t>
      </w:r>
      <w:r w:rsidRPr="00E31025">
        <w:rPr>
          <w:rFonts w:cs="Times New Roman"/>
          <w:szCs w:val="24"/>
        </w:rPr>
        <w:t xml:space="preserve">Previous research has suggested a data-sharing strategy that can improve training performance when using 1 class non-IID data </w:t>
      </w:r>
      <w:r w:rsidRPr="00E31025">
        <w:rPr>
          <w:rFonts w:cs="Times New Roman"/>
          <w:szCs w:val="24"/>
        </w:rPr>
        <w:fldChar w:fldCharType="begin"/>
      </w:r>
      <w:r w:rsidRPr="00E31025">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E31025">
        <w:rPr>
          <w:rFonts w:cs="Times New Roman"/>
          <w:szCs w:val="24"/>
        </w:rPr>
        <w:fldChar w:fldCharType="separate"/>
      </w:r>
      <w:r w:rsidRPr="00E31025">
        <w:rPr>
          <w:rFonts w:eastAsia="等线" w:cs="Times New Roman"/>
          <w:szCs w:val="24"/>
        </w:rPr>
        <w:t xml:space="preserve">(Zhao </w:t>
      </w:r>
      <w:r w:rsidRPr="00E31025">
        <w:rPr>
          <w:rFonts w:eastAsia="等线" w:cs="Times New Roman"/>
          <w:i/>
          <w:iCs/>
          <w:szCs w:val="24"/>
        </w:rPr>
        <w:t>et al.</w:t>
      </w:r>
      <w:r w:rsidRPr="00E31025">
        <w:rPr>
          <w:rFonts w:eastAsia="等线" w:cs="Times New Roman"/>
          <w:szCs w:val="24"/>
        </w:rPr>
        <w:t xml:space="preserve"> 2018)</w:t>
      </w:r>
      <w:r w:rsidRPr="00E31025">
        <w:rPr>
          <w:rFonts w:cs="Times New Roman"/>
          <w:szCs w:val="24"/>
        </w:rPr>
        <w:fldChar w:fldCharType="end"/>
      </w:r>
      <w:r>
        <w:rPr>
          <w:rFonts w:cs="Times New Roman"/>
          <w:szCs w:val="24"/>
        </w:rPr>
        <w:t xml:space="preserve"> if </w:t>
      </w:r>
      <w:r w:rsidRPr="00E31025">
        <w:rPr>
          <w:rFonts w:cs="Times New Roman"/>
          <w:szCs w:val="24"/>
        </w:rPr>
        <w:t xml:space="preserve">a small IID set can be published for </w:t>
      </w:r>
      <w:r>
        <w:rPr>
          <w:rFonts w:cs="Times New Roman"/>
          <w:szCs w:val="24"/>
        </w:rPr>
        <w:t>warming up</w:t>
      </w:r>
      <w:r w:rsidRPr="00E31025">
        <w:rPr>
          <w:rFonts w:cs="Times New Roman"/>
          <w:szCs w:val="24"/>
        </w:rPr>
        <w:t xml:space="preserve"> the model or sharing between nodes.</w:t>
      </w:r>
      <w:r w:rsidR="00545162">
        <w:rPr>
          <w:rFonts w:cs="Times New Roman"/>
          <w:szCs w:val="24"/>
        </w:rPr>
        <w:t xml:space="preserve"> Another attempt augments</w:t>
      </w:r>
      <w:r w:rsidR="00545162">
        <w:rPr>
          <w:rFonts w:cs="Times New Roman"/>
          <w:szCs w:val="24"/>
          <w:lang w:eastAsia="zh-CN"/>
        </w:rPr>
        <w:t xml:space="preserve"> </w:t>
      </w:r>
      <w:r w:rsidR="00545162">
        <w:rPr>
          <w:rFonts w:cs="Times New Roman"/>
          <w:szCs w:val="24"/>
        </w:rPr>
        <w:t>local set</w:t>
      </w:r>
      <w:r w:rsidR="00545162">
        <w:rPr>
          <w:rFonts w:cs="Times New Roman"/>
          <w:szCs w:val="24"/>
          <w:lang w:eastAsia="zh-CN"/>
        </w:rPr>
        <w:t xml:space="preserve"> toward IID </w:t>
      </w:r>
      <w:r w:rsidR="00545162">
        <w:rPr>
          <w:rFonts w:cs="Times New Roman"/>
          <w:szCs w:val="24"/>
          <w:lang w:eastAsia="zh-CN"/>
        </w:rPr>
        <w:fldChar w:fldCharType="begin"/>
      </w:r>
      <w:r w:rsidR="00545162">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545162">
        <w:rPr>
          <w:rFonts w:cs="Times New Roman"/>
          <w:szCs w:val="24"/>
          <w:lang w:eastAsia="zh-CN"/>
        </w:rPr>
        <w:fldChar w:fldCharType="separate"/>
      </w:r>
      <w:r w:rsidR="00545162" w:rsidRPr="00963311">
        <w:rPr>
          <w:rFonts w:cs="Times New Roman"/>
          <w:szCs w:val="24"/>
        </w:rPr>
        <w:t xml:space="preserve">(Jeong </w:t>
      </w:r>
      <w:r w:rsidR="00545162" w:rsidRPr="00963311">
        <w:rPr>
          <w:rFonts w:cs="Times New Roman"/>
          <w:i/>
          <w:iCs/>
          <w:szCs w:val="24"/>
        </w:rPr>
        <w:t>et al.</w:t>
      </w:r>
      <w:r w:rsidR="00545162" w:rsidRPr="00963311">
        <w:rPr>
          <w:rFonts w:cs="Times New Roman"/>
          <w:szCs w:val="24"/>
        </w:rPr>
        <w:t xml:space="preserve"> 2018)</w:t>
      </w:r>
      <w:r w:rsidR="00545162">
        <w:rPr>
          <w:rFonts w:cs="Times New Roman"/>
          <w:szCs w:val="24"/>
          <w:lang w:eastAsia="zh-CN"/>
        </w:rPr>
        <w:fldChar w:fldCharType="end"/>
      </w:r>
      <w:r w:rsidR="00545162">
        <w:rPr>
          <w:rFonts w:cs="Times New Roman"/>
          <w:szCs w:val="24"/>
          <w:lang w:eastAsia="zh-CN"/>
        </w:rPr>
        <w:t>.</w:t>
      </w:r>
    </w:p>
    <w:p w14:paraId="63D0CE9E" w14:textId="6599D321" w:rsidR="005F276D" w:rsidRDefault="005F276D" w:rsidP="005F276D">
      <w:pPr>
        <w:tabs>
          <w:tab w:val="num" w:pos="720"/>
        </w:tabs>
      </w:pPr>
      <w:r w:rsidRPr="002920E2">
        <w:rPr>
          <w:rFonts w:cs="Times New Roman"/>
          <w:szCs w:val="24"/>
        </w:rPr>
        <w:t xml:space="preserve">In this scenario, we attempt </w:t>
      </w:r>
      <w:r>
        <w:rPr>
          <w:rFonts w:cs="Times New Roman"/>
          <w:szCs w:val="24"/>
        </w:rPr>
        <w:t>on</w:t>
      </w:r>
      <w:r w:rsidRPr="002920E2">
        <w:rPr>
          <w:rFonts w:cs="Times New Roman"/>
          <w:szCs w:val="24"/>
        </w:rPr>
        <w:t xml:space="preserve"> 3 different methods of using the shared data.</w:t>
      </w:r>
      <w:r w:rsidRPr="00242280">
        <w:rPr>
          <w:rFonts w:hint="eastAsia"/>
        </w:rPr>
        <w:t xml:space="preserve"> </w:t>
      </w:r>
      <w:r>
        <w:t xml:space="preserve">Since oversampling methods we used here are too costly, we only </w:t>
      </w:r>
      <w:r w:rsidR="0099131D">
        <w:t xml:space="preserve">test this scenario </w:t>
      </w:r>
      <w:r>
        <w:t xml:space="preserve">with 4k dataset under 1 class and 5 class non-IID circumstances for 200 rounds, with ’2.5%’ sharing amount. </w:t>
      </w:r>
    </w:p>
    <w:p w14:paraId="4E374C0A" w14:textId="6FDF11CE" w:rsidR="00183E74" w:rsidRDefault="007D118A" w:rsidP="005F276D">
      <w:pPr>
        <w:tabs>
          <w:tab w:val="num" w:pos="720"/>
        </w:tabs>
        <w:rPr>
          <w:rFonts w:cs="Times New Roman"/>
          <w:szCs w:val="24"/>
        </w:rPr>
      </w:pPr>
      <w:r>
        <w:rPr>
          <w:rFonts w:cs="Times New Roman"/>
          <w:szCs w:val="24"/>
        </w:rPr>
        <w:lastRenderedPageBreak/>
        <w:t>Using this strategy, a</w:t>
      </w:r>
      <w:r w:rsidRPr="002920E2">
        <w:rPr>
          <w:rFonts w:cs="Times New Roman"/>
          <w:szCs w:val="24"/>
        </w:rPr>
        <w:t>fter receiving the shared data, each client node will contain a mixed sample pool of shared and local data.</w:t>
      </w:r>
      <w:r w:rsidRPr="007D118A">
        <w:rPr>
          <w:rFonts w:cs="Times New Roman"/>
          <w:szCs w:val="24"/>
        </w:rPr>
        <w:t xml:space="preserve"> </w:t>
      </w:r>
      <w:r w:rsidRPr="002920E2">
        <w:rPr>
          <w:rFonts w:cs="Times New Roman"/>
          <w:szCs w:val="24"/>
        </w:rPr>
        <w:t>Method 1 is the direct usage of the entire pool.</w:t>
      </w:r>
      <w:r w:rsidRPr="007D118A">
        <w:rPr>
          <w:rFonts w:cs="Times New Roman"/>
          <w:szCs w:val="24"/>
        </w:rPr>
        <w:t xml:space="preserve"> </w:t>
      </w:r>
      <w:r w:rsidRPr="002920E2">
        <w:rPr>
          <w:rFonts w:cs="Times New Roman"/>
          <w:szCs w:val="24"/>
        </w:rPr>
        <w:t xml:space="preserve">Method 2 will </w:t>
      </w:r>
      <w:r>
        <w:rPr>
          <w:rFonts w:cs="Times New Roman"/>
          <w:szCs w:val="24"/>
        </w:rPr>
        <w:t>under-</w:t>
      </w:r>
      <w:r w:rsidRPr="002920E2">
        <w:rPr>
          <w:rFonts w:cs="Times New Roman"/>
          <w:szCs w:val="24"/>
        </w:rPr>
        <w:t xml:space="preserve">sample </w:t>
      </w:r>
      <w:r>
        <w:rPr>
          <w:rFonts w:cs="Times New Roman"/>
          <w:szCs w:val="24"/>
        </w:rPr>
        <w:t>a</w:t>
      </w:r>
      <w:r w:rsidRPr="002920E2">
        <w:rPr>
          <w:rFonts w:cs="Times New Roman"/>
          <w:szCs w:val="24"/>
        </w:rPr>
        <w:t xml:space="preserve"> </w:t>
      </w:r>
      <w:r>
        <w:rPr>
          <w:rFonts w:cs="Times New Roman"/>
          <w:szCs w:val="24"/>
        </w:rPr>
        <w:t>balanced</w:t>
      </w:r>
      <w:r w:rsidRPr="002920E2">
        <w:rPr>
          <w:rFonts w:cs="Times New Roman"/>
          <w:szCs w:val="24"/>
        </w:rPr>
        <w:t xml:space="preserve"> </w:t>
      </w:r>
      <w:r>
        <w:rPr>
          <w:rFonts w:cs="Times New Roman"/>
          <w:szCs w:val="24"/>
        </w:rPr>
        <w:t>sub</w:t>
      </w:r>
      <w:r w:rsidRPr="002920E2">
        <w:rPr>
          <w:rFonts w:cs="Times New Roman"/>
          <w:szCs w:val="24"/>
        </w:rPr>
        <w:t>set from the pool</w:t>
      </w:r>
      <w:r>
        <w:rPr>
          <w:rFonts w:cs="Times New Roman"/>
          <w:szCs w:val="24"/>
        </w:rPr>
        <w:t xml:space="preserve">, and </w:t>
      </w:r>
      <w:r w:rsidRPr="002920E2">
        <w:rPr>
          <w:rFonts w:cs="Times New Roman"/>
          <w:szCs w:val="24"/>
        </w:rPr>
        <w:t xml:space="preserve">Method 3 will </w:t>
      </w:r>
      <w:r>
        <w:rPr>
          <w:rFonts w:cs="Times New Roman"/>
          <w:szCs w:val="24"/>
        </w:rPr>
        <w:t>over</w:t>
      </w:r>
      <w:r w:rsidRPr="002920E2">
        <w:rPr>
          <w:rFonts w:cs="Times New Roman"/>
          <w:szCs w:val="24"/>
        </w:rPr>
        <w:t>sample</w:t>
      </w:r>
      <w:r>
        <w:rPr>
          <w:rFonts w:cs="Times New Roman"/>
          <w:szCs w:val="24"/>
        </w:rPr>
        <w:t xml:space="preserve"> the pool. </w:t>
      </w:r>
    </w:p>
    <w:p w14:paraId="10B0309D" w14:textId="174A71D7" w:rsidR="00155A24" w:rsidRDefault="007D118A" w:rsidP="005F276D">
      <w:pPr>
        <w:tabs>
          <w:tab w:val="num" w:pos="720"/>
        </w:tabs>
        <w:rPr>
          <w:rFonts w:cs="Times New Roman"/>
          <w:szCs w:val="24"/>
          <w:lang w:eastAsia="zh-CN"/>
        </w:rPr>
      </w:pPr>
      <w:r>
        <w:rPr>
          <w:rFonts w:cs="Times New Roman" w:hint="eastAsia"/>
          <w:szCs w:val="24"/>
          <w:lang w:eastAsia="zh-CN"/>
        </w:rPr>
        <w:t>M</w:t>
      </w:r>
      <w:r>
        <w:rPr>
          <w:rFonts w:cs="Times New Roman"/>
          <w:szCs w:val="24"/>
          <w:lang w:eastAsia="zh-CN"/>
        </w:rPr>
        <w:t xml:space="preserve">ethod 2 can be achieved </w:t>
      </w:r>
      <w:r>
        <w:rPr>
          <w:rFonts w:cs="Times New Roman"/>
          <w:szCs w:val="24"/>
        </w:rPr>
        <w:t>using ’</w:t>
      </w:r>
      <w:r w:rsidRPr="001F71B2">
        <w:rPr>
          <w:rFonts w:cs="Times New Roman"/>
          <w:szCs w:val="24"/>
        </w:rPr>
        <w:t>RandomUnderSampler</w:t>
      </w:r>
      <w:r>
        <w:rPr>
          <w:rFonts w:cs="Times New Roman"/>
          <w:szCs w:val="24"/>
        </w:rPr>
        <w:t>’ from the ’</w:t>
      </w:r>
      <w:r w:rsidRPr="001F71B2">
        <w:rPr>
          <w:rFonts w:cs="Times New Roman"/>
          <w:szCs w:val="24"/>
        </w:rPr>
        <w:t>imblearn</w:t>
      </w:r>
      <w:r>
        <w:rPr>
          <w:rFonts w:cs="Times New Roman"/>
          <w:szCs w:val="24"/>
        </w:rPr>
        <w:t xml:space="preserve">’ package. </w:t>
      </w:r>
      <w:r w:rsidR="001134B9">
        <w:rPr>
          <w:rFonts w:cs="Times New Roman"/>
          <w:szCs w:val="24"/>
        </w:rPr>
        <w:t>This function can rand</w:t>
      </w:r>
      <w:r w:rsidR="001134B9">
        <w:rPr>
          <w:rFonts w:cs="Times New Roman"/>
          <w:szCs w:val="24"/>
          <w:lang w:eastAsia="zh-CN"/>
        </w:rPr>
        <w:t xml:space="preserve">omly </w:t>
      </w:r>
      <w:r w:rsidR="001134B9" w:rsidRPr="001134B9">
        <w:rPr>
          <w:rFonts w:cs="Times New Roman"/>
          <w:szCs w:val="24"/>
          <w:lang w:eastAsia="zh-CN"/>
        </w:rPr>
        <w:t xml:space="preserve">pick samples </w:t>
      </w:r>
      <w:r w:rsidR="00580751">
        <w:rPr>
          <w:rFonts w:cs="Times New Roman"/>
          <w:szCs w:val="24"/>
          <w:lang w:eastAsia="zh-CN"/>
        </w:rPr>
        <w:t>from each class to generate</w:t>
      </w:r>
      <w:r w:rsidR="001134B9">
        <w:rPr>
          <w:rFonts w:cs="Times New Roman"/>
          <w:szCs w:val="24"/>
          <w:lang w:eastAsia="zh-CN"/>
        </w:rPr>
        <w:t xml:space="preserve"> </w:t>
      </w:r>
      <w:r w:rsidR="00580751">
        <w:rPr>
          <w:rFonts w:cs="Times New Roman"/>
          <w:szCs w:val="24"/>
          <w:lang w:eastAsia="zh-CN"/>
        </w:rPr>
        <w:t>a smaller balance set. In other words, after appl</w:t>
      </w:r>
      <w:r w:rsidR="000041EA">
        <w:rPr>
          <w:rFonts w:cs="Times New Roman"/>
          <w:szCs w:val="24"/>
          <w:lang w:eastAsia="zh-CN"/>
        </w:rPr>
        <w:t>y</w:t>
      </w:r>
      <w:r w:rsidR="00C205E2">
        <w:rPr>
          <w:rFonts w:cs="Times New Roman"/>
          <w:szCs w:val="24"/>
          <w:lang w:eastAsia="zh-CN"/>
        </w:rPr>
        <w:t>ing</w:t>
      </w:r>
      <w:r w:rsidR="00580751">
        <w:rPr>
          <w:rFonts w:cs="Times New Roman"/>
          <w:szCs w:val="24"/>
          <w:lang w:eastAsia="zh-CN"/>
        </w:rPr>
        <w:t xml:space="preserve"> this function to the data pool, </w:t>
      </w:r>
      <w:r w:rsidR="00C205E2">
        <w:rPr>
          <w:rFonts w:cs="Times New Roman"/>
          <w:szCs w:val="24"/>
          <w:lang w:eastAsia="zh-CN"/>
        </w:rPr>
        <w:t xml:space="preserve">we will get a balanced dataset in which the size of each class equals to the </w:t>
      </w:r>
      <w:r w:rsidR="00BB1023">
        <w:rPr>
          <w:rFonts w:cs="Times New Roman"/>
          <w:szCs w:val="24"/>
          <w:lang w:eastAsia="zh-CN"/>
        </w:rPr>
        <w:t xml:space="preserve">size of the </w:t>
      </w:r>
      <w:r w:rsidR="00C205E2">
        <w:rPr>
          <w:rFonts w:cs="Times New Roman"/>
          <w:szCs w:val="24"/>
          <w:lang w:eastAsia="zh-CN"/>
        </w:rPr>
        <w:t>smallest class</w:t>
      </w:r>
      <w:r w:rsidR="00BB1023">
        <w:rPr>
          <w:rFonts w:cs="Times New Roman"/>
          <w:szCs w:val="24"/>
          <w:lang w:eastAsia="zh-CN"/>
        </w:rPr>
        <w:t xml:space="preserve">. </w:t>
      </w:r>
    </w:p>
    <w:p w14:paraId="67737460" w14:textId="6FA5212F" w:rsidR="007D118A" w:rsidRDefault="007D118A" w:rsidP="005F276D">
      <w:pPr>
        <w:tabs>
          <w:tab w:val="num" w:pos="720"/>
        </w:tabs>
        <w:rPr>
          <w:rFonts w:cs="Times New Roman"/>
          <w:szCs w:val="24"/>
          <w:lang w:eastAsia="zh-CN"/>
        </w:rPr>
      </w:pPr>
      <w:r>
        <w:rPr>
          <w:rFonts w:cs="Times New Roman" w:hint="eastAsia"/>
          <w:szCs w:val="24"/>
          <w:lang w:eastAsia="zh-CN"/>
        </w:rPr>
        <w:t>M</w:t>
      </w:r>
      <w:r>
        <w:rPr>
          <w:rFonts w:cs="Times New Roman"/>
          <w:szCs w:val="24"/>
          <w:lang w:eastAsia="zh-CN"/>
        </w:rPr>
        <w:t xml:space="preserve">ethod 2 can be achieved </w:t>
      </w:r>
      <w:r>
        <w:rPr>
          <w:rFonts w:cs="Times New Roman"/>
          <w:szCs w:val="24"/>
        </w:rPr>
        <w:t>using either  ’</w:t>
      </w:r>
      <w:r w:rsidRPr="001F71B2">
        <w:rPr>
          <w:rFonts w:cs="Times New Roman"/>
          <w:szCs w:val="24"/>
        </w:rPr>
        <w:t>SMOTENC</w:t>
      </w:r>
      <w:r>
        <w:rPr>
          <w:rFonts w:cs="Times New Roman"/>
          <w:szCs w:val="24"/>
        </w:rPr>
        <w:t>’ or ’</w:t>
      </w:r>
      <w:r w:rsidRPr="001F71B2">
        <w:rPr>
          <w:rFonts w:cs="Times New Roman"/>
          <w:szCs w:val="24"/>
        </w:rPr>
        <w:t>ADASYN</w:t>
      </w:r>
      <w:r>
        <w:rPr>
          <w:rFonts w:cs="Times New Roman"/>
          <w:szCs w:val="24"/>
        </w:rPr>
        <w:t>’ from the ’</w:t>
      </w:r>
      <w:r w:rsidRPr="001F71B2">
        <w:t xml:space="preserve"> </w:t>
      </w:r>
      <w:r w:rsidRPr="001F71B2">
        <w:rPr>
          <w:rFonts w:cs="Times New Roman"/>
          <w:szCs w:val="24"/>
        </w:rPr>
        <w:t>imblearn</w:t>
      </w:r>
      <w:r>
        <w:rPr>
          <w:rFonts w:cs="Times New Roman"/>
          <w:szCs w:val="24"/>
        </w:rPr>
        <w:t xml:space="preserve">’ package. </w:t>
      </w:r>
      <w:r w:rsidR="00BB1023">
        <w:rPr>
          <w:rFonts w:cs="Times New Roman"/>
          <w:szCs w:val="24"/>
        </w:rPr>
        <w:t xml:space="preserve">These two functions can </w:t>
      </w:r>
      <w:r w:rsidR="000041EA" w:rsidRPr="000041EA">
        <w:rPr>
          <w:rFonts w:cs="Times New Roman"/>
          <w:szCs w:val="24"/>
        </w:rPr>
        <w:t>synthesize new minority samples</w:t>
      </w:r>
      <w:r w:rsidR="000041EA">
        <w:rPr>
          <w:rFonts w:cs="Times New Roman"/>
          <w:szCs w:val="24"/>
        </w:rPr>
        <w:t xml:space="preserve"> </w:t>
      </w:r>
      <w:r w:rsidR="00BB1023">
        <w:rPr>
          <w:rFonts w:cs="Times New Roman"/>
          <w:szCs w:val="24"/>
        </w:rPr>
        <w:t xml:space="preserve">from the current ones. </w:t>
      </w:r>
      <w:r w:rsidR="000041EA">
        <w:rPr>
          <w:rFonts w:cs="Times New Roman"/>
          <w:szCs w:val="24"/>
        </w:rPr>
        <w:t xml:space="preserve">The idea of SMOTE is to randomly pick up two nearby </w:t>
      </w:r>
      <w:r w:rsidR="000041EA" w:rsidRPr="000041EA">
        <w:rPr>
          <w:rFonts w:cs="Times New Roman"/>
          <w:szCs w:val="24"/>
        </w:rPr>
        <w:t>minority</w:t>
      </w:r>
      <w:r w:rsidR="000041EA">
        <w:rPr>
          <w:rFonts w:cs="Times New Roman"/>
          <w:szCs w:val="24"/>
        </w:rPr>
        <w:t xml:space="preserve"> samples within the group, and generate the new sample between them. </w:t>
      </w:r>
      <w:r w:rsidR="000041EA" w:rsidRPr="001F71B2">
        <w:rPr>
          <w:rFonts w:cs="Times New Roman"/>
          <w:szCs w:val="24"/>
        </w:rPr>
        <w:t>ADASYN</w:t>
      </w:r>
      <w:r w:rsidR="000041EA">
        <w:rPr>
          <w:rFonts w:cs="Times New Roman"/>
          <w:szCs w:val="24"/>
        </w:rPr>
        <w:t xml:space="preserve"> will calculate the distribution of </w:t>
      </w:r>
      <w:r w:rsidR="000041EA" w:rsidRPr="000041EA">
        <w:rPr>
          <w:rFonts w:cs="Times New Roman"/>
          <w:szCs w:val="24"/>
        </w:rPr>
        <w:t>minority</w:t>
      </w:r>
      <w:r w:rsidR="000041EA">
        <w:rPr>
          <w:rFonts w:cs="Times New Roman"/>
          <w:szCs w:val="24"/>
        </w:rPr>
        <w:t xml:space="preserve"> samples, and generate new samples based on the distribution. In our settings, after oversampling, </w:t>
      </w:r>
      <w:r w:rsidR="000041EA">
        <w:rPr>
          <w:rFonts w:cs="Times New Roman"/>
          <w:szCs w:val="24"/>
          <w:lang w:eastAsia="zh-CN"/>
        </w:rPr>
        <w:t>we will get a balanced dataset in which the size of each class equals to the size of the largest class.</w:t>
      </w:r>
    </w:p>
    <w:p w14:paraId="2DE5E874" w14:textId="021FAFE6" w:rsidR="00740C7D" w:rsidRPr="000041EA" w:rsidRDefault="000041EA" w:rsidP="005F276D">
      <w:pPr>
        <w:tabs>
          <w:tab w:val="num" w:pos="720"/>
        </w:tabs>
        <w:rPr>
          <w:rFonts w:cs="Times New Roman"/>
          <w:szCs w:val="24"/>
          <w:lang w:eastAsia="zh-CN"/>
        </w:rPr>
      </w:pPr>
      <w:r>
        <w:rPr>
          <w:rFonts w:cs="Times New Roman"/>
          <w:szCs w:val="24"/>
          <w:lang w:eastAsia="zh-CN"/>
        </w:rPr>
        <w:t xml:space="preserve">One thing has to be mentioned that the above functions support the calculation only for vectors, but our inputs are image matrix. Thus we flatten the images to vectors, apply to sample, and then turn it back to matrix accordingly. </w:t>
      </w:r>
    </w:p>
    <w:p w14:paraId="7192B586" w14:textId="77777777" w:rsidR="00A561B3" w:rsidRPr="00C97D94" w:rsidRDefault="00A561B3" w:rsidP="00A561B3">
      <w:pPr>
        <w:pStyle w:val="1"/>
        <w:rPr>
          <w:lang w:val="en-GB"/>
        </w:rPr>
      </w:pPr>
      <w:bookmarkStart w:id="15" w:name="_Toc47606779"/>
      <w:r>
        <w:rPr>
          <w:lang w:val="en-GB"/>
        </w:rPr>
        <w:t xml:space="preserve">Cloud </w:t>
      </w:r>
      <w:r>
        <w:t>I</w:t>
      </w:r>
      <w:r w:rsidRPr="007E3B47">
        <w:t>mplementation</w:t>
      </w:r>
      <w:bookmarkEnd w:id="15"/>
    </w:p>
    <w:p w14:paraId="0DE8F611" w14:textId="6EC019CD" w:rsidR="00740C7D" w:rsidRDefault="00A561B3" w:rsidP="005F276D">
      <w:pPr>
        <w:tabs>
          <w:tab w:val="num" w:pos="720"/>
        </w:tabs>
        <w:rPr>
          <w:rFonts w:cs="Times New Roman"/>
          <w:szCs w:val="24"/>
        </w:rPr>
      </w:pPr>
      <w:r w:rsidRPr="00C021E6">
        <w:rPr>
          <w:rFonts w:cs="Times New Roman"/>
          <w:szCs w:val="24"/>
        </w:rPr>
        <w:t xml:space="preserve">In this project,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w:t>
      </w:r>
      <w:r w:rsidR="008E496F">
        <w:rPr>
          <w:rFonts w:cs="Times New Roman"/>
          <w:szCs w:val="24"/>
        </w:rPr>
        <w:t xml:space="preserve"> Also, we use Python3 and T</w:t>
      </w:r>
      <w:r w:rsidR="008E496F" w:rsidRPr="00C021E6">
        <w:rPr>
          <w:rFonts w:cs="Times New Roman"/>
          <w:szCs w:val="24"/>
        </w:rPr>
        <w:t>ensorFlow 2.0.1</w:t>
      </w:r>
      <w:r w:rsidR="008E496F">
        <w:rPr>
          <w:rFonts w:cs="Times New Roman"/>
          <w:szCs w:val="24"/>
        </w:rPr>
        <w:t xml:space="preserve"> for machine learning tasks, and gRPC is used for communication. </w:t>
      </w:r>
    </w:p>
    <w:p w14:paraId="59D43B74" w14:textId="4BC68A95" w:rsidR="000A2D2D" w:rsidRPr="00D93AB7" w:rsidRDefault="000A2D2D" w:rsidP="000A2D2D">
      <w:pPr>
        <w:pStyle w:val="2"/>
        <w:rPr>
          <w:szCs w:val="22"/>
        </w:rPr>
      </w:pPr>
      <w:bookmarkStart w:id="16" w:name="_Toc47606780"/>
      <w:r w:rsidRPr="00C021E6">
        <w:rPr>
          <w:rFonts w:cs="Times New Roman"/>
          <w:szCs w:val="24"/>
        </w:rPr>
        <w:t>OIA-DDR</w:t>
      </w:r>
      <w:r w:rsidRPr="00A43572">
        <w:t xml:space="preserve"> dataset</w:t>
      </w:r>
      <w:bookmarkEnd w:id="16"/>
    </w:p>
    <w:p w14:paraId="54DB09F9" w14:textId="77777777" w:rsidR="001E2C92" w:rsidRPr="00C021E6" w:rsidRDefault="001E2C92" w:rsidP="001E2C92">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7B6C30FB" w14:textId="4B15641D" w:rsidR="001E2C92" w:rsidRDefault="001E2C92" w:rsidP="001E2C92">
      <w:pPr>
        <w:tabs>
          <w:tab w:val="num" w:pos="720"/>
        </w:tabs>
        <w:rPr>
          <w:rFonts w:cs="Times New Roman"/>
          <w:szCs w:val="24"/>
        </w:rPr>
      </w:pPr>
      <w:r w:rsidRPr="00C021E6">
        <w:rPr>
          <w:rFonts w:cs="Times New Roman"/>
          <w:szCs w:val="24"/>
        </w:rPr>
        <w:t>Images in this dataset are in different sizes and qualities. We preprocess the images using the methods from Kaggle</w:t>
      </w:r>
      <w:r>
        <w:rPr>
          <w:rFonts w:cs="Times New Roman"/>
          <w:szCs w:val="24"/>
        </w:rPr>
        <w:t>’s</w:t>
      </w:r>
      <w:r w:rsidRPr="00347A97">
        <w:rPr>
          <w:rFonts w:cs="Times New Roman"/>
          <w:szCs w:val="24"/>
        </w:rPr>
        <w:t xml:space="preserve"> </w:t>
      </w:r>
      <w:r w:rsidRPr="00C021E6">
        <w:rPr>
          <w:rFonts w:cs="Times New Roman"/>
          <w:szCs w:val="24"/>
        </w:rPr>
        <w:t>public kernels, crop and resize the</w:t>
      </w:r>
      <w:r w:rsidRPr="00C021E6">
        <w:rPr>
          <w:rFonts w:cs="Times New Roman"/>
          <w:color w:val="000000" w:themeColor="text1"/>
          <w:szCs w:val="24"/>
        </w:rPr>
        <w:t>m to 224x224 pixels.</w:t>
      </w:r>
      <w:r>
        <w:rPr>
          <w:rFonts w:cs="Times New Roman"/>
          <w:color w:val="000000" w:themeColor="text1"/>
          <w:szCs w:val="24"/>
        </w:rPr>
        <w:t xml:space="preserve"> We attach referenced </w:t>
      </w:r>
      <w:r w:rsidRPr="00C021E6">
        <w:rPr>
          <w:rFonts w:cs="Times New Roman"/>
          <w:szCs w:val="24"/>
        </w:rPr>
        <w:t>kernels</w:t>
      </w:r>
      <w:r>
        <w:rPr>
          <w:rFonts w:cs="Times New Roman"/>
          <w:szCs w:val="24"/>
        </w:rPr>
        <w:t xml:space="preserve">’ links and several processed images in the Appendix. </w:t>
      </w:r>
    </w:p>
    <w:p w14:paraId="311034DC" w14:textId="33C183E3" w:rsidR="00A43BFD" w:rsidRDefault="00A43BFD" w:rsidP="00A43BFD">
      <w:pPr>
        <w:tabs>
          <w:tab w:val="num" w:pos="720"/>
        </w:tabs>
        <w:rPr>
          <w:rFonts w:cs="Times New Roman"/>
          <w:szCs w:val="24"/>
          <w:lang w:eastAsia="zh-CN"/>
        </w:rPr>
      </w:pPr>
      <w:r>
        <w:rPr>
          <w:rFonts w:cs="Times New Roman"/>
          <w:szCs w:val="24"/>
          <w:lang w:eastAsia="zh-CN"/>
        </w:rPr>
        <w:t xml:space="preserve">We select a balanced training set of 10000 samples, use the rest </w:t>
      </w:r>
      <w:r w:rsidRPr="00C021E6">
        <w:rPr>
          <w:rFonts w:cs="Times New Roman"/>
          <w:szCs w:val="24"/>
        </w:rPr>
        <w:t>2521 samples</w:t>
      </w:r>
      <w:r>
        <w:rPr>
          <w:rFonts w:cs="Times New Roman"/>
          <w:szCs w:val="24"/>
        </w:rPr>
        <w:t xml:space="preserve"> as the testing set, and </w:t>
      </w:r>
      <w:r>
        <w:rPr>
          <w:rFonts w:cs="Times New Roman"/>
          <w:szCs w:val="24"/>
          <w:lang w:eastAsia="zh-CN"/>
        </w:rPr>
        <w:t xml:space="preserve">generate both IID and non-IID version of the training set. In </w:t>
      </w:r>
      <w:r w:rsidR="00684334">
        <w:rPr>
          <w:rFonts w:cs="Times New Roman"/>
          <w:szCs w:val="24"/>
          <w:lang w:eastAsia="zh-CN"/>
        </w:rPr>
        <w:t xml:space="preserve">the </w:t>
      </w:r>
      <w:r>
        <w:rPr>
          <w:rFonts w:cs="Times New Roman"/>
          <w:szCs w:val="24"/>
          <w:lang w:eastAsia="zh-CN"/>
        </w:rPr>
        <w:t xml:space="preserve">IID version of division, there are 3 clients of equal size, each contains a balanced subset. In </w:t>
      </w:r>
      <w:r w:rsidR="00684334">
        <w:rPr>
          <w:rFonts w:cs="Times New Roman"/>
          <w:szCs w:val="24"/>
          <w:lang w:eastAsia="zh-CN"/>
        </w:rPr>
        <w:t xml:space="preserve">the </w:t>
      </w:r>
      <w:r>
        <w:rPr>
          <w:rFonts w:cs="Times New Roman"/>
          <w:szCs w:val="24"/>
          <w:lang w:eastAsia="zh-CN"/>
        </w:rPr>
        <w:t xml:space="preserve">non-IID </w:t>
      </w:r>
      <w:r>
        <w:rPr>
          <w:rFonts w:cs="Times New Roman"/>
          <w:szCs w:val="24"/>
          <w:lang w:eastAsia="zh-CN"/>
        </w:rPr>
        <w:lastRenderedPageBreak/>
        <w:t xml:space="preserve">version of division, there are a large and balanced client and 2 small and unbalanced clients. Here, balance refers to the balance between ’no DR’ samples and ’DR’ samples. Figure 3 shows the original </w:t>
      </w:r>
      <w:r w:rsidR="00B274BF" w:rsidRPr="00B274BF">
        <w:rPr>
          <w:rFonts w:cs="Times New Roman"/>
          <w:szCs w:val="24"/>
          <w:lang w:eastAsia="zh-CN"/>
        </w:rPr>
        <w:t>OIA-DDR</w:t>
      </w:r>
      <w:r w:rsidR="00B274BF">
        <w:rPr>
          <w:rFonts w:cs="Times New Roman"/>
          <w:szCs w:val="24"/>
          <w:lang w:eastAsia="zh-CN"/>
        </w:rPr>
        <w:t xml:space="preserve"> </w:t>
      </w:r>
      <w:r>
        <w:rPr>
          <w:rFonts w:cs="Times New Roman"/>
          <w:szCs w:val="24"/>
          <w:lang w:eastAsia="zh-CN"/>
        </w:rPr>
        <w:t>dataset and the d</w:t>
      </w:r>
      <w:r w:rsidR="00684334">
        <w:rPr>
          <w:rFonts w:cs="Times New Roman"/>
          <w:szCs w:val="24"/>
          <w:lang w:eastAsia="zh-CN"/>
        </w:rPr>
        <w:t>i</w:t>
      </w:r>
      <w:r>
        <w:rPr>
          <w:rFonts w:cs="Times New Roman"/>
          <w:szCs w:val="24"/>
          <w:lang w:eastAsia="zh-CN"/>
        </w:rPr>
        <w:t xml:space="preserve">vided training set of </w:t>
      </w:r>
      <w:r w:rsidR="00684334">
        <w:rPr>
          <w:rFonts w:cs="Times New Roman"/>
          <w:szCs w:val="24"/>
          <w:lang w:eastAsia="zh-CN"/>
        </w:rPr>
        <w:t xml:space="preserve">the </w:t>
      </w:r>
      <w:r>
        <w:rPr>
          <w:rFonts w:cs="Times New Roman"/>
          <w:szCs w:val="24"/>
          <w:lang w:eastAsia="zh-CN"/>
        </w:rPr>
        <w:t>non-IID versi</w:t>
      </w:r>
      <w:r>
        <w:rPr>
          <w:rFonts w:cs="Times New Roman"/>
          <w:szCs w:val="24"/>
        </w:rPr>
        <w:t xml:space="preserve">on. </w:t>
      </w:r>
    </w:p>
    <w:p w14:paraId="483C7114" w14:textId="55C8A81F" w:rsidR="00A43BFD" w:rsidRDefault="00A43BFD" w:rsidP="001E2C92">
      <w:pPr>
        <w:tabs>
          <w:tab w:val="num" w:pos="720"/>
        </w:tabs>
        <w:rPr>
          <w:rFonts w:cs="Times New Roman"/>
          <w:szCs w:val="24"/>
          <w:lang w:eastAsia="zh-CN"/>
        </w:rPr>
      </w:pPr>
    </w:p>
    <w:p w14:paraId="14965E84" w14:textId="77777777" w:rsidR="001E2C92" w:rsidRDefault="001E2C92" w:rsidP="001E2C92">
      <w:pPr>
        <w:jc w:val="center"/>
      </w:pPr>
      <w:r>
        <w:rPr>
          <w:noProof/>
        </w:rPr>
        <w:drawing>
          <wp:inline distT="0" distB="0" distL="0" distR="0" wp14:anchorId="167F8333" wp14:editId="0533ADA5">
            <wp:extent cx="2322000" cy="1461600"/>
            <wp:effectExtent l="0" t="0" r="2540" b="5715"/>
            <wp:docPr id="47" name="图片 47"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r w:rsidRPr="00EF1258">
        <w:rPr>
          <w:noProof/>
        </w:rPr>
        <w:t xml:space="preserve"> </w:t>
      </w:r>
      <w:r>
        <w:rPr>
          <w:noProof/>
        </w:rPr>
        <w:drawing>
          <wp:inline distT="0" distB="0" distL="0" distR="0" wp14:anchorId="029A9C6D" wp14:editId="2A994226">
            <wp:extent cx="2322000" cy="1461600"/>
            <wp:effectExtent l="0" t="0" r="2540" b="0"/>
            <wp:docPr id="48" name="图片 48" descr="C:\Users\12990\AppData\Local\Microsoft\Windows\INetCache\Content.MSO\6180D4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180D4C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257FF597" w14:textId="69B405A4" w:rsidR="0037693D" w:rsidRPr="00684334" w:rsidRDefault="001E2C92" w:rsidP="00684334">
      <w:pPr>
        <w:tabs>
          <w:tab w:val="num" w:pos="720"/>
        </w:tabs>
        <w:rPr>
          <w:rFonts w:cs="Times New Roman"/>
          <w:szCs w:val="24"/>
        </w:rPr>
      </w:pPr>
      <w:r w:rsidRPr="00D66D06">
        <w:rPr>
          <w:b/>
          <w:bCs/>
          <w:sz w:val="18"/>
          <w:szCs w:val="18"/>
          <w:lang w:val="en-GB"/>
        </w:rPr>
        <w:t xml:space="preserve">Figure </w:t>
      </w:r>
      <w:r>
        <w:rPr>
          <w:b/>
          <w:bCs/>
          <w:sz w:val="18"/>
          <w:szCs w:val="18"/>
          <w:lang w:val="en-GB"/>
        </w:rPr>
        <w:t>3</w:t>
      </w:r>
      <w:r w:rsidRPr="00D66D06">
        <w:rPr>
          <w:b/>
          <w:bCs/>
          <w:sz w:val="18"/>
          <w:szCs w:val="18"/>
          <w:lang w:val="en-GB"/>
        </w:rPr>
        <w:t xml:space="preserve">. Sample distribution. </w:t>
      </w:r>
      <w:r w:rsidRPr="003065D8">
        <w:rPr>
          <w:b/>
          <w:bCs/>
          <w:i/>
          <w:iCs/>
          <w:sz w:val="18"/>
          <w:szCs w:val="18"/>
          <w:lang w:val="en-GB"/>
        </w:rPr>
        <w:t>Left</w:t>
      </w:r>
      <w:r w:rsidRPr="00D66D06">
        <w:rPr>
          <w:b/>
          <w:bCs/>
          <w:sz w:val="18"/>
          <w:szCs w:val="18"/>
          <w:lang w:val="en-GB"/>
        </w:rPr>
        <w:t xml:space="preserve">: Samples in OIA-DDR dataset. </w:t>
      </w:r>
      <w:r w:rsidRPr="003065D8">
        <w:rPr>
          <w:b/>
          <w:bCs/>
          <w:i/>
          <w:iCs/>
          <w:sz w:val="18"/>
          <w:szCs w:val="18"/>
          <w:lang w:val="en-GB"/>
        </w:rPr>
        <w:t>Right</w:t>
      </w:r>
      <w:r w:rsidRPr="00D66D06">
        <w:rPr>
          <w:b/>
          <w:bCs/>
          <w:sz w:val="18"/>
          <w:szCs w:val="18"/>
          <w:lang w:val="en-GB"/>
        </w:rPr>
        <w:t xml:space="preserve">: Sample distribution in </w:t>
      </w:r>
      <w:r>
        <w:rPr>
          <w:b/>
          <w:bCs/>
          <w:sz w:val="18"/>
          <w:szCs w:val="18"/>
          <w:lang w:val="en-GB"/>
        </w:rPr>
        <w:t xml:space="preserve">the </w:t>
      </w:r>
      <w:r w:rsidRPr="00D66D06">
        <w:rPr>
          <w:b/>
          <w:bCs/>
          <w:sz w:val="18"/>
          <w:szCs w:val="18"/>
          <w:lang w:val="en-GB"/>
        </w:rPr>
        <w:t>non-IID training set.</w:t>
      </w:r>
    </w:p>
    <w:p w14:paraId="3EE6EFAF" w14:textId="23675C13" w:rsidR="000A2D2D" w:rsidRDefault="000A2D2D" w:rsidP="000A2D2D">
      <w:pPr>
        <w:pStyle w:val="2"/>
        <w:rPr>
          <w:lang w:eastAsia="zh-CN"/>
        </w:rPr>
      </w:pPr>
      <w:bookmarkStart w:id="17" w:name="_Toc47606781"/>
      <w:r>
        <w:rPr>
          <w:lang w:eastAsia="zh-CN"/>
        </w:rPr>
        <w:t>Model and System Designs</w:t>
      </w:r>
      <w:bookmarkEnd w:id="17"/>
    </w:p>
    <w:p w14:paraId="7CA31443" w14:textId="32FE24ED" w:rsidR="008E496F" w:rsidRDefault="00D32652" w:rsidP="0018244D">
      <w:pPr>
        <w:rPr>
          <w:lang w:eastAsia="zh-CN"/>
        </w:rPr>
      </w:pPr>
      <w:r>
        <w:rPr>
          <w:rFonts w:hint="eastAsia"/>
          <w:lang w:eastAsia="zh-CN"/>
        </w:rPr>
        <w:t>T</w:t>
      </w:r>
      <w:r>
        <w:rPr>
          <w:lang w:eastAsia="zh-CN"/>
        </w:rPr>
        <w:t xml:space="preserve">he model used in cloud implementation is modified from the </w:t>
      </w:r>
      <w:r w:rsidRPr="0054350E">
        <w:rPr>
          <w:color w:val="000000" w:themeColor="text1"/>
        </w:rPr>
        <w:t>VGG16 network</w:t>
      </w:r>
      <w:r>
        <w:rPr>
          <w:color w:val="000000" w:themeColor="text1"/>
        </w:rPr>
        <w:t xml:space="preserve"> and initialized from model weights that are </w:t>
      </w:r>
      <w:r w:rsidRPr="0054350E">
        <w:rPr>
          <w:color w:val="000000" w:themeColor="text1"/>
        </w:rPr>
        <w:t>pre-trained on ImageNet data</w:t>
      </w:r>
      <w:r>
        <w:rPr>
          <w:color w:val="000000" w:themeColor="text1"/>
        </w:rPr>
        <w:t>base</w:t>
      </w:r>
      <w:r w:rsidR="00E941B7">
        <w:rPr>
          <w:color w:val="000000" w:themeColor="text1"/>
        </w:rPr>
        <w:t xml:space="preserve">, </w:t>
      </w:r>
      <w:r w:rsidR="001803C9">
        <w:rPr>
          <w:color w:val="000000" w:themeColor="text1"/>
        </w:rPr>
        <w:t>most</w:t>
      </w:r>
      <w:r w:rsidR="00E941B7">
        <w:rPr>
          <w:color w:val="000000" w:themeColor="text1"/>
        </w:rPr>
        <w:t xml:space="preserve"> layers are </w:t>
      </w:r>
      <w:r w:rsidR="00DA5BFB">
        <w:rPr>
          <w:color w:val="000000" w:themeColor="text1"/>
        </w:rPr>
        <w:t>s</w:t>
      </w:r>
      <w:r w:rsidR="001803C9">
        <w:rPr>
          <w:color w:val="000000" w:themeColor="text1"/>
        </w:rPr>
        <w:t>et as non-</w:t>
      </w:r>
      <w:r w:rsidR="00E941B7">
        <w:rPr>
          <w:color w:val="000000" w:themeColor="text1"/>
        </w:rPr>
        <w:t>trainable</w:t>
      </w:r>
      <w:r>
        <w:rPr>
          <w:color w:val="000000" w:themeColor="text1"/>
        </w:rPr>
        <w:t xml:space="preserve">. </w:t>
      </w:r>
      <w:r w:rsidR="00B9055F">
        <w:rPr>
          <w:color w:val="000000" w:themeColor="text1"/>
        </w:rPr>
        <w:t xml:space="preserve">Inputs are </w:t>
      </w:r>
      <w:r w:rsidR="00B9055F">
        <w:rPr>
          <w:rFonts w:cs="Times New Roman"/>
          <w:szCs w:val="24"/>
          <w:lang w:eastAsia="zh-CN"/>
        </w:rPr>
        <w:t>images from the prep</w:t>
      </w:r>
      <w:r w:rsidR="00B9055F" w:rsidRPr="00B9055F">
        <w:rPr>
          <w:lang w:eastAsia="zh-CN"/>
        </w:rPr>
        <w:t>rocessed OIA-DDR dataset</w:t>
      </w:r>
      <w:r w:rsidR="00B9055F">
        <w:rPr>
          <w:lang w:eastAsia="zh-CN"/>
        </w:rPr>
        <w:t>, and the outputs are classifications to 2</w:t>
      </w:r>
      <w:r w:rsidR="00B9055F">
        <w:t xml:space="preserve"> categories</w:t>
      </w:r>
      <w:r w:rsidR="00B9055F">
        <w:rPr>
          <w:rFonts w:cs="Times New Roman"/>
          <w:szCs w:val="24"/>
          <w:lang w:eastAsia="zh-CN"/>
        </w:rPr>
        <w:t xml:space="preserve">. Figure 4 shows its </w:t>
      </w:r>
      <w:r w:rsidR="00B9055F" w:rsidRPr="00E33597">
        <w:rPr>
          <w:rFonts w:cs="Times New Roman"/>
          <w:szCs w:val="24"/>
          <w:lang w:eastAsia="zh-CN"/>
        </w:rPr>
        <w:t>architecture</w:t>
      </w:r>
      <w:r w:rsidR="00B9055F">
        <w:t>.</w:t>
      </w:r>
      <w:r w:rsidR="00B9055F" w:rsidRPr="00B9055F">
        <w:t xml:space="preserve"> </w:t>
      </w:r>
      <w:r w:rsidR="00B9055F">
        <w:t>ADAM optimizer is applied</w:t>
      </w:r>
      <w:r w:rsidR="00B9055F" w:rsidRPr="00B9055F">
        <w:rPr>
          <w:color w:val="000000" w:themeColor="text1"/>
        </w:rPr>
        <w:t xml:space="preserve"> </w:t>
      </w:r>
      <w:r w:rsidR="00B9055F" w:rsidRPr="0054350E">
        <w:rPr>
          <w:color w:val="000000" w:themeColor="text1"/>
        </w:rPr>
        <w:t xml:space="preserve">with </w:t>
      </w:r>
      <w:r w:rsidR="00B9055F">
        <w:rPr>
          <w:color w:val="000000" w:themeColor="text1"/>
        </w:rPr>
        <w:t xml:space="preserve">the </w:t>
      </w:r>
      <w:r w:rsidR="00B9055F" w:rsidRPr="0054350E">
        <w:rPr>
          <w:color w:val="000000" w:themeColor="text1"/>
        </w:rPr>
        <w:t>learning rate</w:t>
      </w:r>
      <w:r w:rsidR="00B9055F">
        <w:rPr>
          <w:color w:val="000000" w:themeColor="text1"/>
        </w:rPr>
        <w:t xml:space="preserve"> (</w:t>
      </w:r>
      <m:oMath>
        <m:r>
          <w:rPr>
            <w:rFonts w:ascii="Cambria Math" w:hAnsi="Cambria Math"/>
            <w:vertAlign w:val="subscript"/>
          </w:rPr>
          <m:t>lr</m:t>
        </m:r>
      </m:oMath>
      <w:r w:rsidR="00B9055F">
        <w:rPr>
          <w:color w:val="000000" w:themeColor="text1"/>
        </w:rPr>
        <w:t>)</w:t>
      </w:r>
      <w:r w:rsidR="00B9055F" w:rsidRPr="0054350E">
        <w:rPr>
          <w:color w:val="000000" w:themeColor="text1"/>
        </w:rPr>
        <w:t xml:space="preserve"> initialized at 1e-4 and </w:t>
      </w:r>
      <w:r w:rsidR="00B9055F" w:rsidRPr="003C1375">
        <w:rPr>
          <w:color w:val="000000" w:themeColor="text1"/>
        </w:rPr>
        <w:t>decay</w:t>
      </w:r>
      <w:r w:rsidR="00B9055F">
        <w:rPr>
          <w:color w:val="000000" w:themeColor="text1"/>
        </w:rPr>
        <w:t xml:space="preserve">ed by rate 0.05 in every global epoch; the loss </w:t>
      </w:r>
      <w:r w:rsidR="00B9055F" w:rsidRPr="0054350E">
        <w:rPr>
          <w:color w:val="000000" w:themeColor="text1"/>
        </w:rPr>
        <w:t xml:space="preserve">will be calculated </w:t>
      </w:r>
      <w:r w:rsidR="00B9055F">
        <w:rPr>
          <w:color w:val="000000" w:themeColor="text1"/>
        </w:rPr>
        <w:t>by</w:t>
      </w:r>
      <w:r w:rsidR="00B9055F" w:rsidRPr="0054350E">
        <w:rPr>
          <w:color w:val="000000" w:themeColor="text1"/>
        </w:rPr>
        <w:t xml:space="preserve"> binary cross</w:t>
      </w:r>
      <w:r w:rsidR="00B9055F">
        <w:rPr>
          <w:color w:val="000000" w:themeColor="text1"/>
        </w:rPr>
        <w:t>-</w:t>
      </w:r>
      <w:r w:rsidR="00B9055F" w:rsidRPr="0054350E">
        <w:rPr>
          <w:color w:val="000000" w:themeColor="text1"/>
        </w:rPr>
        <w:t>entropy.</w:t>
      </w:r>
    </w:p>
    <w:p w14:paraId="5EF88100" w14:textId="7E79D8EE" w:rsidR="0070382F" w:rsidRPr="0070382F" w:rsidRDefault="00B9055F" w:rsidP="00B9055F">
      <w:pPr>
        <w:rPr>
          <w:vertAlign w:val="subscript"/>
        </w:rPr>
      </w:pPr>
      <m:oMathPara>
        <m:oMath>
          <m:r>
            <w:rPr>
              <w:rFonts w:ascii="Cambria Math" w:hAnsi="Cambria Math"/>
              <w:vertAlign w:val="subscript"/>
            </w:rPr>
            <m:t>lr=</m:t>
          </m:r>
          <m:f>
            <m:fPr>
              <m:ctrlPr>
                <w:rPr>
                  <w:rFonts w:ascii="Cambria Math" w:hAnsi="Cambria Math"/>
                  <w:color w:val="C7254E"/>
                  <w:sz w:val="21"/>
                  <w:szCs w:val="21"/>
                  <w:shd w:val="clear" w:color="auto" w:fill="F9F2F4"/>
                </w:rPr>
              </m:ctrlPr>
            </m:fPr>
            <m:num>
              <m:r>
                <w:rPr>
                  <w:rFonts w:ascii="Cambria Math" w:hAnsi="Cambria Math"/>
                  <w:vertAlign w:val="subscript"/>
                </w:rPr>
                <m:t>1e-4</m:t>
              </m:r>
              <m:ctrlPr>
                <w:rPr>
                  <w:rFonts w:ascii="Cambria Math" w:hAnsi="Cambria Math"/>
                  <w:i/>
                  <w:vertAlign w:val="subscript"/>
                </w:rPr>
              </m:ctrlPr>
            </m:num>
            <m:den>
              <m:r>
                <w:rPr>
                  <w:rFonts w:ascii="Cambria Math" w:hAnsi="Cambria Math"/>
                  <w:vertAlign w:val="subscript"/>
                </w:rPr>
                <m:t>1+0.05*epoch</m:t>
              </m:r>
              <m:ctrlPr>
                <w:rPr>
                  <w:rFonts w:ascii="Cambria Math" w:hAnsi="Cambria Math"/>
                  <w:i/>
                  <w:vertAlign w:val="subscript"/>
                </w:rPr>
              </m:ctrlPr>
            </m:den>
          </m:f>
        </m:oMath>
      </m:oMathPara>
    </w:p>
    <w:p w14:paraId="39BC0E1A" w14:textId="140B410E" w:rsidR="00B9055F" w:rsidRPr="00B9055F" w:rsidRDefault="00E941B7" w:rsidP="00DD6067">
      <w:pPr>
        <w:jc w:val="center"/>
        <w:rPr>
          <w:vertAlign w:val="subscript"/>
        </w:rPr>
      </w:pPr>
      <w:r>
        <w:rPr>
          <w:noProof/>
        </w:rPr>
        <w:drawing>
          <wp:inline distT="0" distB="0" distL="0" distR="0" wp14:anchorId="4FF212D5" wp14:editId="3B11604A">
            <wp:extent cx="3561468" cy="2624571"/>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4563" cy="2671068"/>
                    </a:xfrm>
                    <a:prstGeom prst="rect">
                      <a:avLst/>
                    </a:prstGeom>
                    <a:noFill/>
                    <a:ln>
                      <a:noFill/>
                    </a:ln>
                  </pic:spPr>
                </pic:pic>
              </a:graphicData>
            </a:graphic>
          </wp:inline>
        </w:drawing>
      </w:r>
    </w:p>
    <w:p w14:paraId="607BB19E" w14:textId="1DAE000C" w:rsidR="00B9055F" w:rsidRPr="00E941B7" w:rsidRDefault="00E941B7">
      <w:pPr>
        <w:spacing w:after="200"/>
        <w:rPr>
          <w:b/>
          <w:bCs/>
          <w:sz w:val="18"/>
          <w:szCs w:val="18"/>
          <w:lang w:val="en-GB"/>
        </w:rPr>
      </w:pPr>
      <w:r w:rsidRPr="00E941B7">
        <w:rPr>
          <w:rFonts w:hint="eastAsia"/>
          <w:b/>
          <w:bCs/>
          <w:sz w:val="18"/>
          <w:szCs w:val="18"/>
          <w:lang w:val="en-GB"/>
        </w:rPr>
        <w:lastRenderedPageBreak/>
        <w:t>F</w:t>
      </w:r>
      <w:r w:rsidRPr="00E941B7">
        <w:rPr>
          <w:b/>
          <w:bCs/>
          <w:sz w:val="18"/>
          <w:szCs w:val="18"/>
          <w:lang w:val="en-GB"/>
        </w:rPr>
        <w:t xml:space="preserve">igure 4. Model for cloud implementation. Trainable </w:t>
      </w:r>
      <w:proofErr w:type="spellStart"/>
      <w:r w:rsidRPr="00E941B7">
        <w:rPr>
          <w:b/>
          <w:bCs/>
          <w:sz w:val="18"/>
          <w:szCs w:val="18"/>
          <w:lang w:val="en-GB"/>
        </w:rPr>
        <w:t>laters</w:t>
      </w:r>
      <w:proofErr w:type="spellEnd"/>
      <w:r w:rsidRPr="00E941B7">
        <w:rPr>
          <w:b/>
          <w:bCs/>
          <w:sz w:val="18"/>
          <w:szCs w:val="18"/>
          <w:lang w:val="en-GB"/>
        </w:rPr>
        <w:t xml:space="preserve"> (2 Dense layers) are </w:t>
      </w:r>
      <w:proofErr w:type="spellStart"/>
      <w:r w:rsidRPr="00E941B7">
        <w:rPr>
          <w:b/>
          <w:bCs/>
          <w:sz w:val="18"/>
          <w:szCs w:val="18"/>
          <w:lang w:val="en-GB"/>
        </w:rPr>
        <w:t>labeled</w:t>
      </w:r>
      <w:proofErr w:type="spellEnd"/>
      <w:r w:rsidRPr="00E941B7">
        <w:rPr>
          <w:b/>
          <w:bCs/>
          <w:sz w:val="18"/>
          <w:szCs w:val="18"/>
          <w:lang w:val="en-GB"/>
        </w:rPr>
        <w:t xml:space="preserve"> in italic.</w:t>
      </w:r>
      <w:r w:rsidR="00DC0E4C">
        <w:rPr>
          <w:b/>
          <w:bCs/>
          <w:sz w:val="18"/>
          <w:szCs w:val="18"/>
          <w:lang w:val="en-GB"/>
        </w:rPr>
        <w:t xml:space="preserve"> Other layers keep using the pre-trained weights on </w:t>
      </w:r>
      <w:r w:rsidR="00DC0E4C" w:rsidRPr="00DC0E4C">
        <w:rPr>
          <w:b/>
          <w:bCs/>
          <w:sz w:val="18"/>
          <w:szCs w:val="18"/>
          <w:lang w:val="en-GB"/>
        </w:rPr>
        <w:t>ImageNet</w:t>
      </w:r>
      <w:r w:rsidR="00DC0E4C">
        <w:rPr>
          <w:b/>
          <w:bCs/>
          <w:sz w:val="18"/>
          <w:szCs w:val="18"/>
          <w:lang w:val="en-GB"/>
        </w:rPr>
        <w:t>.</w:t>
      </w:r>
    </w:p>
    <w:p w14:paraId="5D6C39CF" w14:textId="2AEBF1CE" w:rsidR="00DB5056" w:rsidRDefault="002343E8" w:rsidP="00B9055F">
      <w:r>
        <w:rPr>
          <w:lang w:val="en-GB" w:eastAsia="zh-CN"/>
        </w:rPr>
        <w:t xml:space="preserve">The system on the cloud </w:t>
      </w:r>
      <w:r>
        <w:t xml:space="preserve">consists of 1 central server and 3 clients, using gRPC for communication. The system is </w:t>
      </w:r>
      <w:r w:rsidRPr="00114ED2">
        <w:t>synchronous</w:t>
      </w:r>
      <w:r>
        <w:t xml:space="preserve">, which means the server will wait for all clients to be ready. </w:t>
      </w:r>
      <w:r w:rsidR="00882F34">
        <w:t xml:space="preserve">Figure 5 shows the </w:t>
      </w:r>
      <w:r w:rsidR="00576ACF">
        <w:t xml:space="preserve">processes in the system. </w:t>
      </w:r>
      <w:r w:rsidR="005D2F83">
        <w:t>Assume the system has information on the client number.</w:t>
      </w:r>
      <w:r w:rsidR="005B3D55">
        <w:t xml:space="preserve"> </w:t>
      </w:r>
      <w:r w:rsidR="00F70101">
        <w:t xml:space="preserve">Mention that this system is very simple, mechanisms to prevent failures or enhance security are not added in. </w:t>
      </w:r>
    </w:p>
    <w:p w14:paraId="57BB3D85" w14:textId="79E00762" w:rsidR="00882F34" w:rsidRPr="002343E8" w:rsidRDefault="00AB75D1" w:rsidP="00882F34">
      <w:pPr>
        <w:jc w:val="center"/>
        <w:rPr>
          <w:lang w:val="en-GB" w:eastAsia="zh-CN"/>
        </w:rPr>
      </w:pPr>
      <w:r>
        <w:rPr>
          <w:noProof/>
        </w:rPr>
        <w:drawing>
          <wp:inline distT="0" distB="0" distL="0" distR="0" wp14:anchorId="20535C90" wp14:editId="559F13EF">
            <wp:extent cx="5001208" cy="19650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10316" b="4873"/>
                    <a:stretch/>
                  </pic:blipFill>
                  <pic:spPr bwMode="auto">
                    <a:xfrm>
                      <a:off x="0" y="0"/>
                      <a:ext cx="5052289" cy="1985136"/>
                    </a:xfrm>
                    <a:prstGeom prst="rect">
                      <a:avLst/>
                    </a:prstGeom>
                    <a:noFill/>
                    <a:ln>
                      <a:noFill/>
                    </a:ln>
                    <a:extLst>
                      <a:ext uri="{53640926-AAD7-44D8-BBD7-CCE9431645EC}">
                        <a14:shadowObscured xmlns:a14="http://schemas.microsoft.com/office/drawing/2010/main"/>
                      </a:ext>
                    </a:extLst>
                  </pic:spPr>
                </pic:pic>
              </a:graphicData>
            </a:graphic>
          </wp:inline>
        </w:drawing>
      </w:r>
    </w:p>
    <w:p w14:paraId="3EAAD6B9" w14:textId="0B49AE85" w:rsidR="00B9055F" w:rsidRDefault="00882F34" w:rsidP="0018244D">
      <w:pPr>
        <w:rPr>
          <w:rFonts w:ascii="微软雅黑" w:eastAsia="微软雅黑" w:hAnsi="微软雅黑" w:cs="宋体"/>
          <w:color w:val="323232"/>
          <w:sz w:val="20"/>
          <w:szCs w:val="20"/>
          <w:lang w:val="en-US" w:eastAsia="zh-CN"/>
        </w:rPr>
      </w:pPr>
      <w:r w:rsidRPr="00E941B7">
        <w:rPr>
          <w:rFonts w:hint="eastAsia"/>
          <w:b/>
          <w:bCs/>
          <w:sz w:val="18"/>
          <w:szCs w:val="18"/>
          <w:lang w:val="en-GB"/>
        </w:rPr>
        <w:t>F</w:t>
      </w:r>
      <w:r w:rsidRPr="00E941B7">
        <w:rPr>
          <w:b/>
          <w:bCs/>
          <w:sz w:val="18"/>
          <w:szCs w:val="18"/>
          <w:lang w:val="en-GB"/>
        </w:rPr>
        <w:t xml:space="preserve">igure </w:t>
      </w:r>
      <w:r w:rsidR="001A7187">
        <w:rPr>
          <w:b/>
          <w:bCs/>
          <w:sz w:val="18"/>
          <w:szCs w:val="18"/>
          <w:lang w:val="en-GB"/>
        </w:rPr>
        <w:t>5</w:t>
      </w:r>
      <w:r w:rsidRPr="00E941B7">
        <w:rPr>
          <w:b/>
          <w:bCs/>
          <w:sz w:val="18"/>
          <w:szCs w:val="18"/>
          <w:lang w:val="en-GB"/>
        </w:rPr>
        <w:t>.</w:t>
      </w:r>
      <w:r>
        <w:rPr>
          <w:b/>
          <w:bCs/>
          <w:sz w:val="18"/>
          <w:szCs w:val="18"/>
          <w:lang w:val="en-GB"/>
        </w:rPr>
        <w:t xml:space="preserve"> Cloud System. </w:t>
      </w:r>
    </w:p>
    <w:p w14:paraId="3A8D0D0E" w14:textId="24B8D52C" w:rsidR="0084427A" w:rsidRDefault="0084427A" w:rsidP="003A0F72">
      <w:pPr>
        <w:pStyle w:val="1"/>
        <w:rPr>
          <w:lang w:val="en-GB"/>
        </w:rPr>
      </w:pPr>
      <w:bookmarkStart w:id="18" w:name="_Toc47606782"/>
      <w:r>
        <w:rPr>
          <w:lang w:val="en-GB"/>
        </w:rPr>
        <w:t>Results</w:t>
      </w:r>
      <w:bookmarkEnd w:id="18"/>
    </w:p>
    <w:p w14:paraId="0D0FC1B3" w14:textId="03FF0A86" w:rsidR="001A7187" w:rsidRPr="001A7187" w:rsidRDefault="001A7187" w:rsidP="001A7187">
      <w:pPr>
        <w:rPr>
          <w:lang w:val="en-GB" w:eastAsia="zh-CN"/>
        </w:rPr>
      </w:pPr>
      <w:r>
        <w:rPr>
          <w:lang w:val="en-GB" w:eastAsia="zh-CN"/>
        </w:rPr>
        <w:t xml:space="preserve">This part includes the results for both numerical tests and cloud implementation. </w:t>
      </w:r>
    </w:p>
    <w:p w14:paraId="73057A6F" w14:textId="55EDCEE3" w:rsidR="001C0A81" w:rsidRDefault="001C0A81" w:rsidP="001C0A81">
      <w:r>
        <w:t xml:space="preserve">In an ideal training process, </w:t>
      </w:r>
      <w:r w:rsidR="00DB3314">
        <w:t xml:space="preserve">the </w:t>
      </w:r>
      <w:r w:rsidR="003A7D8E">
        <w:t>best</w:t>
      </w:r>
      <w:r>
        <w:t xml:space="preserve"> accuracy and minimal loss will be achieved at </w:t>
      </w:r>
      <w:r w:rsidR="00DB3314">
        <w:t xml:space="preserve">the </w:t>
      </w:r>
      <w:r>
        <w:t>convergence epoch. In our training</w:t>
      </w:r>
      <w:r w:rsidR="009D031A">
        <w:t xml:space="preserve"> during numerical experiments</w:t>
      </w:r>
      <w:r>
        <w:t xml:space="preserve">, we have observed </w:t>
      </w:r>
      <w:r w:rsidR="00DB3314">
        <w:t xml:space="preserve">a </w:t>
      </w:r>
      <w:r>
        <w:t>slight increase in accura</w:t>
      </w:r>
      <w:r w:rsidRPr="001C0A81">
        <w:t xml:space="preserve">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t xml:space="preserve">an </w:t>
      </w:r>
      <w:r w:rsidRPr="001C0A81">
        <w:t>increase in accuracy can represent the increase in perform</w:t>
      </w:r>
      <w:r>
        <w:t>ance. Also, other better models might be able to avoid this situation. Thus, we assume our model perform</w:t>
      </w:r>
      <w:r w:rsidR="00DB3314">
        <w:t>s</w:t>
      </w:r>
      <w:r>
        <w:t xml:space="preserve"> best at the global round with minimal loss, the accuracy at that round represents </w:t>
      </w:r>
      <w:r w:rsidR="00DB3314">
        <w:t xml:space="preserve">the </w:t>
      </w:r>
      <w:r>
        <w:t xml:space="preserve">model’s best performance. In our following plots, we will label this point by a colored square. </w:t>
      </w:r>
    </w:p>
    <w:p w14:paraId="16A2AB89" w14:textId="6A533076" w:rsidR="0084427A" w:rsidRDefault="001C0A81" w:rsidP="0084427A">
      <w:r>
        <w:t xml:space="preserve">Since the original results </w:t>
      </w:r>
      <w:r w:rsidR="00DB3314">
        <w:t>hav</w:t>
      </w:r>
      <w:r>
        <w:t>e fluctuat</w:t>
      </w:r>
      <w:r w:rsidR="004E6AA5">
        <w:t>ions</w:t>
      </w:r>
      <w:r>
        <w:t xml:space="preserve">,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xml:space="preserve">, including </w:t>
      </w:r>
      <w:r w:rsidR="00DB3314">
        <w:t xml:space="preserve">the </w:t>
      </w:r>
      <w:r w:rsidR="00D3522B">
        <w:t>accuracy and loss curve for both training and testing dataset</w:t>
      </w:r>
      <w:r w:rsidR="00DB3314">
        <w:t>s</w:t>
      </w:r>
      <w:r w:rsidRPr="008F00B2">
        <w:t>.</w:t>
      </w:r>
      <w:r w:rsidR="006812F1">
        <w:t xml:space="preserve"> </w:t>
      </w:r>
      <w:r w:rsidR="00223F6E">
        <w:t xml:space="preserve">Also, we will append </w:t>
      </w:r>
      <w:r w:rsidR="001E3CDB">
        <w:t>all</w:t>
      </w:r>
      <w:r w:rsidR="00223F6E">
        <w:t xml:space="preserve"> windowed results at the end of the report. </w:t>
      </w:r>
      <w:r w:rsidR="00AF2DE7">
        <w:t xml:space="preserve"> </w:t>
      </w:r>
    </w:p>
    <w:p w14:paraId="3166633C" w14:textId="09547FAA" w:rsidR="00055157" w:rsidRDefault="00055157" w:rsidP="00AB175C">
      <w:pPr>
        <w:pStyle w:val="2"/>
        <w:rPr>
          <w:lang w:eastAsia="zh-CN"/>
        </w:rPr>
      </w:pPr>
      <w:bookmarkStart w:id="19" w:name="_Toc47606784"/>
      <w:r>
        <w:rPr>
          <w:rFonts w:hint="eastAsia"/>
          <w:lang w:eastAsia="zh-CN"/>
        </w:rPr>
        <w:lastRenderedPageBreak/>
        <w:t>P</w:t>
      </w:r>
      <w:r>
        <w:rPr>
          <w:lang w:eastAsia="zh-CN"/>
        </w:rPr>
        <w:t>ilot Tests</w:t>
      </w:r>
      <w:bookmarkEnd w:id="19"/>
    </w:p>
    <w:p w14:paraId="04CBFD3D" w14:textId="51BE9B42" w:rsidR="00CF2AC6" w:rsidRDefault="00CF2AC6" w:rsidP="00EE49CC">
      <w:r w:rsidRPr="00F13F5D">
        <w:t xml:space="preserve">Figure </w:t>
      </w:r>
      <w:r>
        <w:t>6</w:t>
      </w:r>
      <w:r w:rsidRPr="00F13F5D">
        <w:t xml:space="preserve"> </w:t>
      </w:r>
      <w:r>
        <w:t>compares</w:t>
      </w:r>
      <w:r w:rsidRPr="00083383">
        <w:t xml:space="preserve"> centralized and federated learning</w:t>
      </w:r>
      <w:r>
        <w:t>’s behavior under IID circumstances, using training sets of different sizes. It is obvious that the performance of both federated and centralized learning has been improved when the size of training sets become larger, and testings in federated settings always converge at a slower speed than in centralized settings. The accuracy at the 500</w:t>
      </w:r>
      <w:r w:rsidRPr="00CD5B1C">
        <w:rPr>
          <w:vertAlign w:val="superscript"/>
        </w:rPr>
        <w:t>th</w:t>
      </w:r>
      <w:r>
        <w:t xml:space="preserve"> epoch of federated and centralized learning has a small difference, probably because the tested datasets are IID distributed. </w:t>
      </w:r>
    </w:p>
    <w:p w14:paraId="70E83675" w14:textId="7A25830F" w:rsidR="00CF2AC6" w:rsidRDefault="00CF2AC6" w:rsidP="00055157">
      <w:r w:rsidRPr="00F13F5D">
        <w:t xml:space="preserve">Figure </w:t>
      </w:r>
      <w:r>
        <w:t>6</w:t>
      </w:r>
      <w:r w:rsidRPr="00F13F5D">
        <w:t xml:space="preserve"> </w:t>
      </w:r>
      <w:r>
        <w:t>compares</w:t>
      </w:r>
      <w:r w:rsidRPr="00083383">
        <w:t xml:space="preserve"> centralized and federated learning</w:t>
      </w:r>
      <w:r>
        <w:t>’s behavior under</w:t>
      </w:r>
      <w:r w:rsidRPr="00CF2AC6">
        <w:t xml:space="preserve"> </w:t>
      </w:r>
      <w:r>
        <w:t xml:space="preserve">various non-IID or IID circumstances, </w:t>
      </w:r>
      <w:r w:rsidR="005400A6">
        <w:t>performed with</w:t>
      </w:r>
      <w:r>
        <w:t xml:space="preserve"> 4k datasets. It is obvious that a</w:t>
      </w:r>
      <w:r w:rsidRPr="005E1D23">
        <w:t xml:space="preserve">ccuracy and </w:t>
      </w:r>
      <w:r>
        <w:t xml:space="preserve">convergence </w:t>
      </w:r>
      <w:r w:rsidRPr="005E1D23">
        <w:t xml:space="preserve">speed </w:t>
      </w:r>
      <w:r w:rsidR="006D3C2F">
        <w:t xml:space="preserve">will </w:t>
      </w:r>
      <w:r w:rsidRPr="005E1D23">
        <w:t xml:space="preserve">decrease </w:t>
      </w:r>
      <w:r w:rsidR="006D3C2F">
        <w:t>if</w:t>
      </w:r>
      <w:r w:rsidRPr="005E1D23">
        <w:t xml:space="preserve"> the degree of non-IID increases.</w:t>
      </w:r>
    </w:p>
    <w:p w14:paraId="1C2BAFFB" w14:textId="77777777" w:rsidR="00055157" w:rsidRDefault="00055157" w:rsidP="00055157">
      <w:pPr>
        <w:jc w:val="center"/>
      </w:pPr>
      <w:r>
        <w:rPr>
          <w:noProof/>
        </w:rPr>
        <w:drawing>
          <wp:inline distT="0" distB="0" distL="0" distR="0" wp14:anchorId="550BBDA0" wp14:editId="10F49353">
            <wp:extent cx="2322000" cy="1620000"/>
            <wp:effectExtent l="0" t="0" r="254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22000" cy="1620000"/>
                    </a:xfrm>
                    <a:prstGeom prst="rect">
                      <a:avLst/>
                    </a:prstGeom>
                    <a:noFill/>
                    <a:ln>
                      <a:noFill/>
                    </a:ln>
                  </pic:spPr>
                </pic:pic>
              </a:graphicData>
            </a:graphic>
          </wp:inline>
        </w:drawing>
      </w:r>
      <w:r w:rsidRPr="0002709D">
        <w:t xml:space="preserve"> </w:t>
      </w:r>
      <w:r>
        <w:rPr>
          <w:noProof/>
        </w:rPr>
        <w:drawing>
          <wp:inline distT="0" distB="0" distL="0" distR="0" wp14:anchorId="63097CE0" wp14:editId="11C48CBB">
            <wp:extent cx="2322000" cy="1605600"/>
            <wp:effectExtent l="0" t="0" r="254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22000" cy="1605600"/>
                    </a:xfrm>
                    <a:prstGeom prst="rect">
                      <a:avLst/>
                    </a:prstGeom>
                    <a:noFill/>
                    <a:ln>
                      <a:noFill/>
                    </a:ln>
                  </pic:spPr>
                </pic:pic>
              </a:graphicData>
            </a:graphic>
          </wp:inline>
        </w:drawing>
      </w:r>
    </w:p>
    <w:p w14:paraId="530AEEE6" w14:textId="4BB722DE" w:rsidR="00055157" w:rsidRPr="00665F5D" w:rsidRDefault="00055157" w:rsidP="00055157">
      <w:pPr>
        <w:jc w:val="center"/>
        <w:rPr>
          <w:b/>
          <w:bCs/>
          <w:sz w:val="18"/>
          <w:szCs w:val="18"/>
          <w:lang w:val="en-GB" w:eastAsia="zh-CN"/>
        </w:rPr>
      </w:pPr>
      <w:r w:rsidRPr="00665F5D">
        <w:rPr>
          <w:b/>
          <w:bCs/>
          <w:sz w:val="18"/>
          <w:szCs w:val="18"/>
          <w:lang w:val="en-GB"/>
        </w:rPr>
        <w:t xml:space="preserve">Figure </w:t>
      </w:r>
      <w:r w:rsidR="00AE768D">
        <w:rPr>
          <w:b/>
          <w:bCs/>
          <w:sz w:val="18"/>
          <w:szCs w:val="18"/>
          <w:lang w:val="en-GB"/>
        </w:rPr>
        <w:t>6</w:t>
      </w:r>
      <w:r>
        <w:rPr>
          <w:b/>
          <w:bCs/>
          <w:sz w:val="18"/>
          <w:szCs w:val="18"/>
          <w:lang w:val="en-GB"/>
        </w:rPr>
        <w:t>.</w:t>
      </w:r>
      <w:r>
        <w:rPr>
          <w:rFonts w:hint="eastAsia"/>
          <w:b/>
          <w:bCs/>
          <w:sz w:val="18"/>
          <w:szCs w:val="18"/>
          <w:lang w:val="en-GB" w:eastAsia="zh-CN"/>
        </w:rPr>
        <w:t xml:space="preserve"> </w:t>
      </w:r>
      <w:r>
        <w:rPr>
          <w:b/>
          <w:bCs/>
          <w:sz w:val="18"/>
          <w:szCs w:val="18"/>
          <w:lang w:val="en-GB" w:eastAsia="zh-CN"/>
        </w:rPr>
        <w:t xml:space="preserve">Pilot tests comparing various dataset size, </w:t>
      </w:r>
      <w:r w:rsidRPr="00665F5D">
        <w:rPr>
          <w:b/>
          <w:bCs/>
          <w:sz w:val="18"/>
          <w:szCs w:val="18"/>
          <w:lang w:val="en-GB"/>
        </w:rPr>
        <w:t>performed under IID circumstance</w:t>
      </w:r>
      <w:r>
        <w:rPr>
          <w:b/>
          <w:bCs/>
          <w:sz w:val="18"/>
          <w:szCs w:val="18"/>
          <w:lang w:val="en-GB"/>
        </w:rPr>
        <w:t>.</w:t>
      </w:r>
      <w:r w:rsidRPr="00665F5D">
        <w:rPr>
          <w:b/>
          <w:bCs/>
          <w:sz w:val="18"/>
          <w:szCs w:val="18"/>
          <w:lang w:val="en-GB"/>
        </w:rPr>
        <w:t xml:space="preserve"> </w:t>
      </w:r>
      <w:r w:rsidRPr="0048340E">
        <w:rPr>
          <w:rFonts w:hint="eastAsia"/>
          <w:b/>
          <w:bCs/>
          <w:i/>
          <w:iCs/>
          <w:sz w:val="18"/>
          <w:szCs w:val="18"/>
          <w:lang w:val="en-GB"/>
        </w:rPr>
        <w:t>L</w:t>
      </w:r>
      <w:r w:rsidRPr="0048340E">
        <w:rPr>
          <w:b/>
          <w:bCs/>
          <w:i/>
          <w:iCs/>
          <w:sz w:val="18"/>
          <w:szCs w:val="18"/>
          <w:lang w:val="en-GB"/>
        </w:rPr>
        <w:t>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xml:space="preserve">: Round index at </w:t>
      </w:r>
      <w:r>
        <w:rPr>
          <w:b/>
          <w:bCs/>
          <w:sz w:val="18"/>
          <w:szCs w:val="18"/>
          <w:lang w:val="en-GB"/>
        </w:rPr>
        <w:t xml:space="preserve">the </w:t>
      </w:r>
      <w:r w:rsidRPr="00665F5D">
        <w:rPr>
          <w:b/>
          <w:bCs/>
          <w:sz w:val="18"/>
          <w:szCs w:val="18"/>
          <w:lang w:val="en-GB"/>
        </w:rPr>
        <w:t xml:space="preserve">minimal loss. </w:t>
      </w:r>
    </w:p>
    <w:p w14:paraId="58CE1D2A" w14:textId="77777777" w:rsidR="00055157" w:rsidRDefault="00055157" w:rsidP="00055157">
      <w:pPr>
        <w:jc w:val="center"/>
      </w:pPr>
      <w:r>
        <w:rPr>
          <w:noProof/>
          <w:sz w:val="18"/>
          <w:szCs w:val="18"/>
        </w:rPr>
        <w:drawing>
          <wp:inline distT="0" distB="0" distL="0" distR="0" wp14:anchorId="27229B86" wp14:editId="3C57908A">
            <wp:extent cx="2322000" cy="1472400"/>
            <wp:effectExtent l="0" t="0" r="2540"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41B30F45" wp14:editId="14DDCDDD">
            <wp:extent cx="2322000" cy="1461600"/>
            <wp:effectExtent l="0" t="0" r="254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7641B450" w14:textId="59C1F35D" w:rsidR="00055157" w:rsidRPr="00665F5D" w:rsidRDefault="00055157" w:rsidP="00055157">
      <w:pPr>
        <w:jc w:val="center"/>
        <w:rPr>
          <w:b/>
          <w:bCs/>
          <w:sz w:val="18"/>
          <w:szCs w:val="18"/>
          <w:lang w:val="en-GB"/>
        </w:rPr>
      </w:pPr>
      <w:r w:rsidRPr="00665F5D">
        <w:rPr>
          <w:b/>
          <w:bCs/>
          <w:sz w:val="18"/>
          <w:szCs w:val="18"/>
          <w:lang w:val="en-GB"/>
        </w:rPr>
        <w:t>Figure</w:t>
      </w:r>
      <w:r>
        <w:rPr>
          <w:b/>
          <w:bCs/>
          <w:sz w:val="18"/>
          <w:szCs w:val="18"/>
          <w:lang w:val="en-GB"/>
        </w:rPr>
        <w:t xml:space="preserve"> </w:t>
      </w:r>
      <w:r w:rsidR="00AE768D">
        <w:rPr>
          <w:b/>
          <w:bCs/>
          <w:sz w:val="18"/>
          <w:szCs w:val="18"/>
          <w:lang w:val="en-GB"/>
        </w:rPr>
        <w:t>7</w:t>
      </w:r>
      <w:r>
        <w:rPr>
          <w:b/>
          <w:bCs/>
          <w:sz w:val="18"/>
          <w:szCs w:val="18"/>
          <w:lang w:val="en-GB"/>
        </w:rPr>
        <w:t xml:space="preserve">. </w:t>
      </w:r>
      <w:r>
        <w:rPr>
          <w:b/>
          <w:bCs/>
          <w:sz w:val="18"/>
          <w:szCs w:val="18"/>
          <w:lang w:val="en-GB" w:eastAsia="zh-CN"/>
        </w:rPr>
        <w:t xml:space="preserve">Pilot tests comparing </w:t>
      </w:r>
      <w:r w:rsidRPr="00665F5D">
        <w:rPr>
          <w:b/>
          <w:bCs/>
          <w:sz w:val="18"/>
          <w:szCs w:val="18"/>
          <w:lang w:val="en-GB"/>
        </w:rPr>
        <w:t>various IID or non-IID circumstances</w:t>
      </w:r>
      <w:r>
        <w:rPr>
          <w:b/>
          <w:bCs/>
          <w:sz w:val="18"/>
          <w:szCs w:val="18"/>
          <w:lang w:val="en-GB" w:eastAsia="zh-CN"/>
        </w:rPr>
        <w:t xml:space="preserve">, </w:t>
      </w:r>
      <w:r w:rsidRPr="00665F5D">
        <w:rPr>
          <w:b/>
          <w:bCs/>
          <w:sz w:val="18"/>
          <w:szCs w:val="18"/>
          <w:lang w:val="en-GB"/>
        </w:rPr>
        <w:t xml:space="preserve">performed </w:t>
      </w:r>
      <w:r>
        <w:rPr>
          <w:b/>
          <w:bCs/>
          <w:sz w:val="18"/>
          <w:szCs w:val="18"/>
          <w:lang w:val="en-GB"/>
        </w:rPr>
        <w:t>with 4k dataset.</w:t>
      </w:r>
      <w:r>
        <w:rPr>
          <w:rFonts w:hint="eastAsia"/>
          <w:b/>
          <w:bCs/>
          <w:sz w:val="18"/>
          <w:szCs w:val="18"/>
          <w:lang w:val="en-GB" w:eastAsia="zh-CN"/>
        </w:rPr>
        <w:t xml:space="preserve"> </w:t>
      </w:r>
      <w:r w:rsidRPr="0048340E">
        <w:rPr>
          <w:b/>
          <w:bCs/>
          <w:i/>
          <w:iCs/>
          <w:sz w:val="18"/>
          <w:szCs w:val="18"/>
          <w:lang w:val="en-GB"/>
        </w:rPr>
        <w:t>L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Round index at minimal loss.</w:t>
      </w:r>
    </w:p>
    <w:p w14:paraId="78723483" w14:textId="4F47BB7A" w:rsidR="00BD60A4" w:rsidRDefault="00055157" w:rsidP="00055157">
      <w:r>
        <w:t>We also have observed a</w:t>
      </w:r>
      <w:r w:rsidR="00C51D88">
        <w:t>n unusual</w:t>
      </w:r>
      <w:r>
        <w:t xml:space="preserve"> trend when testing between </w:t>
      </w:r>
      <w:r w:rsidR="00B25FF3">
        <w:t xml:space="preserve">4k and 40k </w:t>
      </w:r>
      <w:r>
        <w:t>dataset</w:t>
      </w:r>
      <w:r w:rsidR="00B25FF3">
        <w:t>s</w:t>
      </w:r>
      <w:r>
        <w:t xml:space="preserve"> under 2 class non-IID circumstances. In other tests, training with the larger dataset always results in higher accuracy, while in this test the trend is inverted. </w:t>
      </w:r>
      <w:r w:rsidR="00BD60A4">
        <w:t xml:space="preserve">According to our results, this inverted trend is also detectable in other scenarios under 2 class non-IID circumstances. Currently, we cannot explain this issue. </w:t>
      </w:r>
    </w:p>
    <w:p w14:paraId="4F6A0881" w14:textId="77777777" w:rsidR="00055157" w:rsidRDefault="00055157" w:rsidP="00055157">
      <w:pPr>
        <w:jc w:val="center"/>
      </w:pPr>
      <w:r>
        <w:rPr>
          <w:noProof/>
        </w:rPr>
        <w:lastRenderedPageBreak/>
        <w:drawing>
          <wp:inline distT="0" distB="0" distL="0" distR="0" wp14:anchorId="5B2F5AEB" wp14:editId="665D7E6C">
            <wp:extent cx="2322000" cy="1465200"/>
            <wp:effectExtent l="0" t="0" r="254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09B2534F" w14:textId="66CE0CE6" w:rsidR="00055157" w:rsidRPr="00055157" w:rsidRDefault="00055157" w:rsidP="00055157">
      <w:pPr>
        <w:jc w:val="center"/>
        <w:rPr>
          <w:b/>
          <w:bCs/>
          <w:sz w:val="18"/>
          <w:szCs w:val="18"/>
          <w:lang w:val="en-GB"/>
        </w:rPr>
      </w:pPr>
      <w:r w:rsidRPr="00D66D06">
        <w:rPr>
          <w:b/>
          <w:bCs/>
          <w:sz w:val="18"/>
          <w:szCs w:val="18"/>
          <w:lang w:val="en-GB"/>
        </w:rPr>
        <w:t xml:space="preserve">Figure </w:t>
      </w:r>
      <w:r w:rsidR="00A523B8">
        <w:rPr>
          <w:b/>
          <w:bCs/>
          <w:sz w:val="18"/>
          <w:szCs w:val="18"/>
          <w:lang w:val="en-GB"/>
        </w:rPr>
        <w:t>8</w:t>
      </w:r>
      <w:r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 xml:space="preserve">est record of training with </w:t>
      </w:r>
      <w:r>
        <w:rPr>
          <w:b/>
          <w:bCs/>
          <w:sz w:val="18"/>
          <w:szCs w:val="18"/>
          <w:lang w:val="en-GB"/>
        </w:rPr>
        <w:t>4k and 40k dataset</w:t>
      </w:r>
      <w:r w:rsidRPr="00D66D06">
        <w:rPr>
          <w:b/>
          <w:bCs/>
          <w:sz w:val="18"/>
          <w:szCs w:val="18"/>
          <w:lang w:val="en-GB"/>
        </w:rPr>
        <w:t xml:space="preserve"> under 2 class non-IID circumstance. </w:t>
      </w:r>
    </w:p>
    <w:p w14:paraId="799B6EEC" w14:textId="0D22B94A" w:rsidR="0084427A" w:rsidRDefault="0084427A" w:rsidP="00AB175C">
      <w:pPr>
        <w:pStyle w:val="2"/>
      </w:pPr>
      <w:bookmarkStart w:id="20" w:name="_Toc47606785"/>
      <w:r w:rsidRPr="001D3555">
        <w:t>Poisoning</w:t>
      </w:r>
      <w:bookmarkEnd w:id="20"/>
    </w:p>
    <w:p w14:paraId="22027DFA" w14:textId="77777777" w:rsidR="006B79FA" w:rsidRDefault="006B79FA" w:rsidP="006B79FA">
      <w:pPr>
        <w:rPr>
          <w:lang w:eastAsia="zh-CN"/>
        </w:rPr>
      </w:pPr>
      <w:r>
        <w:rPr>
          <w:lang w:eastAsia="zh-CN"/>
        </w:rPr>
        <w:t xml:space="preserve">In this section, we </w:t>
      </w:r>
      <w:r>
        <w:t xml:space="preserve">use </w:t>
      </w:r>
      <w:r w:rsidRPr="008148D0">
        <w:t xml:space="preserve">‘p%-f’ to represent </w:t>
      </w:r>
      <w:r>
        <w:t xml:space="preserve">that the system is affected by </w:t>
      </w:r>
      <w:r w:rsidRPr="008148D0">
        <w:t xml:space="preserve">the anomaly node of size p% </w:t>
      </w:r>
      <w:r>
        <w:t>at</w:t>
      </w:r>
      <w:r w:rsidRPr="008148D0">
        <w:t xml:space="preserve"> every f epochs.</w:t>
      </w:r>
      <w:r>
        <w:t xml:space="preserve"> If using ’p%’, it is equal to ’p%-1’.</w:t>
      </w:r>
    </w:p>
    <w:p w14:paraId="523A756D" w14:textId="7325853A" w:rsidR="00E45C5F" w:rsidRDefault="006B79FA" w:rsidP="001D2043">
      <w:r w:rsidRPr="00D96DEC">
        <w:t xml:space="preserve">The presence of </w:t>
      </w:r>
      <w:r>
        <w:t>an anomaly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t xml:space="preserve">both </w:t>
      </w:r>
      <w:r w:rsidRPr="00D96DEC">
        <w:t xml:space="preserve">the size of the </w:t>
      </w:r>
      <w:r>
        <w:t>anomaly</w:t>
      </w:r>
      <w:r w:rsidRPr="00D96DEC">
        <w:t xml:space="preserve"> node and the </w:t>
      </w:r>
      <w:r>
        <w:t xml:space="preserve">poisoning </w:t>
      </w:r>
      <w:r w:rsidRPr="00D96DEC">
        <w:t>frequency</w:t>
      </w:r>
      <w:r>
        <w:t xml:space="preserve">. Comparison among ‘1%-1’, ‘3%-1’ and ‘10%-1’ shows the influence of </w:t>
      </w:r>
      <w:r w:rsidRPr="00D96DEC">
        <w:t>node</w:t>
      </w:r>
      <w:r>
        <w:t xml:space="preserve"> size, larger anomaly</w:t>
      </w:r>
      <w:r w:rsidRPr="00D96DEC">
        <w:t xml:space="preserve"> node</w:t>
      </w:r>
      <w:r>
        <w:t xml:space="preserve"> can cause much serious influence. On the other hand, the difference between ’3%-1’ and ’3%-3’, or between ’10%-1’ and ’10%-10’ shows the influence of poisoning frequency. </w:t>
      </w:r>
      <w:r>
        <w:rPr>
          <w:lang w:eastAsia="zh-CN"/>
        </w:rPr>
        <w:t>Interestingly, s</w:t>
      </w:r>
      <w:r>
        <w:t>imilar accuracy trends among the situation ‘1%-1’, ‘3%-3’ and ‘10%-10’ have also been observed, they have the same average anomaly node size per round.</w:t>
      </w:r>
    </w:p>
    <w:p w14:paraId="67F373F1" w14:textId="77777777" w:rsidR="001D2043" w:rsidRDefault="001D2043" w:rsidP="001D2043">
      <w:pPr>
        <w:jc w:val="center"/>
      </w:pPr>
      <w:r>
        <w:rPr>
          <w:noProof/>
        </w:rPr>
        <w:drawing>
          <wp:inline distT="0" distB="0" distL="0" distR="0" wp14:anchorId="0BAB2805" wp14:editId="2BC7D179">
            <wp:extent cx="2322000" cy="1465200"/>
            <wp:effectExtent l="0" t="0" r="254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6CDA379A" w14:textId="0D8E5740"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9</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w:t>
      </w:r>
    </w:p>
    <w:p w14:paraId="0A940856" w14:textId="7D882B71" w:rsidR="001D2043" w:rsidRDefault="001D2043" w:rsidP="001D2043">
      <w:r>
        <w:t xml:space="preserve">Models trained with large dataset seems to have </w:t>
      </w:r>
      <w:r w:rsidR="00DB3314">
        <w:t xml:space="preserve">a </w:t>
      </w:r>
      <w:r>
        <w:t xml:space="preserve">higher tolerance to attacks from </w:t>
      </w:r>
      <w:r w:rsidR="000B59ED">
        <w:t>anomaly</w:t>
      </w:r>
      <w:r>
        <w:t xml:space="preserve"> nodes. In the case of </w:t>
      </w:r>
      <w:r w:rsidR="00DB3314">
        <w:t xml:space="preserve">the </w:t>
      </w:r>
      <w:r>
        <w:t xml:space="preserve">1% size </w:t>
      </w:r>
      <w:r w:rsidR="000B59ED">
        <w:t>anomaly</w:t>
      </w:r>
      <w:r>
        <w:t xml:space="preserve">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w:t>
      </w:r>
      <w:r w:rsidR="00DB3314">
        <w:t xml:space="preserve">a </w:t>
      </w:r>
      <w:r>
        <w:t xml:space="preserve">slight decrease in </w:t>
      </w:r>
      <w:r w:rsidR="00E36A31">
        <w:t xml:space="preserve">some </w:t>
      </w:r>
      <w:r>
        <w:t>non-IID groups</w:t>
      </w:r>
      <w:r w:rsidR="008B3A10">
        <w:t xml:space="preserve"> (while there is no decrease in the </w:t>
      </w:r>
      <w:r w:rsidR="00513D62">
        <w:t>others</w:t>
      </w:r>
      <w:r w:rsidR="008B3A10">
        <w:t>)</w:t>
      </w:r>
      <w:r>
        <w:t xml:space="preserve">, the decrease </w:t>
      </w:r>
      <w:r w:rsidR="000C7DB9">
        <w:t>pattern is still unclear</w:t>
      </w:r>
      <w:r>
        <w:t>.</w:t>
      </w:r>
    </w:p>
    <w:p w14:paraId="6C107952" w14:textId="71F7A625" w:rsidR="001D2043" w:rsidRDefault="00B37A0E" w:rsidP="001D2043">
      <w:pPr>
        <w:jc w:val="center"/>
      </w:pPr>
      <w:r>
        <w:rPr>
          <w:noProof/>
        </w:rPr>
        <w:lastRenderedPageBreak/>
        <w:drawing>
          <wp:inline distT="0" distB="0" distL="0" distR="0" wp14:anchorId="5021546E" wp14:editId="782E8C7B">
            <wp:extent cx="2322000" cy="1465200"/>
            <wp:effectExtent l="0" t="0" r="2540" b="0"/>
            <wp:docPr id="15" name="图片 15" descr="C:\Users\12990\AppData\Local\Microsoft\Windows\INetCache\Content.MSO\70F1F6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0F1F67F.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r>
        <w:rPr>
          <w:noProof/>
        </w:rPr>
        <w:drawing>
          <wp:inline distT="0" distB="0" distL="0" distR="0" wp14:anchorId="7DDD6DEA" wp14:editId="2CD03229">
            <wp:extent cx="2322000" cy="1465200"/>
            <wp:effectExtent l="0" t="0" r="2540" b="0"/>
            <wp:docPr id="18" name="图片 18" descr="C:\Users\12990\AppData\Local\Microsoft\Windows\INetCache\Content.MSO\D932C3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932C3E5.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53EAE773" w14:textId="4C3A18AA" w:rsidR="004A1EC7"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10</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The light blue line</w:t>
      </w:r>
      <w:r w:rsidR="00031080">
        <w:rPr>
          <w:b/>
          <w:bCs/>
          <w:sz w:val="18"/>
          <w:szCs w:val="18"/>
          <w:lang w:val="en-GB"/>
        </w:rPr>
        <w:t xml:space="preserve"> without </w:t>
      </w:r>
      <w:r w:rsidR="00EE3FDF">
        <w:rPr>
          <w:b/>
          <w:bCs/>
          <w:sz w:val="18"/>
          <w:szCs w:val="18"/>
          <w:lang w:val="en-GB"/>
        </w:rPr>
        <w:t>any</w:t>
      </w:r>
      <w:r w:rsidR="00DB3314">
        <w:rPr>
          <w:b/>
          <w:bCs/>
          <w:sz w:val="18"/>
          <w:szCs w:val="18"/>
          <w:lang w:val="en-GB"/>
        </w:rPr>
        <w:t xml:space="preserve"> </w:t>
      </w:r>
      <w:r w:rsidR="00031080">
        <w:rPr>
          <w:b/>
          <w:bCs/>
          <w:sz w:val="18"/>
          <w:szCs w:val="18"/>
          <w:lang w:val="en-GB"/>
        </w:rPr>
        <w:t>label</w:t>
      </w:r>
      <w:r w:rsidRPr="001D2043">
        <w:rPr>
          <w:b/>
          <w:bCs/>
          <w:sz w:val="18"/>
          <w:szCs w:val="18"/>
          <w:lang w:val="en-GB"/>
        </w:rPr>
        <w:t xml:space="preserve"> is the original curve without any poisoning for each case. </w:t>
      </w:r>
      <w:r w:rsidRPr="0048340E">
        <w:rPr>
          <w:rFonts w:hint="eastAsia"/>
          <w:b/>
          <w:bCs/>
          <w:i/>
          <w:iCs/>
          <w:sz w:val="18"/>
          <w:szCs w:val="18"/>
          <w:lang w:val="en-GB"/>
        </w:rPr>
        <w:t>L</w:t>
      </w:r>
      <w:r w:rsidRPr="0048340E">
        <w:rPr>
          <w:b/>
          <w:bCs/>
          <w:i/>
          <w:iCs/>
          <w:sz w:val="18"/>
          <w:szCs w:val="18"/>
          <w:lang w:val="en-GB"/>
        </w:rPr>
        <w:t>eft</w:t>
      </w:r>
      <w:r w:rsidRPr="001D2043">
        <w:rPr>
          <w:b/>
          <w:bCs/>
          <w:sz w:val="18"/>
          <w:szCs w:val="18"/>
          <w:lang w:val="en-GB"/>
        </w:rPr>
        <w:t xml:space="preserve">: </w:t>
      </w:r>
      <w:r w:rsidR="004A1EC7">
        <w:rPr>
          <w:b/>
          <w:bCs/>
          <w:sz w:val="18"/>
          <w:szCs w:val="18"/>
          <w:lang w:val="en-GB"/>
        </w:rPr>
        <w:t xml:space="preserve">Testing with </w:t>
      </w:r>
      <w:r w:rsidR="004A1EC7" w:rsidRPr="001D2043">
        <w:rPr>
          <w:b/>
          <w:bCs/>
          <w:sz w:val="18"/>
          <w:szCs w:val="18"/>
          <w:lang w:val="en-GB"/>
        </w:rPr>
        <w:t>40k dataset</w:t>
      </w:r>
      <w:r w:rsidR="005704AC">
        <w:rPr>
          <w:b/>
          <w:bCs/>
          <w:sz w:val="18"/>
          <w:szCs w:val="18"/>
          <w:lang w:val="en-GB"/>
        </w:rPr>
        <w:t xml:space="preserve"> and </w:t>
      </w:r>
      <w:r w:rsidR="004A1EC7">
        <w:rPr>
          <w:b/>
          <w:bCs/>
          <w:sz w:val="18"/>
          <w:szCs w:val="18"/>
          <w:lang w:val="en-GB"/>
        </w:rPr>
        <w:t>‘</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 xml:space="preserve">. </w:t>
      </w:r>
      <w:r w:rsidR="004A1EC7" w:rsidRPr="0048340E">
        <w:rPr>
          <w:b/>
          <w:bCs/>
          <w:i/>
          <w:iCs/>
          <w:sz w:val="18"/>
          <w:szCs w:val="18"/>
          <w:lang w:val="en-GB"/>
        </w:rPr>
        <w:t>Right</w:t>
      </w:r>
      <w:r w:rsidR="004A1EC7" w:rsidRPr="001D2043">
        <w:rPr>
          <w:b/>
          <w:bCs/>
          <w:sz w:val="18"/>
          <w:szCs w:val="18"/>
          <w:lang w:val="en-GB"/>
        </w:rPr>
        <w:t>:</w:t>
      </w:r>
      <w:r w:rsidR="004A1EC7">
        <w:rPr>
          <w:b/>
          <w:bCs/>
          <w:sz w:val="18"/>
          <w:szCs w:val="18"/>
          <w:lang w:val="en-GB"/>
        </w:rPr>
        <w:t xml:space="preserve"> Testing</w:t>
      </w:r>
      <w:r w:rsidR="004A1EC7" w:rsidRPr="004A1EC7">
        <w:rPr>
          <w:b/>
          <w:bCs/>
          <w:sz w:val="18"/>
          <w:szCs w:val="18"/>
          <w:lang w:val="en-GB"/>
        </w:rPr>
        <w:t xml:space="preserve"> </w:t>
      </w:r>
      <w:r w:rsidR="004A1EC7" w:rsidRPr="001D2043">
        <w:rPr>
          <w:b/>
          <w:bCs/>
          <w:sz w:val="18"/>
          <w:szCs w:val="18"/>
          <w:lang w:val="en-GB"/>
        </w:rPr>
        <w:t>under IID circumstance</w:t>
      </w:r>
      <w:r w:rsidR="005704AC">
        <w:rPr>
          <w:b/>
          <w:bCs/>
          <w:sz w:val="18"/>
          <w:szCs w:val="18"/>
          <w:lang w:val="en-GB"/>
        </w:rPr>
        <w:t xml:space="preserve"> and</w:t>
      </w:r>
      <w:r w:rsidR="004A1EC7">
        <w:rPr>
          <w:b/>
          <w:bCs/>
          <w:sz w:val="18"/>
          <w:szCs w:val="18"/>
          <w:lang w:val="en-GB"/>
        </w:rPr>
        <w:t xml:space="preserve"> ‘</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w:t>
      </w:r>
    </w:p>
    <w:p w14:paraId="49A1D644" w14:textId="4C4C537E" w:rsidR="00E7543F" w:rsidRPr="00843906" w:rsidRDefault="00843906" w:rsidP="001D2043">
      <w:r>
        <w:rPr>
          <w:rFonts w:hint="eastAsia"/>
          <w:lang w:eastAsia="zh-CN"/>
        </w:rPr>
        <w:t>F</w:t>
      </w:r>
      <w:r>
        <w:rPr>
          <w:lang w:eastAsia="zh-CN"/>
        </w:rPr>
        <w:t xml:space="preserve">rom the result of </w:t>
      </w:r>
      <w:r>
        <w:t xml:space="preserve">data poisoning, we can see the influence is much weaker than model poisoning attacks. In Figure 11, we can see the ’3%’ model poisoning attack results in an obvious degradation while ’3%’ data poisoning attack only shows </w:t>
      </w:r>
      <w:r w:rsidR="00AE0B04">
        <w:t xml:space="preserve">a </w:t>
      </w:r>
      <w:r>
        <w:t xml:space="preserve">slight influence. </w:t>
      </w:r>
    </w:p>
    <w:p w14:paraId="6F180C47" w14:textId="77777777" w:rsidR="001D2043" w:rsidRDefault="001D2043" w:rsidP="001D2043">
      <w:pPr>
        <w:jc w:val="center"/>
      </w:pPr>
      <w:r>
        <w:rPr>
          <w:rFonts w:hint="eastAsia"/>
          <w:noProof/>
        </w:rPr>
        <w:drawing>
          <wp:inline distT="0" distB="0" distL="0" distR="0" wp14:anchorId="4B409042" wp14:editId="4A2122E4">
            <wp:extent cx="2322000" cy="1465200"/>
            <wp:effectExtent l="0" t="0" r="254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72190753" w14:textId="140EC5C9"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11</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ml:space="preserve">. </w:t>
      </w:r>
      <w:r w:rsidR="00411AE7">
        <w:rPr>
          <w:b/>
          <w:bCs/>
          <w:sz w:val="18"/>
          <w:szCs w:val="18"/>
          <w:lang w:val="en-GB"/>
        </w:rPr>
        <w:t>Testing</w:t>
      </w:r>
      <w:r w:rsidR="00411AE7" w:rsidRPr="004A1EC7">
        <w:rPr>
          <w:b/>
          <w:bCs/>
          <w:sz w:val="18"/>
          <w:szCs w:val="18"/>
          <w:lang w:val="en-GB"/>
        </w:rPr>
        <w:t xml:space="preserve"> </w:t>
      </w:r>
      <w:r w:rsidR="00411AE7" w:rsidRPr="001D2043">
        <w:rPr>
          <w:b/>
          <w:bCs/>
          <w:sz w:val="18"/>
          <w:szCs w:val="18"/>
          <w:lang w:val="en-GB"/>
        </w:rPr>
        <w:t>with 40k dataset under IID condition</w:t>
      </w:r>
      <w:r w:rsidR="00411AE7">
        <w:rPr>
          <w:b/>
          <w:bCs/>
          <w:sz w:val="18"/>
          <w:szCs w:val="18"/>
          <w:lang w:val="en-GB"/>
        </w:rPr>
        <w:t xml:space="preserve"> and ‘3</w:t>
      </w:r>
      <w:r w:rsidR="00411AE7" w:rsidRPr="001D2043">
        <w:rPr>
          <w:b/>
          <w:bCs/>
          <w:sz w:val="18"/>
          <w:szCs w:val="18"/>
          <w:lang w:val="en-GB"/>
        </w:rPr>
        <w:t>%</w:t>
      </w:r>
      <w:r w:rsidR="00411AE7">
        <w:rPr>
          <w:b/>
          <w:bCs/>
          <w:sz w:val="18"/>
          <w:szCs w:val="18"/>
          <w:lang w:val="en-GB"/>
        </w:rPr>
        <w:t>’ anomaly</w:t>
      </w:r>
      <w:r w:rsidR="00411AE7" w:rsidRPr="001D2043">
        <w:rPr>
          <w:b/>
          <w:bCs/>
          <w:sz w:val="18"/>
          <w:szCs w:val="18"/>
          <w:lang w:val="en-GB"/>
        </w:rPr>
        <w:t xml:space="preserve"> node</w:t>
      </w:r>
      <w:r w:rsidR="00411AE7">
        <w:rPr>
          <w:b/>
          <w:bCs/>
          <w:sz w:val="18"/>
          <w:szCs w:val="18"/>
          <w:lang w:val="en-GB"/>
        </w:rPr>
        <w:t>.</w:t>
      </w:r>
    </w:p>
    <w:p w14:paraId="765A154F" w14:textId="5CB2996B" w:rsidR="0084427A" w:rsidRDefault="0003316B" w:rsidP="00AB175C">
      <w:pPr>
        <w:pStyle w:val="2"/>
      </w:pPr>
      <w:bookmarkStart w:id="21" w:name="_Toc47606786"/>
      <w:r>
        <w:t>Client Size</w:t>
      </w:r>
      <w:bookmarkEnd w:id="21"/>
    </w:p>
    <w:p w14:paraId="00D776CF" w14:textId="03B66B4B" w:rsidR="006B52DD" w:rsidRDefault="006B52DD" w:rsidP="006B52DD">
      <w:r>
        <w:t>From</w:t>
      </w:r>
      <w:r w:rsidRPr="00EC4EB5">
        <w:t xml:space="preserve"> Figure 8 </w:t>
      </w:r>
      <w:r>
        <w:t xml:space="preserve">below we can see training with 40 client nodes is slower than training with 10 client nodes while </w:t>
      </w:r>
      <w:r w:rsidR="00BD0FDD">
        <w:t xml:space="preserve">the </w:t>
      </w:r>
      <w:r w:rsidR="002F47E4">
        <w:t>difference between</w:t>
      </w:r>
      <w:r w:rsidR="00BD0FDD">
        <w:t xml:space="preserve"> </w:t>
      </w:r>
      <w:r w:rsidR="002F47E4">
        <w:t>their</w:t>
      </w:r>
      <w:r w:rsidR="00BD0FDD">
        <w:t xml:space="preserve"> </w:t>
      </w:r>
      <w:r>
        <w:t>accuracy is not obvious. Statistical tests are applied and the results show a significa</w:t>
      </w:r>
      <w:r w:rsidR="00364C32">
        <w:t>nt difference</w:t>
      </w:r>
      <w:r>
        <w:t xml:space="preserve"> </w:t>
      </w:r>
      <w:r w:rsidR="00364C32">
        <w:t>between</w:t>
      </w:r>
      <w:r>
        <w:t xml:space="preserve"> </w:t>
      </w:r>
      <w:r w:rsidR="00F80761">
        <w:t xml:space="preserve">convergence </w:t>
      </w:r>
      <w:r>
        <w:t>speed</w:t>
      </w:r>
      <w:r w:rsidR="00364C32">
        <w:t>s</w:t>
      </w:r>
      <w:r w:rsidR="00F80761">
        <w:t xml:space="preserve"> of the two groups</w:t>
      </w:r>
      <w:r>
        <w:t xml:space="preserve"> (p-value=0.0059). Differences in accuracy </w:t>
      </w:r>
      <w:r w:rsidR="00137068">
        <w:t>are</w:t>
      </w:r>
      <w:r>
        <w:t xml:space="preserve"> not significant (p-value=0.71).</w:t>
      </w:r>
    </w:p>
    <w:p w14:paraId="64F59699" w14:textId="28BFFB4D" w:rsidR="006B52DD" w:rsidRDefault="00704873" w:rsidP="006B52DD">
      <w:pPr>
        <w:jc w:val="center"/>
      </w:pPr>
      <w:r>
        <w:rPr>
          <w:noProof/>
        </w:rPr>
        <w:drawing>
          <wp:inline distT="0" distB="0" distL="0" distR="0" wp14:anchorId="373DD119" wp14:editId="7444500E">
            <wp:extent cx="2322000" cy="1450800"/>
            <wp:effectExtent l="0" t="0" r="0" b="0"/>
            <wp:docPr id="25" name="图片 25" descr="C:\Users\12990\AppData\Local\Microsoft\Windows\INetCache\Content.MSO\12F00D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12F00DFB.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22000" cy="1450800"/>
                    </a:xfrm>
                    <a:prstGeom prst="rect">
                      <a:avLst/>
                    </a:prstGeom>
                    <a:noFill/>
                    <a:ln>
                      <a:noFill/>
                    </a:ln>
                  </pic:spPr>
                </pic:pic>
              </a:graphicData>
            </a:graphic>
          </wp:inline>
        </w:drawing>
      </w:r>
      <w:r w:rsidR="006B52DD" w:rsidRPr="004C5D9F">
        <w:t xml:space="preserve"> </w:t>
      </w:r>
      <w:r>
        <w:rPr>
          <w:noProof/>
        </w:rPr>
        <w:drawing>
          <wp:inline distT="0" distB="0" distL="0" distR="0" wp14:anchorId="040A6847" wp14:editId="7BC01102">
            <wp:extent cx="2322000" cy="1483200"/>
            <wp:effectExtent l="0" t="0" r="2540" b="3175"/>
            <wp:docPr id="24" name="图片 24" descr="C:\Users\12990\AppData\Local\Microsoft\Windows\INetCache\Content.MSO\FDC9D7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FDC9D7A5.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22000" cy="1483200"/>
                    </a:xfrm>
                    <a:prstGeom prst="rect">
                      <a:avLst/>
                    </a:prstGeom>
                    <a:noFill/>
                    <a:ln>
                      <a:noFill/>
                    </a:ln>
                  </pic:spPr>
                </pic:pic>
              </a:graphicData>
            </a:graphic>
          </wp:inline>
        </w:drawing>
      </w:r>
    </w:p>
    <w:p w14:paraId="34321835" w14:textId="450E2576" w:rsidR="006B52DD" w:rsidRPr="005829BC" w:rsidRDefault="006B52DD" w:rsidP="005829BC">
      <w:pPr>
        <w:jc w:val="center"/>
        <w:rPr>
          <w:b/>
          <w:bCs/>
          <w:sz w:val="18"/>
          <w:szCs w:val="18"/>
          <w:lang w:val="en-GB"/>
        </w:rPr>
      </w:pPr>
      <w:r w:rsidRPr="006B52DD">
        <w:rPr>
          <w:b/>
          <w:bCs/>
          <w:sz w:val="18"/>
          <w:szCs w:val="18"/>
          <w:lang w:val="en-GB"/>
        </w:rPr>
        <w:t xml:space="preserve">Figure </w:t>
      </w:r>
      <w:r w:rsidR="00437645">
        <w:rPr>
          <w:b/>
          <w:bCs/>
          <w:sz w:val="18"/>
          <w:szCs w:val="18"/>
          <w:lang w:val="en-GB"/>
        </w:rPr>
        <w:t>12</w:t>
      </w:r>
      <w:r w:rsidR="003F4A3A">
        <w:rPr>
          <w:b/>
          <w:bCs/>
          <w:sz w:val="18"/>
          <w:szCs w:val="18"/>
          <w:lang w:val="en-GB"/>
        </w:rPr>
        <w:t xml:space="preserve">. </w:t>
      </w:r>
      <w:r w:rsidRPr="006B52DD">
        <w:rPr>
          <w:b/>
          <w:bCs/>
          <w:sz w:val="18"/>
          <w:szCs w:val="18"/>
          <w:lang w:val="en-GB"/>
        </w:rPr>
        <w:t xml:space="preserve">Box plot of </w:t>
      </w:r>
      <w:r w:rsidR="00137068">
        <w:rPr>
          <w:b/>
          <w:bCs/>
          <w:sz w:val="18"/>
          <w:szCs w:val="18"/>
          <w:lang w:val="en-GB"/>
        </w:rPr>
        <w:t xml:space="preserve">the </w:t>
      </w:r>
      <w:r w:rsidRPr="006B52DD">
        <w:rPr>
          <w:b/>
          <w:bCs/>
          <w:sz w:val="18"/>
          <w:szCs w:val="18"/>
          <w:lang w:val="en-GB"/>
        </w:rPr>
        <w:t>round index (</w:t>
      </w:r>
      <w:r w:rsidRPr="0048340E">
        <w:rPr>
          <w:b/>
          <w:bCs/>
          <w:i/>
          <w:iCs/>
          <w:sz w:val="18"/>
          <w:szCs w:val="18"/>
          <w:lang w:val="en-GB"/>
        </w:rPr>
        <w:t>Left</w:t>
      </w:r>
      <w:r w:rsidRPr="006B52DD">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6B52DD">
        <w:rPr>
          <w:b/>
          <w:bCs/>
          <w:sz w:val="18"/>
          <w:szCs w:val="18"/>
          <w:lang w:val="en-GB"/>
        </w:rPr>
        <w:t xml:space="preserve">) where loss is </w:t>
      </w:r>
      <w:r w:rsidR="00137068">
        <w:rPr>
          <w:b/>
          <w:bCs/>
          <w:sz w:val="18"/>
          <w:szCs w:val="18"/>
          <w:lang w:val="en-GB"/>
        </w:rPr>
        <w:t xml:space="preserve">the </w:t>
      </w:r>
      <w:r w:rsidRPr="006B52DD">
        <w:rPr>
          <w:b/>
          <w:bCs/>
          <w:sz w:val="18"/>
          <w:szCs w:val="18"/>
          <w:lang w:val="en-GB"/>
        </w:rPr>
        <w:t xml:space="preserve">minimum, group by </w:t>
      </w:r>
      <w:r w:rsidR="006235C0">
        <w:rPr>
          <w:b/>
          <w:bCs/>
          <w:sz w:val="18"/>
          <w:szCs w:val="18"/>
          <w:lang w:val="en-GB"/>
        </w:rPr>
        <w:t>client</w:t>
      </w:r>
      <w:r w:rsidRPr="006B52DD">
        <w:rPr>
          <w:b/>
          <w:bCs/>
          <w:sz w:val="18"/>
          <w:szCs w:val="18"/>
          <w:lang w:val="en-GB"/>
        </w:rPr>
        <w:t xml:space="preserve"> number</w:t>
      </w:r>
      <w:r w:rsidR="00A45E01">
        <w:rPr>
          <w:b/>
          <w:bCs/>
          <w:sz w:val="18"/>
          <w:szCs w:val="18"/>
          <w:lang w:val="en-GB"/>
        </w:rPr>
        <w:t xml:space="preserve">. </w:t>
      </w:r>
    </w:p>
    <w:p w14:paraId="3ACD5AE8" w14:textId="77777777" w:rsidR="0084427A" w:rsidRDefault="0084427A" w:rsidP="00AB175C">
      <w:pPr>
        <w:pStyle w:val="2"/>
      </w:pPr>
      <w:bookmarkStart w:id="22" w:name="_Toc47606787"/>
      <w:r w:rsidRPr="001D3555">
        <w:lastRenderedPageBreak/>
        <w:t>Delayed Update</w:t>
      </w:r>
      <w:bookmarkEnd w:id="22"/>
    </w:p>
    <w:p w14:paraId="00A0A9AC" w14:textId="37E96AC8" w:rsidR="002E12EA" w:rsidRDefault="00492501" w:rsidP="004A338A">
      <w:r>
        <w:rPr>
          <w:lang w:eastAsia="zh-CN"/>
        </w:rPr>
        <w:t xml:space="preserve">The first part of this scenario compares the results from different proportions. When applying statistical tests, we group results when delay speed is 3 to </w:t>
      </w:r>
      <w:r>
        <w:t xml:space="preserve">categories </w:t>
      </w:r>
      <w:r w:rsidRPr="00813FBB">
        <w:t>’&lt;50’, ’50’</w:t>
      </w:r>
      <w:r>
        <w:t>,</w:t>
      </w:r>
      <w:r w:rsidRPr="00813FBB">
        <w:t xml:space="preserve"> and ’&gt;50’</w:t>
      </w:r>
      <w:r>
        <w:t xml:space="preserve"> regardless of other information (i.e. dataset, IID or not), a</w:t>
      </w:r>
      <w:r>
        <w:rPr>
          <w:lang w:eastAsia="zh-CN"/>
        </w:rPr>
        <w:t>nd use the result</w:t>
      </w:r>
      <w:r w:rsidR="00E74C0F">
        <w:rPr>
          <w:lang w:eastAsia="zh-CN"/>
        </w:rPr>
        <w:t xml:space="preserve"> set </w:t>
      </w:r>
      <w:r w:rsidR="00E74C0F">
        <w:t>from section 5.3</w:t>
      </w:r>
      <w:r w:rsidR="00E74C0F">
        <w:rPr>
          <w:rFonts w:hint="eastAsia"/>
          <w:lang w:eastAsia="zh-CN"/>
        </w:rPr>
        <w:t xml:space="preserve"> </w:t>
      </w:r>
      <w:r>
        <w:t>as category ’0’</w:t>
      </w:r>
      <w:r w:rsidR="00E74C0F">
        <w:t xml:space="preserve"> (using only the results of 40 clients)</w:t>
      </w:r>
      <w:r>
        <w:t>.</w:t>
      </w:r>
      <w:r w:rsidR="00E74C0F">
        <w:t xml:space="preserve"> </w:t>
      </w:r>
      <w:r w:rsidR="002E12EA">
        <w:t xml:space="preserve">In the second part, we compare </w:t>
      </w:r>
      <w:r w:rsidR="002E12EA">
        <w:rPr>
          <w:lang w:eastAsia="zh-CN"/>
        </w:rPr>
        <w:t xml:space="preserve">the results </w:t>
      </w:r>
      <w:r w:rsidR="00207FBF">
        <w:rPr>
          <w:lang w:eastAsia="zh-CN"/>
        </w:rPr>
        <w:t>of</w:t>
      </w:r>
      <w:r w:rsidR="002E12EA">
        <w:rPr>
          <w:lang w:eastAsia="zh-CN"/>
        </w:rPr>
        <w:t xml:space="preserve"> different delay speed, grouping results to </w:t>
      </w:r>
      <w:r w:rsidR="002E12EA" w:rsidRPr="00813FBB">
        <w:t>’</w:t>
      </w:r>
      <w:r w:rsidR="002E12EA">
        <w:t>3</w:t>
      </w:r>
      <w:r w:rsidR="002E12EA" w:rsidRPr="00813FBB">
        <w:t>’, ’</w:t>
      </w:r>
      <w:r w:rsidR="002E12EA">
        <w:t>12</w:t>
      </w:r>
      <w:r w:rsidR="002E12EA" w:rsidRPr="00813FBB">
        <w:t>’ and ’</w:t>
      </w:r>
      <w:r w:rsidR="002E12EA">
        <w:t>30</w:t>
      </w:r>
      <w:r w:rsidR="002E12EA" w:rsidRPr="00813FBB">
        <w:t>’</w:t>
      </w:r>
      <w:r w:rsidR="002E12EA">
        <w:t xml:space="preserve">. </w:t>
      </w:r>
    </w:p>
    <w:p w14:paraId="40D68E2C" w14:textId="73236031" w:rsidR="00767260" w:rsidRDefault="00392229" w:rsidP="00767260">
      <w:r>
        <w:t>Statistical tests show a significant difference</w:t>
      </w:r>
      <w:r w:rsidR="002E12EA" w:rsidRPr="002E12EA">
        <w:t xml:space="preserve"> </w:t>
      </w:r>
      <w:r w:rsidR="002E12EA">
        <w:t>in convergence speed</w:t>
      </w:r>
      <w:r>
        <w:t xml:space="preserve"> </w:t>
      </w:r>
      <w:r w:rsidR="002E12EA">
        <w:t>between with and without delay (p-value=0.016) when comparing between ’0’ and ’</w:t>
      </w:r>
      <w:r w:rsidR="002E12EA" w:rsidRPr="002E12EA">
        <w:t xml:space="preserve"> </w:t>
      </w:r>
      <w:r w:rsidR="002E12EA" w:rsidRPr="00813FBB">
        <w:t>&lt;50</w:t>
      </w:r>
      <w:r w:rsidR="002E12EA">
        <w:t>’</w:t>
      </w:r>
      <w:r w:rsidR="00CD69AB">
        <w:t xml:space="preserve"> (p</w:t>
      </w:r>
      <w:r w:rsidR="002F2356">
        <w:t>ro</w:t>
      </w:r>
      <w:r w:rsidR="00CD69AB">
        <w:t>portion)</w:t>
      </w:r>
      <w:r w:rsidR="002E12EA">
        <w:t xml:space="preserve"> or ’0’ and ’</w:t>
      </w:r>
      <w:r w:rsidR="002E12EA" w:rsidRPr="002E12EA">
        <w:t xml:space="preserve"> </w:t>
      </w:r>
      <w:r w:rsidR="002E12EA">
        <w:t>3’</w:t>
      </w:r>
      <w:r w:rsidR="00CD69AB">
        <w:t xml:space="preserve"> (speed)</w:t>
      </w:r>
      <w:r w:rsidR="00F650B1">
        <w:t>.</w:t>
      </w:r>
      <w:r w:rsidR="002E12EA" w:rsidRPr="002E12EA">
        <w:t xml:space="preserve"> </w:t>
      </w:r>
      <w:r w:rsidR="002E12EA">
        <w:t>Surprisingly, this significance disappears as delay speed and proportion increases.</w:t>
      </w:r>
      <w:r w:rsidR="00767260">
        <w:t xml:space="preserve"> Significance is </w:t>
      </w:r>
      <w:r w:rsidR="001354DA">
        <w:t xml:space="preserve">also </w:t>
      </w:r>
      <w:r w:rsidR="00767260">
        <w:t xml:space="preserve">detected between </w:t>
      </w:r>
      <w:r w:rsidR="00CD69AB">
        <w:t xml:space="preserve">speed group </w:t>
      </w:r>
      <w:r w:rsidR="00767260">
        <w:t>’3’ and ’</w:t>
      </w:r>
      <w:r w:rsidR="00BD0ED2">
        <w:t>1</w:t>
      </w:r>
      <w:r w:rsidR="00767260">
        <w:t xml:space="preserve">2’, showing a possible recovery when delay speed became larger. On the other hand, there is also no significance between </w:t>
      </w:r>
      <w:r w:rsidR="00CD69AB">
        <w:t>p</w:t>
      </w:r>
      <w:r w:rsidR="002F2356">
        <w:t>ro</w:t>
      </w:r>
      <w:r w:rsidR="00CD69AB">
        <w:t xml:space="preserve">portion </w:t>
      </w:r>
      <w:r w:rsidR="00767260">
        <w:t>group ‘&lt;50’ and ‘50’ or ‘50’ and ‘&gt;50’, making the effect of delay node proportion on convergence speed ambiguous.</w:t>
      </w:r>
    </w:p>
    <w:p w14:paraId="1BD5C00B" w14:textId="3A751C8E" w:rsidR="002E12EA" w:rsidRDefault="008606D5" w:rsidP="002E12EA">
      <w:pPr>
        <w:rPr>
          <w:lang w:eastAsia="zh-CN"/>
        </w:rPr>
      </w:pPr>
      <w:r>
        <w:rPr>
          <w:rFonts w:hint="eastAsia"/>
          <w:lang w:eastAsia="zh-CN"/>
        </w:rPr>
        <w:t>D</w:t>
      </w:r>
      <w:r>
        <w:rPr>
          <w:lang w:eastAsia="zh-CN"/>
        </w:rPr>
        <w:t xml:space="preserve">elay proportion and delay speed might also influence accuracy. Statistical results show a significant difference between group ’0’ and proportion groups </w:t>
      </w:r>
      <w:r>
        <w:t xml:space="preserve">larger than 50 (p-value=0.01 and 0.005). On the other hand, changes in delay speed have no obvious influence over accuracy. </w:t>
      </w:r>
    </w:p>
    <w:p w14:paraId="32CF71C5" w14:textId="233DF75E" w:rsidR="004A338A" w:rsidRDefault="00A42A74" w:rsidP="004A338A">
      <w:pPr>
        <w:jc w:val="center"/>
      </w:pPr>
      <w:r>
        <w:rPr>
          <w:noProof/>
        </w:rPr>
        <w:drawing>
          <wp:inline distT="0" distB="0" distL="0" distR="0" wp14:anchorId="6AC13051" wp14:editId="12597789">
            <wp:extent cx="2322000" cy="1497600"/>
            <wp:effectExtent l="0" t="0" r="2540" b="7620"/>
            <wp:docPr id="23" name="图片 23" descr="C:\Users\12990\AppData\Local\Microsoft\Windows\INetCache\Content.MSO\2EC704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2EC7043F.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22000" cy="1497600"/>
                    </a:xfrm>
                    <a:prstGeom prst="rect">
                      <a:avLst/>
                    </a:prstGeom>
                    <a:noFill/>
                    <a:ln>
                      <a:noFill/>
                    </a:ln>
                  </pic:spPr>
                </pic:pic>
              </a:graphicData>
            </a:graphic>
          </wp:inline>
        </w:drawing>
      </w:r>
      <w:r w:rsidR="004A338A" w:rsidRPr="009D4223">
        <w:t xml:space="preserve"> </w:t>
      </w:r>
      <w:r w:rsidR="004A338A">
        <w:rPr>
          <w:noProof/>
        </w:rPr>
        <w:drawing>
          <wp:inline distT="0" distB="0" distL="0" distR="0" wp14:anchorId="53AE8DA1" wp14:editId="0D4B7559">
            <wp:extent cx="2322000" cy="1458000"/>
            <wp:effectExtent l="0" t="0" r="254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22000" cy="1458000"/>
                    </a:xfrm>
                    <a:prstGeom prst="rect">
                      <a:avLst/>
                    </a:prstGeom>
                    <a:noFill/>
                    <a:ln>
                      <a:noFill/>
                    </a:ln>
                  </pic:spPr>
                </pic:pic>
              </a:graphicData>
            </a:graphic>
          </wp:inline>
        </w:drawing>
      </w:r>
    </w:p>
    <w:p w14:paraId="1ED358DA" w14:textId="660CB60B"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 xml:space="preserve">igure </w:t>
      </w:r>
      <w:r w:rsidR="00437645">
        <w:rPr>
          <w:b/>
          <w:bCs/>
          <w:sz w:val="18"/>
          <w:szCs w:val="18"/>
          <w:lang w:val="en-GB"/>
        </w:rPr>
        <w:t>13</w:t>
      </w:r>
      <w:r w:rsidR="005319F8">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round index (</w:t>
      </w:r>
      <w:r w:rsidRPr="0048340E">
        <w:rPr>
          <w:b/>
          <w:bCs/>
          <w:i/>
          <w:iCs/>
          <w:sz w:val="18"/>
          <w:szCs w:val="18"/>
          <w:lang w:val="en-GB"/>
        </w:rPr>
        <w:t>Left</w:t>
      </w:r>
      <w:r w:rsidRPr="004A338A">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4A338A">
        <w:rPr>
          <w:b/>
          <w:bCs/>
          <w:sz w:val="18"/>
          <w:szCs w:val="18"/>
          <w:lang w:val="en-GB"/>
        </w:rPr>
        <w:t xml:space="preserve">) where loss is </w:t>
      </w:r>
      <w:r w:rsidR="00F867AF">
        <w:rPr>
          <w:b/>
          <w:bCs/>
          <w:sz w:val="18"/>
          <w:szCs w:val="18"/>
          <w:lang w:val="en-GB"/>
        </w:rPr>
        <w:t xml:space="preserve">the </w:t>
      </w:r>
      <w:r w:rsidRPr="004A338A">
        <w:rPr>
          <w:b/>
          <w:bCs/>
          <w:sz w:val="18"/>
          <w:szCs w:val="18"/>
          <w:lang w:val="en-GB"/>
        </w:rPr>
        <w:t xml:space="preserve">minimum, group by </w:t>
      </w:r>
      <w:r w:rsidR="00DB4054">
        <w:rPr>
          <w:b/>
          <w:bCs/>
          <w:sz w:val="18"/>
          <w:szCs w:val="18"/>
          <w:lang w:val="en-GB"/>
        </w:rPr>
        <w:t xml:space="preserve">the </w:t>
      </w:r>
      <w:r w:rsidRPr="004A338A">
        <w:rPr>
          <w:b/>
          <w:bCs/>
          <w:sz w:val="18"/>
          <w:szCs w:val="18"/>
          <w:lang w:val="en-GB"/>
        </w:rPr>
        <w:t>proportion</w:t>
      </w:r>
      <w:r w:rsidR="00F867AF">
        <w:rPr>
          <w:b/>
          <w:bCs/>
          <w:sz w:val="18"/>
          <w:szCs w:val="18"/>
          <w:lang w:val="en-GB"/>
        </w:rPr>
        <w:t xml:space="preserve"> range</w:t>
      </w:r>
      <w:r w:rsidRPr="004A338A">
        <w:rPr>
          <w:b/>
          <w:bCs/>
          <w:sz w:val="18"/>
          <w:szCs w:val="18"/>
          <w:lang w:val="en-GB"/>
        </w:rPr>
        <w:t xml:space="preserve"> of delayed nodes</w:t>
      </w:r>
      <w:r w:rsidR="00F867AF">
        <w:rPr>
          <w:b/>
          <w:bCs/>
          <w:sz w:val="18"/>
          <w:szCs w:val="18"/>
          <w:lang w:val="en-GB"/>
        </w:rPr>
        <w:t xml:space="preserve"> when</w:t>
      </w:r>
      <w:r w:rsidRPr="004A338A">
        <w:rPr>
          <w:b/>
          <w:bCs/>
          <w:sz w:val="18"/>
          <w:szCs w:val="18"/>
          <w:lang w:val="en-GB"/>
        </w:rPr>
        <w:t xml:space="preserve"> delay speed </w:t>
      </w:r>
      <w:r w:rsidR="00F867AF">
        <w:rPr>
          <w:b/>
          <w:bCs/>
          <w:sz w:val="18"/>
          <w:szCs w:val="18"/>
          <w:lang w:val="en-GB"/>
        </w:rPr>
        <w:t>set</w:t>
      </w:r>
      <w:r w:rsidRPr="004A338A">
        <w:rPr>
          <w:b/>
          <w:bCs/>
          <w:sz w:val="18"/>
          <w:szCs w:val="18"/>
          <w:lang w:val="en-GB"/>
        </w:rPr>
        <w:t xml:space="preserve"> to 3</w:t>
      </w:r>
      <w:r w:rsidR="00F867AF">
        <w:rPr>
          <w:b/>
          <w:bCs/>
          <w:sz w:val="18"/>
          <w:szCs w:val="18"/>
          <w:lang w:val="en-GB"/>
        </w:rPr>
        <w:t xml:space="preserve">. </w:t>
      </w:r>
    </w:p>
    <w:p w14:paraId="2D045D91" w14:textId="28714D5E" w:rsidR="004A338A" w:rsidRDefault="00A42A74" w:rsidP="004A338A">
      <w:pPr>
        <w:jc w:val="center"/>
      </w:pPr>
      <w:r>
        <w:rPr>
          <w:noProof/>
        </w:rPr>
        <w:drawing>
          <wp:inline distT="0" distB="0" distL="0" distR="0" wp14:anchorId="6A283ABB" wp14:editId="4514F0A7">
            <wp:extent cx="2322000" cy="1486800"/>
            <wp:effectExtent l="0" t="0" r="2540" b="0"/>
            <wp:docPr id="22" name="图片 22" descr="C:\Users\12990\AppData\Local\Microsoft\Windows\INetCache\Content.MSO\A21EE2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21EE249.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r w:rsidR="004A338A">
        <w:rPr>
          <w:noProof/>
        </w:rPr>
        <w:drawing>
          <wp:inline distT="0" distB="0" distL="0" distR="0" wp14:anchorId="26144266" wp14:editId="22E1A21D">
            <wp:extent cx="2322000" cy="1486800"/>
            <wp:effectExtent l="0" t="0" r="2540"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p>
    <w:p w14:paraId="732547BA" w14:textId="1C2C482B"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 xml:space="preserve">igure </w:t>
      </w:r>
      <w:r w:rsidR="00437645">
        <w:rPr>
          <w:b/>
          <w:bCs/>
          <w:sz w:val="18"/>
          <w:szCs w:val="18"/>
          <w:lang w:val="en-GB"/>
        </w:rPr>
        <w:t>14</w:t>
      </w:r>
      <w:r w:rsidR="00DB692C">
        <w:rPr>
          <w:b/>
          <w:bCs/>
          <w:sz w:val="18"/>
          <w:szCs w:val="18"/>
          <w:lang w:val="en-GB"/>
        </w:rPr>
        <w:t xml:space="preserve">. </w:t>
      </w:r>
      <w:r w:rsidR="006E2BAD" w:rsidRPr="004A338A">
        <w:rPr>
          <w:b/>
          <w:bCs/>
          <w:sz w:val="18"/>
          <w:szCs w:val="18"/>
          <w:lang w:val="en-GB"/>
        </w:rPr>
        <w:t xml:space="preserve">Box plot of </w:t>
      </w:r>
      <w:r w:rsidR="006E2BAD">
        <w:rPr>
          <w:b/>
          <w:bCs/>
          <w:sz w:val="18"/>
          <w:szCs w:val="18"/>
          <w:lang w:val="en-GB"/>
        </w:rPr>
        <w:t xml:space="preserve">the </w:t>
      </w:r>
      <w:r w:rsidR="006E2BAD" w:rsidRPr="004A338A">
        <w:rPr>
          <w:b/>
          <w:bCs/>
          <w:sz w:val="18"/>
          <w:szCs w:val="18"/>
          <w:lang w:val="en-GB"/>
        </w:rPr>
        <w:t>round index (</w:t>
      </w:r>
      <w:r w:rsidR="006E2BAD" w:rsidRPr="0048340E">
        <w:rPr>
          <w:b/>
          <w:bCs/>
          <w:i/>
          <w:iCs/>
          <w:sz w:val="18"/>
          <w:szCs w:val="18"/>
          <w:lang w:val="en-GB"/>
        </w:rPr>
        <w:t>Left</w:t>
      </w:r>
      <w:r w:rsidR="006E2BAD" w:rsidRPr="004A338A">
        <w:rPr>
          <w:b/>
          <w:bCs/>
          <w:sz w:val="18"/>
          <w:szCs w:val="18"/>
          <w:lang w:val="en-GB"/>
        </w:rPr>
        <w:t>) and accuracy (</w:t>
      </w:r>
      <w:r w:rsidR="006E2BAD" w:rsidRPr="0048340E">
        <w:rPr>
          <w:b/>
          <w:bCs/>
          <w:i/>
          <w:iCs/>
          <w:sz w:val="18"/>
          <w:szCs w:val="18"/>
          <w:lang w:val="en-GB"/>
        </w:rPr>
        <w:t>Right</w:t>
      </w:r>
      <w:r w:rsidR="006E2BAD" w:rsidRPr="004A338A">
        <w:rPr>
          <w:b/>
          <w:bCs/>
          <w:sz w:val="18"/>
          <w:szCs w:val="18"/>
          <w:lang w:val="en-GB"/>
        </w:rPr>
        <w:t xml:space="preserve">) where loss is minimum, group by delay speed, when </w:t>
      </w:r>
      <w:r w:rsidR="006E2BAD">
        <w:rPr>
          <w:b/>
          <w:bCs/>
          <w:sz w:val="18"/>
          <w:szCs w:val="18"/>
          <w:lang w:val="en-GB"/>
        </w:rPr>
        <w:t xml:space="preserve">delay </w:t>
      </w:r>
      <w:r w:rsidR="006E2BAD" w:rsidRPr="004A338A">
        <w:rPr>
          <w:b/>
          <w:bCs/>
          <w:sz w:val="18"/>
          <w:szCs w:val="18"/>
          <w:lang w:val="en-GB"/>
        </w:rPr>
        <w:t xml:space="preserve">proportion </w:t>
      </w:r>
      <w:r w:rsidR="006E2BAD">
        <w:rPr>
          <w:b/>
          <w:bCs/>
          <w:sz w:val="18"/>
          <w:szCs w:val="18"/>
          <w:lang w:val="en-GB"/>
        </w:rPr>
        <w:t>ranges in ‘&lt;50’.</w:t>
      </w:r>
    </w:p>
    <w:p w14:paraId="49D89B7B" w14:textId="77777777" w:rsidR="008F04E4" w:rsidRPr="001D3555" w:rsidRDefault="008F04E4" w:rsidP="00D018DE">
      <w:pPr>
        <w:pStyle w:val="2"/>
      </w:pPr>
      <w:bookmarkStart w:id="23" w:name="_Toc47606788"/>
      <w:r w:rsidRPr="001D3555">
        <w:lastRenderedPageBreak/>
        <w:t>Shar</w:t>
      </w:r>
      <w:r>
        <w:t>ing and Resampling</w:t>
      </w:r>
      <w:r w:rsidRPr="001D3555">
        <w:t xml:space="preserve"> </w:t>
      </w:r>
      <w:r>
        <w:t>Data</w:t>
      </w:r>
      <w:bookmarkEnd w:id="23"/>
    </w:p>
    <w:p w14:paraId="27165403" w14:textId="21709103" w:rsidR="00A9052B" w:rsidRDefault="00080A9B" w:rsidP="006621D6">
      <w:pPr>
        <w:rPr>
          <w:lang w:eastAsia="zh-CN"/>
        </w:rPr>
      </w:pPr>
      <w:r w:rsidRPr="00CB4289">
        <w:t xml:space="preserve">Figure 11 </w:t>
      </w:r>
      <w:r>
        <w:t>shows the results between directly using the mixed dataset and doing resample on the mixed dataset,</w:t>
      </w:r>
      <w:r w:rsidRPr="00C26CCF">
        <w:t xml:space="preserve"> </w:t>
      </w:r>
      <w:r>
        <w:t>tested with 4k dataset under 1 class and 5 class non-IID.</w:t>
      </w:r>
      <w:r w:rsidRPr="00080A9B">
        <w:t xml:space="preserve"> </w:t>
      </w:r>
      <w:r>
        <w:t>Oversampling strategies seem to converge at a faster speed than the share-only method and under-sampling method.</w:t>
      </w:r>
      <w:r w:rsidRPr="00080A9B">
        <w:t xml:space="preserve"> </w:t>
      </w:r>
      <w:r>
        <w:t xml:space="preserve">When data is seriously non-IID (the 1 class cases), all </w:t>
      </w:r>
      <w:r w:rsidRPr="003550A0">
        <w:t>those methods perform better than without sharing but still cannot reach the accuracy level of the IID case.</w:t>
      </w:r>
      <w:r w:rsidRPr="00080A9B">
        <w:t xml:space="preserve"> </w:t>
      </w:r>
      <w:r w:rsidRPr="003550A0">
        <w:t xml:space="preserve">While the data is not </w:t>
      </w:r>
      <w:r>
        <w:t xml:space="preserve">seriously non-IID (the 5 class cases), share-only and oversampling methods only have subtle </w:t>
      </w:r>
      <w:r>
        <w:t>influence</w:t>
      </w:r>
      <w:r>
        <w:t>s on the accuracy curve, while the under-sampling method seems to have placed a negative influence on original accuracy.</w:t>
      </w:r>
    </w:p>
    <w:p w14:paraId="346A30F7" w14:textId="6CCC2B10" w:rsidR="006621D6" w:rsidRPr="00080A9B" w:rsidRDefault="00080A9B" w:rsidP="006621D6">
      <w:r w:rsidRPr="00325EA8">
        <w:rPr>
          <w:lang w:eastAsia="zh-CN"/>
        </w:rPr>
        <w:t>Also, the oversampling methods</w:t>
      </w:r>
      <w:r>
        <w:rPr>
          <w:lang w:eastAsia="zh-CN"/>
        </w:rPr>
        <w:t xml:space="preserve"> ADASYN and SMOTENC </w:t>
      </w:r>
      <w:r w:rsidRPr="00325EA8">
        <w:rPr>
          <w:lang w:eastAsia="zh-CN"/>
        </w:rPr>
        <w:t xml:space="preserve">require </w:t>
      </w:r>
      <w:r>
        <w:rPr>
          <w:lang w:eastAsia="zh-CN"/>
        </w:rPr>
        <w:t xml:space="preserve">a </w:t>
      </w:r>
      <w:r w:rsidRPr="00325EA8">
        <w:rPr>
          <w:lang w:eastAsia="zh-CN"/>
        </w:rPr>
        <w:t>large amount of comput</w:t>
      </w:r>
      <w:r>
        <w:rPr>
          <w:lang w:eastAsia="zh-CN"/>
        </w:rPr>
        <w:t>ing</w:t>
      </w:r>
      <w:r w:rsidRPr="00325EA8">
        <w:rPr>
          <w:lang w:eastAsia="zh-CN"/>
        </w:rPr>
        <w:t>.</w:t>
      </w:r>
      <w:r>
        <w:rPr>
          <w:lang w:eastAsia="zh-CN"/>
        </w:rPr>
        <w:t xml:space="preserve"> In this case, since</w:t>
      </w:r>
      <w:r>
        <w:rPr>
          <w:lang w:eastAsia="zh-CN"/>
        </w:rPr>
        <w:t xml:space="preserve"> the share-only method can be much </w:t>
      </w:r>
      <w:r>
        <w:t>convenient</w:t>
      </w:r>
      <w:r>
        <w:rPr>
          <w:lang w:eastAsia="zh-CN"/>
        </w:rPr>
        <w:t xml:space="preserve"> and have similar or even better results than the resampling ones</w:t>
      </w:r>
      <w:r>
        <w:rPr>
          <w:lang w:eastAsia="zh-CN"/>
        </w:rPr>
        <w:t xml:space="preserve">, </w:t>
      </w:r>
      <w:r>
        <w:rPr>
          <w:lang w:eastAsia="zh-CN"/>
        </w:rPr>
        <w:t>this method</w:t>
      </w:r>
      <w:r>
        <w:rPr>
          <w:lang w:eastAsia="zh-CN"/>
        </w:rPr>
        <w:t xml:space="preserve">, this method performs best for our system. </w:t>
      </w:r>
    </w:p>
    <w:p w14:paraId="2882826A" w14:textId="5E8E9618" w:rsidR="005829BC" w:rsidRDefault="00075094" w:rsidP="002D080D">
      <w:pPr>
        <w:jc w:val="center"/>
      </w:pPr>
      <w:r>
        <w:rPr>
          <w:noProof/>
        </w:rPr>
        <w:drawing>
          <wp:inline distT="0" distB="0" distL="0" distR="0" wp14:anchorId="68076E1A" wp14:editId="4F610066">
            <wp:extent cx="2322000" cy="1472400"/>
            <wp:effectExtent l="0" t="0" r="2540" b="0"/>
            <wp:docPr id="1" name="图片 1" descr="C:\Users\12990\AppData\Local\Microsoft\Windows\INetCache\Content.MSO\3C1997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3C19972D.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075094">
        <w:t xml:space="preserve"> </w:t>
      </w:r>
      <w:r>
        <w:rPr>
          <w:noProof/>
        </w:rPr>
        <w:drawing>
          <wp:inline distT="0" distB="0" distL="0" distR="0" wp14:anchorId="450E6252" wp14:editId="575918B4">
            <wp:extent cx="2322000" cy="1472400"/>
            <wp:effectExtent l="0" t="0" r="2540" b="0"/>
            <wp:docPr id="3" name="图片 3" descr="C:\Users\12990\AppData\Local\Microsoft\Windows\INetCache\Content.MSO\FC2A5E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C2A5EC3.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p>
    <w:p w14:paraId="5C83216B" w14:textId="4DC87ECB" w:rsidR="005829BC" w:rsidRPr="00B1403B" w:rsidRDefault="005829BC" w:rsidP="00395C33">
      <w:pPr>
        <w:jc w:val="center"/>
        <w:rPr>
          <w:b/>
          <w:bCs/>
          <w:sz w:val="18"/>
          <w:szCs w:val="18"/>
          <w:lang w:val="en-GB"/>
        </w:rPr>
      </w:pPr>
      <w:r w:rsidRPr="00B1403B">
        <w:rPr>
          <w:b/>
          <w:bCs/>
          <w:sz w:val="18"/>
          <w:szCs w:val="18"/>
          <w:lang w:val="en-GB"/>
        </w:rPr>
        <w:t xml:space="preserve">Figure </w:t>
      </w:r>
      <w:r w:rsidR="00437645">
        <w:rPr>
          <w:b/>
          <w:bCs/>
          <w:sz w:val="18"/>
          <w:szCs w:val="18"/>
          <w:lang w:val="en-GB"/>
        </w:rPr>
        <w:t>15</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w:t>
      </w:r>
      <w:r w:rsidR="008B3809">
        <w:rPr>
          <w:b/>
          <w:bCs/>
          <w:sz w:val="18"/>
          <w:szCs w:val="18"/>
          <w:lang w:val="en-GB"/>
        </w:rPr>
        <w:t>various sharing and resampling</w:t>
      </w:r>
      <w:r w:rsidR="004F0CF2" w:rsidRPr="00B1403B">
        <w:rPr>
          <w:b/>
          <w:bCs/>
          <w:sz w:val="18"/>
          <w:szCs w:val="18"/>
          <w:lang w:val="en-GB"/>
        </w:rPr>
        <w:t xml:space="preserve"> strategies</w:t>
      </w:r>
      <w:r w:rsidRPr="00B1403B">
        <w:rPr>
          <w:b/>
          <w:bCs/>
          <w:sz w:val="18"/>
          <w:szCs w:val="18"/>
          <w:lang w:val="en-GB"/>
        </w:rPr>
        <w:t xml:space="preserve">, testing with 4k training set and 2.5 % shared set. </w:t>
      </w:r>
      <w:r w:rsidRPr="0048340E">
        <w:rPr>
          <w:b/>
          <w:bCs/>
          <w:i/>
          <w:iCs/>
          <w:sz w:val="18"/>
          <w:szCs w:val="18"/>
          <w:lang w:val="en-GB"/>
        </w:rPr>
        <w:t>Left</w:t>
      </w:r>
      <w:r w:rsidRPr="00B1403B">
        <w:rPr>
          <w:b/>
          <w:bCs/>
          <w:sz w:val="18"/>
          <w:szCs w:val="18"/>
          <w:lang w:val="en-GB"/>
        </w:rPr>
        <w:t xml:space="preserve">: Results for 1 class non-IID circumstance. </w:t>
      </w:r>
      <w:r w:rsidRPr="0048340E">
        <w:rPr>
          <w:b/>
          <w:bCs/>
          <w:i/>
          <w:iCs/>
          <w:sz w:val="18"/>
          <w:szCs w:val="18"/>
          <w:lang w:val="en-GB"/>
        </w:rPr>
        <w:t>Right</w:t>
      </w:r>
      <w:r w:rsidRPr="00B1403B">
        <w:rPr>
          <w:b/>
          <w:bCs/>
          <w:sz w:val="18"/>
          <w:szCs w:val="18"/>
          <w:lang w:val="en-GB"/>
        </w:rPr>
        <w:t>: Results for 5 class non-IID circumstance</w:t>
      </w:r>
      <w:r w:rsidR="00DB4054">
        <w:rPr>
          <w:b/>
          <w:bCs/>
          <w:sz w:val="18"/>
          <w:szCs w:val="18"/>
          <w:lang w:val="en-GB"/>
        </w:rPr>
        <w:t>s</w:t>
      </w:r>
      <w:r w:rsidRPr="00B1403B">
        <w:rPr>
          <w:b/>
          <w:bCs/>
          <w:sz w:val="18"/>
          <w:szCs w:val="18"/>
          <w:lang w:val="en-GB"/>
        </w:rPr>
        <w:t>.</w:t>
      </w:r>
    </w:p>
    <w:p w14:paraId="132629A7" w14:textId="1C1182BA" w:rsidR="008203C8" w:rsidRPr="008203C8" w:rsidRDefault="004D0A3B" w:rsidP="00AB175C">
      <w:pPr>
        <w:pStyle w:val="2"/>
        <w:rPr>
          <w:lang w:val="en-GB"/>
        </w:rPr>
      </w:pPr>
      <w:bookmarkStart w:id="24" w:name="_Toc47606789"/>
      <w:r w:rsidRPr="007E3B47">
        <w:t>Cloud implementation</w:t>
      </w:r>
      <w:bookmarkEnd w:id="24"/>
    </w:p>
    <w:p w14:paraId="7C24A94C" w14:textId="680373FA" w:rsidR="00D16E8A" w:rsidRDefault="00D16E8A" w:rsidP="00853357">
      <w:r>
        <w:rPr>
          <w:rFonts w:hint="eastAsia"/>
        </w:rPr>
        <w:t>W</w:t>
      </w:r>
      <w:r>
        <w:t>e have successfully performed our example task on the cloud.</w:t>
      </w:r>
      <w:r>
        <w:t xml:space="preserve"> Figure 16 compares the accuracy curve for centralized training, IID and non-IID federated training, and training with the largest subset. In this figure </w:t>
      </w:r>
      <w:r>
        <w:t xml:space="preserve">Y-axis </w:t>
      </w:r>
      <w:r>
        <w:t xml:space="preserve">is zoomed </w:t>
      </w:r>
      <w:r>
        <w:t>to show a much clearer difference, the results in the original scale are available in the Appendix.</w:t>
      </w:r>
      <w:r>
        <w:t xml:space="preserve"> </w:t>
      </w:r>
      <w:r>
        <w:t>Similar as in</w:t>
      </w:r>
      <w:r>
        <w:t xml:space="preserve"> the numerical experiments, federated training perform</w:t>
      </w:r>
      <w:r w:rsidR="00762F00">
        <w:t>s</w:t>
      </w:r>
      <w:r>
        <w:t xml:space="preserve"> worse than the centralized ones but still better than training with the subset. </w:t>
      </w:r>
      <w:r w:rsidR="00762F00">
        <w:t xml:space="preserve">In this case, since the training is only weakly non-IID, the results of IID and non-IID trials are similar. </w:t>
      </w:r>
    </w:p>
    <w:p w14:paraId="3DC97083" w14:textId="77777777" w:rsidR="00853357" w:rsidRDefault="00853357" w:rsidP="00853357">
      <w:pPr>
        <w:jc w:val="center"/>
      </w:pPr>
      <w:r>
        <w:rPr>
          <w:noProof/>
        </w:rPr>
        <w:lastRenderedPageBreak/>
        <w:drawing>
          <wp:inline distT="0" distB="0" distL="0" distR="0" wp14:anchorId="05BE17A6" wp14:editId="10158E74">
            <wp:extent cx="2322000" cy="1476000"/>
            <wp:effectExtent l="0" t="0" r="2540"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2000" cy="1476000"/>
                    </a:xfrm>
                    <a:prstGeom prst="rect">
                      <a:avLst/>
                    </a:prstGeom>
                    <a:noFill/>
                    <a:ln>
                      <a:noFill/>
                    </a:ln>
                  </pic:spPr>
                </pic:pic>
              </a:graphicData>
            </a:graphic>
          </wp:inline>
        </w:drawing>
      </w:r>
      <w:r>
        <w:rPr>
          <w:noProof/>
        </w:rPr>
        <w:t xml:space="preserve"> </w:t>
      </w:r>
    </w:p>
    <w:p w14:paraId="0DFDCE6F" w14:textId="33FC7C05"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 xml:space="preserve">igure </w:t>
      </w:r>
      <w:r w:rsidR="00437645">
        <w:rPr>
          <w:b/>
          <w:bCs/>
          <w:sz w:val="18"/>
          <w:szCs w:val="18"/>
          <w:lang w:val="en-GB"/>
        </w:rPr>
        <w:t>16</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00394C99">
        <w:rPr>
          <w:b/>
          <w:bCs/>
          <w:sz w:val="18"/>
          <w:szCs w:val="18"/>
          <w:lang w:val="en-GB"/>
        </w:rPr>
        <w:t xml:space="preserve">the </w:t>
      </w:r>
      <w:r w:rsidRPr="00853357">
        <w:rPr>
          <w:b/>
          <w:bCs/>
          <w:sz w:val="18"/>
          <w:szCs w:val="18"/>
          <w:lang w:val="en-GB"/>
        </w:rPr>
        <w:t xml:space="preserve">OIA-DDR dataset. </w:t>
      </w:r>
    </w:p>
    <w:p w14:paraId="02177BB5" w14:textId="1F9EE093" w:rsidR="007022C8" w:rsidRPr="00695ECF" w:rsidRDefault="007A783B" w:rsidP="002F407D">
      <w:pPr>
        <w:pStyle w:val="1"/>
        <w:rPr>
          <w:lang w:val="en-GB"/>
        </w:rPr>
      </w:pPr>
      <w:bookmarkStart w:id="25" w:name="_Toc47606790"/>
      <w:r>
        <w:rPr>
          <w:lang w:val="en-GB"/>
        </w:rPr>
        <w:t>Discussion</w:t>
      </w:r>
      <w:bookmarkEnd w:id="25"/>
    </w:p>
    <w:p w14:paraId="31D13154" w14:textId="68F67F14" w:rsidR="00BB770C"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in different training scenarios. In our testing, we have observed that model poisoned by the same average strength per round (‘1%-1’, ’3%-3’ and ‘10%-10’) have similar behavior. We have also observed a stronger resistance to model poisoning when training with </w:t>
      </w:r>
      <w:r w:rsidR="00FF7DF8">
        <w:rPr>
          <w:rFonts w:cs="Times New Roman"/>
          <w:szCs w:val="24"/>
        </w:rPr>
        <w:t xml:space="preserve">a </w:t>
      </w:r>
      <w:r w:rsidRPr="00BF5F58">
        <w:rPr>
          <w:rFonts w:cs="Times New Roman"/>
          <w:szCs w:val="24"/>
        </w:rPr>
        <w:t xml:space="preserve">larger dataset and </w:t>
      </w:r>
      <w:r w:rsidR="003D41DF">
        <w:rPr>
          <w:rFonts w:cs="Times New Roman"/>
          <w:szCs w:val="24"/>
        </w:rPr>
        <w:t xml:space="preserve">we show </w:t>
      </w:r>
      <w:r w:rsidRPr="00BF5F58">
        <w:rPr>
          <w:rFonts w:cs="Times New Roman"/>
          <w:szCs w:val="24"/>
        </w:rPr>
        <w:t>a weaker effect of data poisoning. These results may indicate that when defense methods are not working for our system and checking at every round is too costly, we can reduce the checking frequency for very small</w:t>
      </w:r>
      <w:r w:rsidR="004E5AE6">
        <w:rPr>
          <w:rFonts w:cs="Times New Roman"/>
          <w:szCs w:val="24"/>
        </w:rPr>
        <w:t xml:space="preserve"> or slow</w:t>
      </w:r>
      <w:r w:rsidRPr="00BF5F58">
        <w:rPr>
          <w:rFonts w:cs="Times New Roman"/>
          <w:szCs w:val="24"/>
        </w:rPr>
        <w:t xml:space="preserve"> nodes since the</w:t>
      </w:r>
      <w:r w:rsidR="000B5D04">
        <w:rPr>
          <w:rFonts w:cs="Times New Roman"/>
          <w:szCs w:val="24"/>
        </w:rPr>
        <w:t xml:space="preserve"> system </w:t>
      </w:r>
      <w:r w:rsidR="0069565C">
        <w:rPr>
          <w:rFonts w:cs="Times New Roman"/>
          <w:szCs w:val="24"/>
        </w:rPr>
        <w:t>is comparatively less</w:t>
      </w:r>
      <w:r w:rsidR="00984940">
        <w:rPr>
          <w:rFonts w:cs="Times New Roman"/>
          <w:szCs w:val="24"/>
        </w:rPr>
        <w:t xml:space="preserve"> affected</w:t>
      </w:r>
      <w:r w:rsidR="00CD6F12">
        <w:rPr>
          <w:rFonts w:cs="Times New Roman"/>
          <w:szCs w:val="24"/>
        </w:rPr>
        <w:t xml:space="preserve"> in slight</w:t>
      </w:r>
      <w:r w:rsidR="00984940">
        <w:rPr>
          <w:rFonts w:cs="Times New Roman"/>
          <w:szCs w:val="24"/>
        </w:rPr>
        <w:t xml:space="preserve"> or low</w:t>
      </w:r>
      <w:r w:rsidR="00FF7DF8">
        <w:rPr>
          <w:rFonts w:cs="Times New Roman"/>
          <w:szCs w:val="24"/>
        </w:rPr>
        <w:t>-</w:t>
      </w:r>
      <w:r w:rsidR="00984940">
        <w:rPr>
          <w:rFonts w:cs="Times New Roman"/>
          <w:szCs w:val="24"/>
        </w:rPr>
        <w:t>frequency</w:t>
      </w:r>
      <w:r w:rsidR="00CD6F12">
        <w:rPr>
          <w:rFonts w:cs="Times New Roman"/>
          <w:szCs w:val="24"/>
        </w:rPr>
        <w:t xml:space="preserve"> attacks</w:t>
      </w:r>
      <w:r w:rsidRPr="00BF5F58">
        <w:rPr>
          <w:rFonts w:cs="Times New Roman"/>
          <w:szCs w:val="24"/>
        </w:rPr>
        <w:t xml:space="preserve">.  </w:t>
      </w:r>
    </w:p>
    <w:p w14:paraId="53761A73" w14:textId="6C4A1C91" w:rsidR="00606012" w:rsidRDefault="00606012" w:rsidP="00BB770C">
      <w:pPr>
        <w:rPr>
          <w:rFonts w:cs="Times New Roman"/>
          <w:szCs w:val="24"/>
          <w:lang w:eastAsia="zh-CN"/>
        </w:rPr>
      </w:pPr>
      <w:r>
        <w:rPr>
          <w:rFonts w:cs="Times New Roman"/>
          <w:szCs w:val="24"/>
          <w:lang w:eastAsia="zh-CN"/>
        </w:rPr>
        <w:t>In this project, we perform untargeted poisoning</w:t>
      </w:r>
      <w:r w:rsidR="009023A0">
        <w:rPr>
          <w:rFonts w:cs="Times New Roman"/>
          <w:szCs w:val="24"/>
          <w:lang w:eastAsia="zh-CN"/>
        </w:rPr>
        <w:t xml:space="preserve"> in repeated form</w:t>
      </w:r>
      <w:r>
        <w:rPr>
          <w:rFonts w:cs="Times New Roman"/>
          <w:szCs w:val="24"/>
          <w:lang w:eastAsia="zh-CN"/>
        </w:rPr>
        <w:t xml:space="preserve">. </w:t>
      </w:r>
      <w:r w:rsidR="009023A0">
        <w:rPr>
          <w:rFonts w:cs="Times New Roman"/>
          <w:szCs w:val="24"/>
          <w:lang w:eastAsia="zh-CN"/>
        </w:rPr>
        <w:t xml:space="preserve">Another research tests targeted poisoning in both single-shot and repeated form </w:t>
      </w:r>
      <w:r w:rsidR="009023A0">
        <w:rPr>
          <w:rFonts w:cs="Times New Roman"/>
          <w:szCs w:val="24"/>
          <w:lang w:eastAsia="zh-CN"/>
        </w:rPr>
        <w:fldChar w:fldCharType="begin"/>
      </w:r>
      <w:r w:rsidR="009023A0">
        <w:rPr>
          <w:rFonts w:cs="Times New Roman"/>
          <w:szCs w:val="24"/>
          <w:lang w:eastAsia="zh-CN"/>
        </w:rPr>
        <w:instrText xml:space="preserve"> ADDIN ZOTERO_ITEM CSL_CITATION {"citationID":"BimSXlkL","properties":{"formattedCitation":"(Bagdasaryan {\\i{}et al.} 2018)","plainCitation":"(Bagdasaryan et al. 2018)","noteIndex":0},"citationItems":[{"id":86,"uris":["http://zotero.org/users/local/YXno2y1x/items/QAXQWNJ4"],"uri":["http://zotero.org/users/local/YXno2y1x/items/QAXQWNJ4"],"itemData":{"id":86,"type":"article-journal","container-title":"arXiv: Cryptography and Security","title":"How To Backdoor Federated Learning.","author":[{"family":"Bagdasaryan","given":"Eugene"},{"family":"Veit","given":"Andreas"},{"family":"Hua","given":"Yiqing"},{"family":"Estrin","given":"Deborah"},{"family":"Shmatikov","given":"Vitaly"}],"issued":{"date-parts":[["2018"]]}}}],"schema":"https://github.com/citation-style-language/schema/raw/master/csl-citation.json"} </w:instrText>
      </w:r>
      <w:r w:rsidR="009023A0">
        <w:rPr>
          <w:rFonts w:cs="Times New Roman"/>
          <w:szCs w:val="24"/>
          <w:lang w:eastAsia="zh-CN"/>
        </w:rPr>
        <w:fldChar w:fldCharType="separate"/>
      </w:r>
      <w:r w:rsidR="009023A0" w:rsidRPr="009023A0">
        <w:rPr>
          <w:rFonts w:cs="Times New Roman"/>
          <w:szCs w:val="24"/>
        </w:rPr>
        <w:t xml:space="preserve">(Bagdasaryan </w:t>
      </w:r>
      <w:r w:rsidR="009023A0" w:rsidRPr="009023A0">
        <w:rPr>
          <w:rFonts w:cs="Times New Roman"/>
          <w:i/>
          <w:iCs/>
          <w:szCs w:val="24"/>
        </w:rPr>
        <w:t>et al.</w:t>
      </w:r>
      <w:r w:rsidR="009023A0" w:rsidRPr="009023A0">
        <w:rPr>
          <w:rFonts w:cs="Times New Roman"/>
          <w:szCs w:val="24"/>
        </w:rPr>
        <w:t xml:space="preserve"> 2018)</w:t>
      </w:r>
      <w:r w:rsidR="009023A0">
        <w:rPr>
          <w:rFonts w:cs="Times New Roman"/>
          <w:szCs w:val="24"/>
          <w:lang w:eastAsia="zh-CN"/>
        </w:rPr>
        <w:fldChar w:fldCharType="end"/>
      </w:r>
      <w:r w:rsidR="009023A0">
        <w:rPr>
          <w:rFonts w:cs="Times New Roman"/>
          <w:szCs w:val="24"/>
          <w:lang w:eastAsia="zh-CN"/>
        </w:rPr>
        <w:t xml:space="preserve">. </w:t>
      </w:r>
    </w:p>
    <w:p w14:paraId="0D21F2CC" w14:textId="547AEF20" w:rsidR="00606012" w:rsidRDefault="00606012" w:rsidP="00BB770C">
      <w:pPr>
        <w:rPr>
          <w:rFonts w:cs="Times New Roman"/>
          <w:szCs w:val="24"/>
        </w:rPr>
      </w:pPr>
    </w:p>
    <w:p w14:paraId="0B347F36" w14:textId="7800F343" w:rsidR="00FD347D" w:rsidRDefault="00FD347D" w:rsidP="00BB770C">
      <w:pPr>
        <w:rPr>
          <w:rFonts w:cs="Times New Roman"/>
          <w:szCs w:val="24"/>
        </w:rPr>
      </w:pPr>
    </w:p>
    <w:p w14:paraId="29911FEF" w14:textId="77777777" w:rsidR="00FD347D" w:rsidRDefault="00FD347D" w:rsidP="00BB770C">
      <w:pPr>
        <w:rPr>
          <w:rFonts w:cs="Times New Roman"/>
          <w:szCs w:val="24"/>
        </w:rPr>
      </w:pPr>
      <w:bookmarkStart w:id="26" w:name="_GoBack"/>
      <w:bookmarkEnd w:id="26"/>
    </w:p>
    <w:p w14:paraId="517075ED" w14:textId="6268DAE4" w:rsidR="00606012" w:rsidRDefault="00606012" w:rsidP="00BB770C">
      <w:pPr>
        <w:rPr>
          <w:rFonts w:cs="Times New Roman"/>
          <w:szCs w:val="24"/>
        </w:rPr>
      </w:pPr>
    </w:p>
    <w:p w14:paraId="6BA235D7" w14:textId="77777777" w:rsidR="00606012" w:rsidRDefault="00606012" w:rsidP="00BB770C">
      <w:pPr>
        <w:rPr>
          <w:rFonts w:cs="Times New Roman"/>
          <w:szCs w:val="24"/>
        </w:rPr>
      </w:pPr>
    </w:p>
    <w:p w14:paraId="415E4479" w14:textId="70B54165" w:rsidR="00BB770C" w:rsidRPr="00BF5F58" w:rsidRDefault="00BB770C" w:rsidP="00BB770C">
      <w:pPr>
        <w:rPr>
          <w:rFonts w:cs="Times New Roman"/>
          <w:szCs w:val="24"/>
        </w:rPr>
      </w:pPr>
      <w:r w:rsidRPr="00BF5F58">
        <w:rPr>
          <w:rFonts w:cs="Times New Roman"/>
          <w:szCs w:val="24"/>
        </w:rPr>
        <w:t xml:space="preserve">In testing with </w:t>
      </w:r>
      <w:r w:rsidR="00FF7DF8">
        <w:rPr>
          <w:rFonts w:cs="Times New Roman"/>
          <w:szCs w:val="24"/>
        </w:rPr>
        <w:t xml:space="preserve">the </w:t>
      </w:r>
      <w:r w:rsidRPr="00BF5F58">
        <w:rPr>
          <w:rFonts w:cs="Times New Roman"/>
          <w:szCs w:val="24"/>
        </w:rPr>
        <w:t xml:space="preserve">delayed update, we have observed </w:t>
      </w:r>
      <w:r w:rsidR="00154AA5">
        <w:rPr>
          <w:rFonts w:cs="Times New Roman"/>
          <w:szCs w:val="24"/>
        </w:rPr>
        <w:t>the system acting slower</w:t>
      </w:r>
      <w:r w:rsidRPr="00BF5F58">
        <w:rPr>
          <w:rFonts w:cs="Times New Roman"/>
          <w:szCs w:val="24"/>
        </w:rPr>
        <w:t xml:space="preserve"> when </w:t>
      </w:r>
      <w:r w:rsidR="00FF7DF8">
        <w:rPr>
          <w:rFonts w:cs="Times New Roman"/>
          <w:szCs w:val="24"/>
        </w:rPr>
        <w:t xml:space="preserve">the </w:t>
      </w:r>
      <w:r w:rsidRPr="00BF5F58">
        <w:rPr>
          <w:rFonts w:cs="Times New Roman"/>
          <w:szCs w:val="24"/>
        </w:rPr>
        <w:t xml:space="preserve">delay happened. This </w:t>
      </w:r>
      <w:r w:rsidR="002110A2">
        <w:rPr>
          <w:rFonts w:cs="Times New Roman"/>
          <w:szCs w:val="24"/>
        </w:rPr>
        <w:t>decrease in speed</w:t>
      </w:r>
      <w:r w:rsidRPr="00BF5F58">
        <w:rPr>
          <w:rFonts w:cs="Times New Roman"/>
          <w:szCs w:val="24"/>
        </w:rPr>
        <w:t xml:space="preserve"> seems to be reduced when delay speed increase</w:t>
      </w:r>
      <w:r w:rsidR="00FF7DF8">
        <w:rPr>
          <w:rFonts w:cs="Times New Roman"/>
          <w:szCs w:val="24"/>
        </w:rPr>
        <w:t>s</w:t>
      </w:r>
      <w:r w:rsidRPr="00BF5F58">
        <w:rPr>
          <w:rFonts w:cs="Times New Roman"/>
          <w:szCs w:val="24"/>
        </w:rPr>
        <w:t xml:space="preserve">. A possible explanation of this is that delayed nodes of larger speed upload </w:t>
      </w:r>
      <w:r w:rsidR="00FF7DF8">
        <w:rPr>
          <w:rFonts w:cs="Times New Roman"/>
          <w:szCs w:val="24"/>
        </w:rPr>
        <w:t>their</w:t>
      </w:r>
      <w:r w:rsidRPr="00BF5F58">
        <w:rPr>
          <w:rFonts w:cs="Times New Roman"/>
          <w:szCs w:val="24"/>
        </w:rPr>
        <w:t xml:space="preserve"> weights at </w:t>
      </w:r>
      <w:r w:rsidR="00FF7DF8">
        <w:rPr>
          <w:rFonts w:cs="Times New Roman"/>
          <w:szCs w:val="24"/>
        </w:rPr>
        <w:t xml:space="preserve">a </w:t>
      </w:r>
      <w:r w:rsidR="00F213CA">
        <w:rPr>
          <w:rFonts w:cs="Times New Roman"/>
          <w:szCs w:val="24"/>
        </w:rPr>
        <w:t>l</w:t>
      </w:r>
      <w:r w:rsidR="009F51CE">
        <w:rPr>
          <w:rFonts w:cs="Times New Roman"/>
          <w:szCs w:val="24"/>
        </w:rPr>
        <w:t>ower</w:t>
      </w:r>
      <w:r w:rsidRPr="00BF5F58">
        <w:rPr>
          <w:rFonts w:cs="Times New Roman"/>
          <w:szCs w:val="24"/>
        </w:rPr>
        <w:t xml:space="preserve"> frequency than others. Due to the ambiguous statistical results, we are still uncertain about </w:t>
      </w:r>
      <w:r w:rsidR="00FF7DF8">
        <w:rPr>
          <w:rFonts w:cs="Times New Roman"/>
          <w:szCs w:val="24"/>
        </w:rPr>
        <w:t xml:space="preserve">the </w:t>
      </w:r>
      <w:r w:rsidRPr="00BF5F58">
        <w:rPr>
          <w:rFonts w:cs="Times New Roman"/>
          <w:szCs w:val="24"/>
        </w:rPr>
        <w:t xml:space="preserve">larger delay proportion’s effect on speed to reach minimal loss. The situation of ‘&gt;50’ can be viewed as some small proportion of nodes acting </w:t>
      </w:r>
      <w:r w:rsidR="00FF7DF8">
        <w:rPr>
          <w:rFonts w:cs="Times New Roman"/>
          <w:szCs w:val="24"/>
        </w:rPr>
        <w:t>at</w:t>
      </w:r>
      <w:r w:rsidRPr="00BF5F58">
        <w:rPr>
          <w:rFonts w:cs="Times New Roman"/>
          <w:szCs w:val="24"/>
        </w:rPr>
        <w:t xml:space="preserve"> </w:t>
      </w:r>
      <w:r w:rsidR="00FF7DF8">
        <w:rPr>
          <w:rFonts w:cs="Times New Roman"/>
          <w:szCs w:val="24"/>
        </w:rPr>
        <w:t xml:space="preserve">a </w:t>
      </w:r>
      <w:r w:rsidRPr="00BF5F58">
        <w:rPr>
          <w:rFonts w:cs="Times New Roman"/>
          <w:szCs w:val="24"/>
        </w:rPr>
        <w:t xml:space="preserve">faster speed than the others, while the </w:t>
      </w:r>
      <w:r w:rsidR="00597D91">
        <w:rPr>
          <w:rFonts w:cs="Times New Roman"/>
          <w:szCs w:val="24"/>
        </w:rPr>
        <w:lastRenderedPageBreak/>
        <w:t>rest of the</w:t>
      </w:r>
      <w:r w:rsidRPr="00BF5F58">
        <w:rPr>
          <w:rFonts w:cs="Times New Roman"/>
          <w:szCs w:val="24"/>
        </w:rPr>
        <w:t xml:space="preserve"> system is 3 times slower than the original one. Logically,  </w:t>
      </w:r>
      <w:r w:rsidR="00597D91">
        <w:rPr>
          <w:rFonts w:cs="Times New Roman"/>
          <w:szCs w:val="24"/>
        </w:rPr>
        <w:t xml:space="preserve">the overall system </w:t>
      </w:r>
      <w:r w:rsidRPr="00BF5F58">
        <w:rPr>
          <w:rFonts w:cs="Times New Roman"/>
          <w:szCs w:val="24"/>
        </w:rPr>
        <w:t xml:space="preserve">should act slower, but we cannot make </w:t>
      </w:r>
      <w:r w:rsidR="00FF7DF8">
        <w:rPr>
          <w:rFonts w:cs="Times New Roman"/>
          <w:szCs w:val="24"/>
        </w:rPr>
        <w:t xml:space="preserve">a </w:t>
      </w:r>
      <w:r w:rsidRPr="00BF5F58">
        <w:rPr>
          <w:rFonts w:cs="Times New Roman"/>
          <w:szCs w:val="24"/>
        </w:rPr>
        <w:t>conclusion from our current results.</w:t>
      </w:r>
    </w:p>
    <w:p w14:paraId="72D4B702" w14:textId="5BE90F47" w:rsidR="005032E2" w:rsidRPr="00BF5F58" w:rsidRDefault="00BB770C" w:rsidP="00BB770C">
      <w:pPr>
        <w:rPr>
          <w:rFonts w:cs="Times New Roman"/>
          <w:szCs w:val="24"/>
        </w:rPr>
      </w:pPr>
      <w:r w:rsidRPr="00BF5F58">
        <w:rPr>
          <w:rFonts w:cs="Times New Roman"/>
          <w:szCs w:val="24"/>
        </w:rPr>
        <w:t>We have observed a decrease in accuracy when delay proportion is equal</w:t>
      </w:r>
      <w:r w:rsidR="00973829">
        <w:rPr>
          <w:rFonts w:cs="Times New Roman"/>
          <w:szCs w:val="24"/>
        </w:rPr>
        <w:t xml:space="preserve"> to</w:t>
      </w:r>
      <w:r w:rsidRPr="00BF5F58">
        <w:rPr>
          <w:rFonts w:cs="Times New Roman"/>
          <w:szCs w:val="24"/>
        </w:rPr>
        <w:t xml:space="preserve"> or larger than 50%. The raise in delay speed does not obviously influence </w:t>
      </w:r>
      <w:r w:rsidR="002E23C2">
        <w:rPr>
          <w:rFonts w:cs="Times New Roman"/>
          <w:szCs w:val="24"/>
        </w:rPr>
        <w:t>the</w:t>
      </w:r>
      <w:r w:rsidRPr="00BF5F58">
        <w:rPr>
          <w:rFonts w:cs="Times New Roman"/>
          <w:szCs w:val="24"/>
        </w:rPr>
        <w:t xml:space="preserve"> </w:t>
      </w:r>
      <w:r w:rsidR="00A45EC3">
        <w:rPr>
          <w:rFonts w:cs="Times New Roman"/>
          <w:szCs w:val="24"/>
        </w:rPr>
        <w:t xml:space="preserve">final </w:t>
      </w:r>
      <w:r w:rsidRPr="00BF5F58">
        <w:rPr>
          <w:rFonts w:cs="Times New Roman"/>
          <w:szCs w:val="24"/>
        </w:rPr>
        <w:t xml:space="preserve">accuracy, </w:t>
      </w:r>
      <w:r w:rsidR="00FB490C">
        <w:rPr>
          <w:rFonts w:cs="Times New Roman"/>
          <w:szCs w:val="24"/>
        </w:rPr>
        <w:t>possibly</w:t>
      </w:r>
      <w:r w:rsidRPr="00BF5F58">
        <w:rPr>
          <w:rFonts w:cs="Times New Roman"/>
          <w:szCs w:val="24"/>
        </w:rPr>
        <w:t xml:space="preserve"> because the proportion of delayed node of this test is small. Considering its uploading frequency, we expect accuracy to be less affected when delay speed </w:t>
      </w:r>
      <w:r w:rsidR="006A10DC">
        <w:rPr>
          <w:rFonts w:cs="Times New Roman"/>
          <w:szCs w:val="24"/>
        </w:rPr>
        <w:t xml:space="preserve">is </w:t>
      </w:r>
      <w:r w:rsidRPr="00BF5F58">
        <w:rPr>
          <w:rFonts w:cs="Times New Roman"/>
          <w:szCs w:val="24"/>
        </w:rPr>
        <w:t>increase</w:t>
      </w:r>
      <w:r w:rsidR="006A10DC">
        <w:rPr>
          <w:rFonts w:cs="Times New Roman"/>
          <w:szCs w:val="24"/>
        </w:rPr>
        <w:t>d</w:t>
      </w:r>
      <w:r w:rsidR="00400DC7">
        <w:rPr>
          <w:rFonts w:cs="Times New Roman"/>
          <w:szCs w:val="24"/>
        </w:rPr>
        <w:t xml:space="preserve"> since the weights from the delayed nodes can be viewed as slightly poisoned nodes</w:t>
      </w:r>
      <w:r w:rsidRPr="00BF5F58">
        <w:rPr>
          <w:rFonts w:cs="Times New Roman"/>
          <w:szCs w:val="24"/>
        </w:rPr>
        <w:t>.</w:t>
      </w:r>
      <w:r w:rsidR="00400DC7">
        <w:rPr>
          <w:rFonts w:cs="Times New Roman"/>
          <w:szCs w:val="24"/>
        </w:rPr>
        <w:t xml:space="preserve"> On the other hand, since data in the delayed part is not well trained, the system has less effective training data than usual</w:t>
      </w:r>
      <w:r w:rsidR="00400DC7" w:rsidRPr="00BF5F58">
        <w:rPr>
          <w:rFonts w:cs="Times New Roman"/>
          <w:szCs w:val="24"/>
        </w:rPr>
        <w:t xml:space="preserve">, accuracy </w:t>
      </w:r>
      <w:r w:rsidR="00400DC7">
        <w:rPr>
          <w:rFonts w:cs="Times New Roman"/>
          <w:szCs w:val="24"/>
        </w:rPr>
        <w:t>should</w:t>
      </w:r>
      <w:r w:rsidR="00400DC7" w:rsidRPr="00BF5F58">
        <w:rPr>
          <w:rFonts w:cs="Times New Roman"/>
          <w:szCs w:val="24"/>
        </w:rPr>
        <w:t xml:space="preserve"> be </w:t>
      </w:r>
      <w:r w:rsidR="00400DC7">
        <w:rPr>
          <w:rFonts w:cs="Times New Roman"/>
          <w:szCs w:val="24"/>
        </w:rPr>
        <w:t xml:space="preserve">lower than usual. </w:t>
      </w:r>
      <w:r w:rsidRPr="00BF5F58">
        <w:rPr>
          <w:rFonts w:cs="Times New Roman"/>
          <w:szCs w:val="24"/>
        </w:rPr>
        <w:t>But th</w:t>
      </w:r>
      <w:r w:rsidR="00400DC7">
        <w:rPr>
          <w:rFonts w:cs="Times New Roman"/>
          <w:szCs w:val="24"/>
        </w:rPr>
        <w:t>ese</w:t>
      </w:r>
      <w:r w:rsidRPr="00BF5F58">
        <w:rPr>
          <w:rFonts w:cs="Times New Roman"/>
          <w:szCs w:val="24"/>
        </w:rPr>
        <w:t xml:space="preserve"> opinion</w:t>
      </w:r>
      <w:r w:rsidR="00400DC7">
        <w:rPr>
          <w:rFonts w:cs="Times New Roman"/>
          <w:szCs w:val="24"/>
        </w:rPr>
        <w:t>s</w:t>
      </w:r>
      <w:r w:rsidRPr="00BF5F58">
        <w:rPr>
          <w:rFonts w:cs="Times New Roman"/>
          <w:szCs w:val="24"/>
        </w:rPr>
        <w:t xml:space="preserve"> need more testing. Our current results suggest that the majority of nodes should be synchronized when designing the federated system.</w:t>
      </w:r>
    </w:p>
    <w:p w14:paraId="1A82989B" w14:textId="16FC0889" w:rsidR="005032E2" w:rsidRPr="00BF5F58" w:rsidRDefault="00BB770C" w:rsidP="00BB770C">
      <w:pPr>
        <w:rPr>
          <w:rFonts w:cs="Times New Roman"/>
          <w:szCs w:val="24"/>
        </w:rPr>
      </w:pPr>
      <w:r w:rsidRPr="00BF5F58">
        <w:rPr>
          <w:rFonts w:cs="Times New Roman"/>
          <w:szCs w:val="24"/>
        </w:rPr>
        <w:t xml:space="preserve">In the test with </w:t>
      </w:r>
      <w:r w:rsidR="00CB7457">
        <w:rPr>
          <w:rFonts w:cs="Times New Roman"/>
          <w:szCs w:val="24"/>
        </w:rPr>
        <w:t>client size</w:t>
      </w:r>
      <w:r w:rsidRPr="00BF5F58">
        <w:rPr>
          <w:rFonts w:cs="Times New Roman"/>
          <w:szCs w:val="24"/>
        </w:rPr>
        <w:t xml:space="preserve">, we detect no decrease in accuracy, </w:t>
      </w:r>
      <w:r w:rsidR="0006597F" w:rsidRPr="0006597F">
        <w:rPr>
          <w:rFonts w:cs="Times New Roman"/>
          <w:szCs w:val="24"/>
        </w:rPr>
        <w:t>thereby increasing the confidence of inviting small</w:t>
      </w:r>
      <w:r w:rsidRPr="00BF5F58">
        <w:rPr>
          <w:rFonts w:cs="Times New Roman"/>
          <w:szCs w:val="24"/>
        </w:rPr>
        <w:t xml:space="preserve"> clients</w:t>
      </w:r>
      <w:r w:rsidR="00AB2DC7">
        <w:rPr>
          <w:rFonts w:cs="Times New Roman"/>
          <w:szCs w:val="24"/>
        </w:rPr>
        <w:t xml:space="preserve"> to the system</w:t>
      </w:r>
      <w:r w:rsidRPr="00BF5F58">
        <w:rPr>
          <w:rFonts w:cs="Times New Roman"/>
          <w:szCs w:val="24"/>
        </w:rPr>
        <w:t>.</w:t>
      </w:r>
      <w:r w:rsidR="00AB2DC7">
        <w:rPr>
          <w:rFonts w:cs="Times New Roman"/>
          <w:szCs w:val="24"/>
        </w:rPr>
        <w:t xml:space="preserve"> </w:t>
      </w:r>
      <w:r w:rsidR="00D3332C">
        <w:rPr>
          <w:rFonts w:cs="Times New Roman"/>
          <w:szCs w:val="24"/>
        </w:rPr>
        <w:t>However, we are only testing the cross-silo cases, where clients still hold a certain amount of local dataset and will not drop out. In cross-device cases, in the most extreme cases, there could be millions of clients and each client is a sample. In such cases, many other aspects need to be considered. Also, in our experiment</w:t>
      </w:r>
      <w:r w:rsidR="006803F3">
        <w:rPr>
          <w:rFonts w:cs="Times New Roman"/>
          <w:szCs w:val="24"/>
        </w:rPr>
        <w:t>s</w:t>
      </w:r>
      <w:r w:rsidR="00D3332C">
        <w:rPr>
          <w:rFonts w:cs="Times New Roman"/>
          <w:szCs w:val="24"/>
        </w:rPr>
        <w:t xml:space="preserve">, we assume all clients can afford computation resources for training. </w:t>
      </w:r>
      <w:r w:rsidR="003D6589">
        <w:rPr>
          <w:rFonts w:cs="Times New Roman"/>
          <w:szCs w:val="24"/>
        </w:rPr>
        <w:t>There could be the case, for example, where clients c</w:t>
      </w:r>
      <w:r w:rsidR="003D6589" w:rsidRPr="003D6589">
        <w:rPr>
          <w:rFonts w:cs="Times New Roman"/>
          <w:szCs w:val="24"/>
        </w:rPr>
        <w:t>annot provide surplus computing resources</w:t>
      </w:r>
      <w:r w:rsidR="003D6589">
        <w:rPr>
          <w:rFonts w:cs="Times New Roman"/>
          <w:szCs w:val="24"/>
        </w:rPr>
        <w:t xml:space="preserve"> for training. </w:t>
      </w:r>
      <w:r w:rsidR="00585E9D">
        <w:rPr>
          <w:rFonts w:cs="Times New Roman"/>
          <w:szCs w:val="24"/>
        </w:rPr>
        <w:t>In such cases, hiring cloud resources still fac</w:t>
      </w:r>
      <w:r w:rsidR="00F70E0A">
        <w:rPr>
          <w:rFonts w:cs="Times New Roman"/>
          <w:szCs w:val="24"/>
        </w:rPr>
        <w:t>e</w:t>
      </w:r>
      <w:r w:rsidR="00585E9D">
        <w:rPr>
          <w:rFonts w:cs="Times New Roman"/>
          <w:szCs w:val="24"/>
        </w:rPr>
        <w:t xml:space="preserve"> privacy issues.</w:t>
      </w:r>
      <w:r w:rsidR="00300F1C">
        <w:rPr>
          <w:rFonts w:cs="Times New Roman"/>
          <w:szCs w:val="24"/>
        </w:rPr>
        <w:t xml:space="preserve"> </w:t>
      </w:r>
      <w:r w:rsidR="00794288">
        <w:rPr>
          <w:rFonts w:cs="Times New Roman"/>
          <w:szCs w:val="24"/>
        </w:rPr>
        <w:t>Techniques like pruning can save resources, but we are unsure about its effect in federated settings.</w:t>
      </w:r>
    </w:p>
    <w:p w14:paraId="16A1CFB8" w14:textId="01883B7E" w:rsidR="00C42271" w:rsidRPr="00BF5F58" w:rsidRDefault="002012EB" w:rsidP="00BB770C">
      <w:pPr>
        <w:rPr>
          <w:rFonts w:cs="Times New Roman"/>
          <w:szCs w:val="24"/>
        </w:rPr>
      </w:pPr>
      <w:r w:rsidRPr="00BF5F58">
        <w:rPr>
          <w:rFonts w:cs="Times New Roman"/>
          <w:szCs w:val="24"/>
        </w:rPr>
        <w:t>In the test with share data</w:t>
      </w:r>
      <w:r>
        <w:rPr>
          <w:rFonts w:cs="Times New Roman"/>
          <w:szCs w:val="24"/>
        </w:rPr>
        <w:t xml:space="preserve"> strategy</w:t>
      </w:r>
      <w:r w:rsidRPr="00BF5F58">
        <w:rPr>
          <w:rFonts w:cs="Times New Roman"/>
          <w:szCs w:val="24"/>
        </w:rPr>
        <w:t>,</w:t>
      </w:r>
      <w:r w:rsidRPr="000C586B">
        <w:rPr>
          <w:rFonts w:cs="Times New Roman"/>
          <w:szCs w:val="24"/>
        </w:rPr>
        <w:t xml:space="preserve"> </w:t>
      </w:r>
      <w:r>
        <w:rPr>
          <w:rFonts w:cs="Times New Roman"/>
          <w:szCs w:val="24"/>
        </w:rPr>
        <w:t xml:space="preserve">only </w:t>
      </w:r>
      <w:r w:rsidRPr="000C586B">
        <w:rPr>
          <w:rFonts w:cs="Times New Roman"/>
          <w:szCs w:val="24"/>
        </w:rPr>
        <w:t>when the training data is seriously non-IID, we found that the performance can be improved</w:t>
      </w:r>
      <w:r>
        <w:rPr>
          <w:rFonts w:cs="Times New Roman"/>
          <w:szCs w:val="24"/>
        </w:rPr>
        <w:t xml:space="preserve"> significantly</w:t>
      </w:r>
      <w:r w:rsidRPr="000C586B">
        <w:rPr>
          <w:rFonts w:cs="Times New Roman"/>
          <w:szCs w:val="24"/>
        </w:rPr>
        <w:t xml:space="preserve"> by using shared data.</w:t>
      </w:r>
      <w:r w:rsidRPr="00BF5F58">
        <w:rPr>
          <w:rFonts w:cs="Times New Roman"/>
          <w:szCs w:val="24"/>
        </w:rPr>
        <w:t xml:space="preserve"> We suggest using </w:t>
      </w:r>
      <w:r w:rsidR="00FF7DF8">
        <w:rPr>
          <w:rFonts w:cs="Times New Roman"/>
          <w:szCs w:val="24"/>
        </w:rPr>
        <w:t xml:space="preserve">a </w:t>
      </w:r>
      <w:r w:rsidRPr="00BF5F58">
        <w:rPr>
          <w:rFonts w:cs="Times New Roman"/>
          <w:szCs w:val="24"/>
        </w:rPr>
        <w:t xml:space="preserve">share-only strategy </w:t>
      </w:r>
      <w:r>
        <w:rPr>
          <w:rFonts w:cs="Times New Roman"/>
          <w:szCs w:val="24"/>
        </w:rPr>
        <w:t>in simple applications since it can be achieved in a much easier way and seems to have similar or better performance than the resampling methods. Current methods we used for oversampling fail to improve the share-only strategy, possibly because these methods are not specific for generating images. ADASYN and SMOTE generate new images pixel by pixel, using the information from the original samples. This is not a suitable method for generating images, since objects in original images may have different color</w:t>
      </w:r>
      <w:r w:rsidR="00FF7DF8">
        <w:rPr>
          <w:rFonts w:cs="Times New Roman"/>
          <w:szCs w:val="24"/>
        </w:rPr>
        <w:t>s</w:t>
      </w:r>
      <w:r>
        <w:rPr>
          <w:rFonts w:cs="Times New Roman"/>
          <w:szCs w:val="24"/>
        </w:rPr>
        <w:t>, shape</w:t>
      </w:r>
      <w:r w:rsidR="00FF7DF8">
        <w:rPr>
          <w:rFonts w:cs="Times New Roman"/>
          <w:szCs w:val="24"/>
        </w:rPr>
        <w:t>s</w:t>
      </w:r>
      <w:r>
        <w:rPr>
          <w:rFonts w:cs="Times New Roman"/>
          <w:szCs w:val="24"/>
        </w:rPr>
        <w:t>, position</w:t>
      </w:r>
      <w:r w:rsidR="00FF7DF8">
        <w:rPr>
          <w:rFonts w:cs="Times New Roman"/>
          <w:szCs w:val="24"/>
        </w:rPr>
        <w:t>s,</w:t>
      </w:r>
      <w:r>
        <w:rPr>
          <w:rFonts w:cs="Times New Roman"/>
          <w:szCs w:val="24"/>
        </w:rPr>
        <w:t xml:space="preserve"> and so on. In </w:t>
      </w:r>
      <w:r w:rsidR="00FF7DF8">
        <w:rPr>
          <w:rFonts w:cs="Times New Roman"/>
          <w:szCs w:val="24"/>
        </w:rPr>
        <w:t xml:space="preserve">the </w:t>
      </w:r>
      <w:r>
        <w:rPr>
          <w:rFonts w:cs="Times New Roman"/>
          <w:szCs w:val="24"/>
        </w:rPr>
        <w:t>fu</w:t>
      </w:r>
      <w:r w:rsidRPr="00414D15">
        <w:rPr>
          <w:rFonts w:cs="Times New Roman"/>
          <w:szCs w:val="24"/>
        </w:rPr>
        <w:t>ture, if there are more suitable oversampling tools developed for images,</w:t>
      </w:r>
      <w:r w:rsidRPr="00414D15">
        <w:rPr>
          <w:rFonts w:cs="Times New Roman"/>
          <w:color w:val="FF0000"/>
          <w:szCs w:val="24"/>
        </w:rPr>
        <w:t xml:space="preserve"> </w:t>
      </w:r>
      <w:r w:rsidRPr="00572F2E">
        <w:rPr>
          <w:rFonts w:cs="Times New Roman"/>
          <w:szCs w:val="24"/>
        </w:rPr>
        <w:t xml:space="preserve">such as using </w:t>
      </w:r>
      <w:r>
        <w:rPr>
          <w:rFonts w:cs="Times New Roman"/>
          <w:szCs w:val="24"/>
        </w:rPr>
        <w:t xml:space="preserve">suitable </w:t>
      </w:r>
      <w:r w:rsidRPr="00572F2E">
        <w:rPr>
          <w:rFonts w:cs="Times New Roman"/>
          <w:szCs w:val="24"/>
        </w:rPr>
        <w:t>augmentation</w:t>
      </w:r>
      <w:r w:rsidRPr="00FF7DF8">
        <w:rPr>
          <w:rFonts w:cs="Times New Roman"/>
          <w:szCs w:val="24"/>
        </w:rPr>
        <w:t xml:space="preserve">, </w:t>
      </w:r>
      <w:r w:rsidR="00FF7DF8" w:rsidRPr="00FF7DF8">
        <w:rPr>
          <w:rFonts w:cs="Times New Roman"/>
          <w:szCs w:val="24"/>
        </w:rPr>
        <w:t xml:space="preserve">the </w:t>
      </w:r>
      <w:r w:rsidRPr="00FF7DF8">
        <w:rPr>
          <w:rFonts w:cs="Times New Roman"/>
          <w:szCs w:val="24"/>
        </w:rPr>
        <w:t>pe</w:t>
      </w:r>
      <w:r w:rsidRPr="00414D15">
        <w:rPr>
          <w:rFonts w:cs="Times New Roman"/>
          <w:szCs w:val="24"/>
        </w:rPr>
        <w:t xml:space="preserve">rformance of non-IID systems may be significantly improved, even without sharing </w:t>
      </w:r>
      <w:r>
        <w:rPr>
          <w:rFonts w:cs="Times New Roman"/>
          <w:szCs w:val="24"/>
        </w:rPr>
        <w:t>data. However, our current result cannot support this view. For people who ha</w:t>
      </w:r>
      <w:r w:rsidR="00B937D8">
        <w:rPr>
          <w:rFonts w:cs="Times New Roman"/>
          <w:szCs w:val="24"/>
        </w:rPr>
        <w:t>ve</w:t>
      </w:r>
      <w:r>
        <w:rPr>
          <w:rFonts w:cs="Times New Roman"/>
          <w:szCs w:val="24"/>
        </w:rPr>
        <w:t xml:space="preserve"> not much experience in such fields, share-only is always the most convenient method.</w:t>
      </w:r>
      <w:r w:rsidR="00C42271">
        <w:rPr>
          <w:rFonts w:cs="Times New Roman"/>
          <w:szCs w:val="24"/>
        </w:rPr>
        <w:t xml:space="preserve"> </w:t>
      </w:r>
    </w:p>
    <w:p w14:paraId="73567612" w14:textId="06CCD638" w:rsidR="005032E2" w:rsidRDefault="00E67A3A" w:rsidP="00BB770C">
      <w:pPr>
        <w:rPr>
          <w:rFonts w:cs="Times New Roman"/>
          <w:szCs w:val="24"/>
        </w:rPr>
      </w:pPr>
      <w:r>
        <w:rPr>
          <w:rFonts w:cs="Times New Roman" w:hint="eastAsia"/>
          <w:szCs w:val="24"/>
          <w:lang w:eastAsia="zh-CN"/>
        </w:rPr>
        <w:t>E</w:t>
      </w:r>
      <w:r>
        <w:rPr>
          <w:rFonts w:cs="Times New Roman"/>
          <w:szCs w:val="24"/>
          <w:lang w:eastAsia="zh-CN"/>
        </w:rPr>
        <w:t xml:space="preserve">xcept for sharing the global data, as mentioned in the background section, there are other methods to solve data heterogeneity. </w:t>
      </w:r>
      <w:r>
        <w:rPr>
          <w:rFonts w:cs="Times New Roman"/>
          <w:szCs w:val="24"/>
        </w:rPr>
        <w:t xml:space="preserve">FedMA </w:t>
      </w:r>
      <w:r>
        <w:rPr>
          <w:rFonts w:cs="Times New Roman"/>
          <w:szCs w:val="24"/>
        </w:rPr>
        <w:fldChar w:fldCharType="begin"/>
      </w:r>
      <w:r w:rsidR="00E62268">
        <w:rPr>
          <w:rFonts w:cs="Times New Roman"/>
          <w:szCs w:val="24"/>
        </w:rPr>
        <w:instrText xml:space="preserve"> ADDIN ZOTERO_ITEM CSL_CITATION {"citationID":"xFaSyTLk","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Pr>
          <w:rFonts w:cs="Times New Roman"/>
          <w:szCs w:val="24"/>
        </w:rPr>
        <w:fldChar w:fldCharType="separate"/>
      </w:r>
      <w:r w:rsidRPr="00951DF9">
        <w:rPr>
          <w:rFonts w:cs="Times New Roman"/>
          <w:szCs w:val="24"/>
        </w:rPr>
        <w:t xml:space="preserve">(Wang </w:t>
      </w:r>
      <w:r w:rsidRPr="00951DF9">
        <w:rPr>
          <w:rFonts w:cs="Times New Roman"/>
          <w:i/>
          <w:iCs/>
          <w:szCs w:val="24"/>
        </w:rPr>
        <w:t>et al.</w:t>
      </w:r>
      <w:r w:rsidRPr="00951DF9">
        <w:rPr>
          <w:rFonts w:cs="Times New Roman"/>
          <w:szCs w:val="24"/>
        </w:rPr>
        <w:t xml:space="preserve"> 2020)</w:t>
      </w:r>
      <w:r>
        <w:rPr>
          <w:rFonts w:cs="Times New Roman"/>
          <w:szCs w:val="24"/>
        </w:rPr>
        <w:fldChar w:fldCharType="end"/>
      </w:r>
      <w:r>
        <w:rPr>
          <w:rFonts w:cs="Times New Roman"/>
          <w:szCs w:val="24"/>
        </w:rPr>
        <w:t xml:space="preserve"> matches and averages the hidden elements. This method seems to work for a wide range of machine learning models, including CNNs and LSTMs</w:t>
      </w:r>
      <w:r w:rsidR="00010167">
        <w:rPr>
          <w:rFonts w:cs="Times New Roman"/>
          <w:szCs w:val="24"/>
        </w:rPr>
        <w:t xml:space="preserve">. </w:t>
      </w:r>
      <w:r w:rsidR="00000709">
        <w:rPr>
          <w:rFonts w:cs="Times New Roman"/>
          <w:szCs w:val="24"/>
        </w:rPr>
        <w:t xml:space="preserve">FedProx </w:t>
      </w:r>
      <w:r w:rsidR="00000709">
        <w:rPr>
          <w:rFonts w:cs="Times New Roman"/>
          <w:szCs w:val="24"/>
        </w:rPr>
        <w:fldChar w:fldCharType="begin"/>
      </w:r>
      <w:r w:rsidR="00E62268">
        <w:rPr>
          <w:rFonts w:cs="Times New Roman"/>
          <w:szCs w:val="24"/>
        </w:rPr>
        <w:instrText xml:space="preserve"> ADDIN ZOTERO_ITEM CSL_CITATION {"citationID":"z82ZdXXQ","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000709">
        <w:rPr>
          <w:rFonts w:cs="Times New Roman"/>
          <w:szCs w:val="24"/>
        </w:rPr>
        <w:fldChar w:fldCharType="separate"/>
      </w:r>
      <w:r w:rsidR="00000709" w:rsidRPr="00951DF9">
        <w:rPr>
          <w:rFonts w:cs="Times New Roman"/>
          <w:szCs w:val="24"/>
        </w:rPr>
        <w:t xml:space="preserve">(Li T </w:t>
      </w:r>
      <w:r w:rsidR="00000709" w:rsidRPr="00951DF9">
        <w:rPr>
          <w:rFonts w:cs="Times New Roman"/>
          <w:i/>
          <w:iCs/>
          <w:szCs w:val="24"/>
        </w:rPr>
        <w:t>et al.</w:t>
      </w:r>
      <w:r w:rsidR="00000709" w:rsidRPr="00951DF9">
        <w:rPr>
          <w:rFonts w:cs="Times New Roman"/>
          <w:szCs w:val="24"/>
        </w:rPr>
        <w:t xml:space="preserve"> 2018)</w:t>
      </w:r>
      <w:r w:rsidR="00000709">
        <w:rPr>
          <w:rFonts w:cs="Times New Roman"/>
          <w:szCs w:val="24"/>
        </w:rPr>
        <w:fldChar w:fldCharType="end"/>
      </w:r>
      <w:r w:rsidR="00000709">
        <w:rPr>
          <w:rFonts w:cs="Times New Roman"/>
          <w:szCs w:val="24"/>
        </w:rPr>
        <w:t xml:space="preserve"> adds a restriction factor between local and global weights. </w:t>
      </w:r>
      <w:r w:rsidR="00010167">
        <w:rPr>
          <w:rFonts w:cs="Times New Roman"/>
          <w:szCs w:val="24"/>
        </w:rPr>
        <w:t xml:space="preserve">These methods </w:t>
      </w:r>
      <w:r>
        <w:rPr>
          <w:rFonts w:cs="Times New Roman"/>
          <w:szCs w:val="24"/>
        </w:rPr>
        <w:t xml:space="preserve">can work better than FedAvg when facing non-IID </w:t>
      </w:r>
      <w:r>
        <w:rPr>
          <w:rFonts w:cs="Times New Roman"/>
          <w:szCs w:val="24"/>
        </w:rPr>
        <w:lastRenderedPageBreak/>
        <w:t>datasets</w:t>
      </w:r>
      <w:r w:rsidR="00000709">
        <w:rPr>
          <w:rFonts w:cs="Times New Roman"/>
          <w:szCs w:val="24"/>
        </w:rPr>
        <w:t xml:space="preserve"> (FedProx can also reduce the effect of data or model poisoning)</w:t>
      </w:r>
      <w:r w:rsidR="00010167">
        <w:rPr>
          <w:rFonts w:cs="Times New Roman"/>
          <w:szCs w:val="24"/>
        </w:rPr>
        <w:t xml:space="preserve">, </w:t>
      </w:r>
      <w:r w:rsidR="00000709">
        <w:rPr>
          <w:rFonts w:cs="Times New Roman"/>
          <w:szCs w:val="24"/>
        </w:rPr>
        <w:t>but</w:t>
      </w:r>
      <w:r w:rsidR="00010167">
        <w:rPr>
          <w:rFonts w:cs="Times New Roman"/>
          <w:szCs w:val="24"/>
        </w:rPr>
        <w:t xml:space="preserve"> </w:t>
      </w:r>
      <w:r w:rsidR="00000709">
        <w:rPr>
          <w:rFonts w:cs="Times New Roman"/>
          <w:szCs w:val="24"/>
        </w:rPr>
        <w:t xml:space="preserve">they are </w:t>
      </w:r>
      <w:r w:rsidR="00010167">
        <w:rPr>
          <w:rFonts w:cs="Times New Roman"/>
          <w:szCs w:val="24"/>
        </w:rPr>
        <w:t>still worse than the centralized implementation.</w:t>
      </w:r>
    </w:p>
    <w:p w14:paraId="3F83EF0C" w14:textId="79B2A3EC" w:rsidR="00BB770C" w:rsidRPr="00BF5F58" w:rsidRDefault="00BB770C" w:rsidP="00BB770C">
      <w:pPr>
        <w:rPr>
          <w:rFonts w:cs="Times New Roman"/>
          <w:szCs w:val="24"/>
        </w:rPr>
      </w:pPr>
      <w:r w:rsidRPr="00BF5F58">
        <w:rPr>
          <w:rFonts w:cs="Times New Roman"/>
          <w:szCs w:val="24"/>
        </w:rPr>
        <w:t xml:space="preserve">We also have thought about shifting evaluation methods to the clients. Ideally, if the clients can split part of local data as </w:t>
      </w:r>
      <w:r w:rsidR="00B937D8">
        <w:rPr>
          <w:rFonts w:cs="Times New Roman"/>
          <w:szCs w:val="24"/>
        </w:rPr>
        <w:t xml:space="preserve">the </w:t>
      </w:r>
      <w:r w:rsidRPr="00BF5F58">
        <w:rPr>
          <w:rFonts w:cs="Times New Roman"/>
          <w:szCs w:val="24"/>
        </w:rPr>
        <w:t>testing set, aggregated evaluation results will be the same as collecting this testing set to the central. But in this case, we cannot evaluate the honesty of the clients. Thus, a valid centralized testing set is still a necessity for federated learning.</w:t>
      </w:r>
    </w:p>
    <w:p w14:paraId="3E96F5BD" w14:textId="58B7B8DC" w:rsidR="007A783B" w:rsidRDefault="00BB770C" w:rsidP="007022C8">
      <w:pPr>
        <w:rPr>
          <w:rFonts w:cs="Times New Roman"/>
          <w:szCs w:val="24"/>
        </w:rPr>
      </w:pPr>
      <w:r w:rsidRPr="00BF5F58">
        <w:rPr>
          <w:rFonts w:cs="Times New Roman"/>
          <w:szCs w:val="24"/>
        </w:rPr>
        <w:t>We successfully implemented a federated procedure on the cloud and get similar trends as in simulation tests. However, in this case</w:t>
      </w:r>
      <w:r w:rsidR="00B937D8">
        <w:rPr>
          <w:rFonts w:cs="Times New Roman"/>
          <w:szCs w:val="24"/>
        </w:rPr>
        <w:t>,</w:t>
      </w:r>
      <w:r w:rsidRPr="00BF5F58">
        <w:rPr>
          <w:rFonts w:cs="Times New Roman"/>
          <w:szCs w:val="24"/>
        </w:rPr>
        <w:t xml:space="preserve"> our weight size is around 80.6 Mb and the system contains only 3 </w:t>
      </w:r>
      <w:r w:rsidR="006235C0">
        <w:rPr>
          <w:rFonts w:cs="Times New Roman"/>
          <w:szCs w:val="24"/>
        </w:rPr>
        <w:t>client</w:t>
      </w:r>
      <w:r w:rsidRPr="00BF5F58">
        <w:rPr>
          <w:rFonts w:cs="Times New Roman"/>
          <w:szCs w:val="24"/>
        </w:rPr>
        <w:t>s. There might be some limitation</w:t>
      </w:r>
      <w:r w:rsidR="00B937D8">
        <w:rPr>
          <w:rFonts w:cs="Times New Roman"/>
          <w:szCs w:val="24"/>
        </w:rPr>
        <w:t>s</w:t>
      </w:r>
      <w:r w:rsidRPr="00BF5F58">
        <w:rPr>
          <w:rFonts w:cs="Times New Roman"/>
          <w:szCs w:val="24"/>
        </w:rPr>
        <w:t xml:space="preserve"> in transporting size, though usually</w:t>
      </w:r>
      <w:r w:rsidR="00B937D8">
        <w:rPr>
          <w:rFonts w:cs="Times New Roman"/>
          <w:szCs w:val="24"/>
        </w:rPr>
        <w:t>,</w:t>
      </w:r>
      <w:r w:rsidRPr="00BF5F58">
        <w:rPr>
          <w:rFonts w:cs="Times New Roman"/>
          <w:szCs w:val="24"/>
        </w:rPr>
        <w:t xml:space="preserve"> deep learning models will not be that large. Another student in the Lab is focusing on communication research. </w:t>
      </w:r>
    </w:p>
    <w:p w14:paraId="073230A6" w14:textId="59953035" w:rsidR="00427B13" w:rsidRDefault="001065A6" w:rsidP="007022C8">
      <w:pPr>
        <w:rPr>
          <w:rFonts w:cs="Times New Roman"/>
          <w:szCs w:val="24"/>
          <w:lang w:eastAsia="zh-CN"/>
        </w:rPr>
      </w:pPr>
      <w:r>
        <w:rPr>
          <w:rFonts w:cs="Times New Roman" w:hint="eastAsia"/>
          <w:szCs w:val="24"/>
          <w:lang w:eastAsia="zh-CN"/>
        </w:rPr>
        <w:t>A</w:t>
      </w:r>
      <w:r>
        <w:rPr>
          <w:rFonts w:cs="Times New Roman"/>
          <w:szCs w:val="24"/>
          <w:lang w:eastAsia="zh-CN"/>
        </w:rPr>
        <w:t xml:space="preserve">lso, the training design for DR detection </w:t>
      </w:r>
      <w:r w:rsidR="0024523A">
        <w:rPr>
          <w:rFonts w:cs="Times New Roman"/>
          <w:szCs w:val="24"/>
          <w:lang w:eastAsia="zh-CN"/>
        </w:rPr>
        <w:t>seems to be</w:t>
      </w:r>
      <w:r>
        <w:rPr>
          <w:rFonts w:cs="Times New Roman"/>
          <w:szCs w:val="24"/>
          <w:lang w:eastAsia="zh-CN"/>
        </w:rPr>
        <w:t xml:space="preserve"> less </w:t>
      </w:r>
      <w:r w:rsidR="006363E0">
        <w:rPr>
          <w:rFonts w:cs="Times New Roman"/>
          <w:szCs w:val="24"/>
          <w:lang w:eastAsia="zh-CN"/>
        </w:rPr>
        <w:t>stable</w:t>
      </w:r>
      <w:r>
        <w:rPr>
          <w:rFonts w:cs="Times New Roman"/>
          <w:szCs w:val="24"/>
          <w:lang w:eastAsia="zh-CN"/>
        </w:rPr>
        <w:t xml:space="preserve"> than the </w:t>
      </w:r>
      <w:r w:rsidR="0024523A">
        <w:rPr>
          <w:rFonts w:cs="Times New Roman"/>
          <w:szCs w:val="24"/>
          <w:lang w:eastAsia="zh-CN"/>
        </w:rPr>
        <w:t xml:space="preserve">design of </w:t>
      </w:r>
      <w:r>
        <w:rPr>
          <w:rFonts w:cs="Times New Roman"/>
          <w:szCs w:val="24"/>
          <w:lang w:eastAsia="zh-CN"/>
        </w:rPr>
        <w:t>CIFAR-10 classification</w:t>
      </w:r>
      <w:r w:rsidR="0024523A">
        <w:rPr>
          <w:rFonts w:cs="Times New Roman"/>
          <w:szCs w:val="24"/>
          <w:lang w:eastAsia="zh-CN"/>
        </w:rPr>
        <w:t xml:space="preserve">. When designing the model and training hyperparameters for DR detection, since the DR dataset is much more complex than </w:t>
      </w:r>
      <w:r w:rsidR="00C26ACC">
        <w:rPr>
          <w:rFonts w:cs="Times New Roman"/>
          <w:szCs w:val="24"/>
          <w:lang w:eastAsia="zh-CN"/>
        </w:rPr>
        <w:t>CIFAR-10 dataset</w:t>
      </w:r>
      <w:r w:rsidR="0024523A">
        <w:rPr>
          <w:rFonts w:cs="Times New Roman"/>
          <w:szCs w:val="24"/>
          <w:lang w:eastAsia="zh-CN"/>
        </w:rPr>
        <w:t xml:space="preserve">, we use a larger network with pre-trained weights (trained on ImageNet database) and a relatively small learning rate, so that we can save the training efforts over basic-level features (i.e. angles, borders). Compared to CIFAR-10 classification, DR detection is more sensitive to parameter changes. Slight changes in learning rate or not using pre-trained weights can case a failer in converging. </w:t>
      </w:r>
      <w:r w:rsidR="00B32AF7">
        <w:rPr>
          <w:rFonts w:cs="Times New Roman"/>
          <w:szCs w:val="24"/>
          <w:lang w:eastAsia="zh-CN"/>
        </w:rPr>
        <w:t>So we can expect this DR system to be weaker in resisting poisoning or delayed nodes</w:t>
      </w:r>
      <w:r w:rsidR="007D45DF">
        <w:rPr>
          <w:rFonts w:cs="Times New Roman"/>
          <w:szCs w:val="24"/>
          <w:lang w:eastAsia="zh-CN"/>
        </w:rPr>
        <w:t xml:space="preserve"> (since the size of the DR dataset is too small for processing complex images)</w:t>
      </w:r>
      <w:r w:rsidR="00B32AF7">
        <w:rPr>
          <w:rFonts w:cs="Times New Roman"/>
          <w:szCs w:val="24"/>
          <w:lang w:eastAsia="zh-CN"/>
        </w:rPr>
        <w:t>, but further research</w:t>
      </w:r>
      <w:r w:rsidR="00973DFC">
        <w:rPr>
          <w:rFonts w:cs="Times New Roman"/>
          <w:szCs w:val="24"/>
          <w:lang w:eastAsia="zh-CN"/>
        </w:rPr>
        <w:t xml:space="preserve"> is still</w:t>
      </w:r>
      <w:r w:rsidR="00B32AF7">
        <w:rPr>
          <w:rFonts w:cs="Times New Roman"/>
          <w:szCs w:val="24"/>
          <w:lang w:eastAsia="zh-CN"/>
        </w:rPr>
        <w:t xml:space="preserve"> needed. </w:t>
      </w:r>
    </w:p>
    <w:p w14:paraId="1E26A945" w14:textId="6C4B2619" w:rsidR="006303AF" w:rsidRDefault="001B08AC" w:rsidP="006303AF">
      <w:pPr>
        <w:pStyle w:val="1"/>
        <w:rPr>
          <w:lang w:val="en-GB"/>
        </w:rPr>
      </w:pPr>
      <w:bookmarkStart w:id="27" w:name="_Toc47606791"/>
      <w:r>
        <w:rPr>
          <w:lang w:val="en-GB"/>
        </w:rPr>
        <w:t>Conclusion</w:t>
      </w:r>
      <w:bookmarkEnd w:id="27"/>
    </w:p>
    <w:p w14:paraId="72479AC8" w14:textId="0C998A31"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w:t>
      </w:r>
      <w:r w:rsidR="005801EF">
        <w:t xml:space="preserve">other </w:t>
      </w:r>
      <w:r>
        <w:t>scenario</w:t>
      </w:r>
      <w:r w:rsidR="004B36B0">
        <w:t xml:space="preserve"> testing</w:t>
      </w:r>
      <w:r w:rsidR="00B937D8">
        <w:t>s</w:t>
      </w:r>
      <w:r>
        <w:t xml:space="preserve"> with tiny changes.</w:t>
      </w:r>
    </w:p>
    <w:p w14:paraId="1A018365" w14:textId="06AA81C5"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w:t>
      </w:r>
      <w:r w:rsidR="00B937D8">
        <w:t>,</w:t>
      </w:r>
      <w:r>
        <w:t xml:space="preserve"> we have not found many federated implementations in biological </w:t>
      </w:r>
      <w:r w:rsidR="00D6065B">
        <w:t>and</w:t>
      </w:r>
      <w:r>
        <w:t xml:space="preserve"> medical field</w:t>
      </w:r>
      <w:r w:rsidR="00D6065B">
        <w:t>s</w:t>
      </w:r>
      <w:r>
        <w:t xml:space="preserve">. Our code can be an easy-to-understand example for </w:t>
      </w:r>
      <w:r w:rsidR="00DB2DF6" w:rsidRPr="00DB2DF6">
        <w:t>bioinformaticians</w:t>
      </w:r>
      <w:r>
        <w:t xml:space="preserve"> or other people who </w:t>
      </w:r>
      <w:r w:rsidR="00227F04">
        <w:t>would like to</w:t>
      </w:r>
      <w:r>
        <w:t xml:space="preserve"> attempt on federate</w:t>
      </w:r>
      <w:r w:rsidR="000935B1">
        <w:t>d</w:t>
      </w:r>
      <w:r>
        <w:t xml:space="preserve"> </w:t>
      </w:r>
      <w:r w:rsidR="003741E0">
        <w:t>machine</w:t>
      </w:r>
      <w:r>
        <w:t xml:space="preserve"> learning. </w:t>
      </w:r>
    </w:p>
    <w:p w14:paraId="38F30C98" w14:textId="227ED6CD" w:rsidR="001B08AC" w:rsidRPr="00E25CCD" w:rsidRDefault="001B08AC" w:rsidP="00E25CCD">
      <w:pPr>
        <w:pStyle w:val="1"/>
      </w:pPr>
      <w:bookmarkStart w:id="28" w:name="_Toc47606792"/>
      <w:r w:rsidRPr="001B08AC">
        <w:lastRenderedPageBreak/>
        <w:t>Acknowledgment</w:t>
      </w:r>
      <w:bookmarkEnd w:id="28"/>
    </w:p>
    <w:p w14:paraId="6E08A7E8" w14:textId="55229252"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w:t>
      </w:r>
      <w:r w:rsidR="003D4A40">
        <w:t xml:space="preserve">members </w:t>
      </w:r>
      <w:r w:rsidR="002C7E4C">
        <w:t xml:space="preserve">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29" w:name="_Toc47606793"/>
      <w:r w:rsidRPr="00695ECF">
        <w:lastRenderedPageBreak/>
        <w:t>Referen</w:t>
      </w:r>
      <w:r w:rsidR="00014480" w:rsidRPr="00695ECF">
        <w:t>ces</w:t>
      </w:r>
      <w:bookmarkEnd w:id="29"/>
    </w:p>
    <w:p w14:paraId="6E6AB716" w14:textId="77777777" w:rsidR="009023A0" w:rsidRPr="009023A0" w:rsidRDefault="00277DC3" w:rsidP="009023A0">
      <w:pPr>
        <w:pStyle w:val="af1"/>
        <w:rPr>
          <w:rFonts w:cs="Times New Roman"/>
        </w:rPr>
      </w:pPr>
      <w:r>
        <w:rPr>
          <w:lang w:val="en-GB"/>
        </w:rPr>
        <w:fldChar w:fldCharType="begin"/>
      </w:r>
      <w:r w:rsidR="00D53359">
        <w:rPr>
          <w:lang w:val="en-GB"/>
        </w:rPr>
        <w:instrText xml:space="preserve"> ADDIN ZOTERO_BIBL {"uncited":[],"omitted":[],"custom":[]} CSL_BIBLIOGRAPHY </w:instrText>
      </w:r>
      <w:r>
        <w:rPr>
          <w:lang w:val="en-GB"/>
        </w:rPr>
        <w:fldChar w:fldCharType="separate"/>
      </w:r>
      <w:r w:rsidR="009023A0" w:rsidRPr="009023A0">
        <w:rPr>
          <w:rFonts w:cs="Times New Roman"/>
        </w:rPr>
        <w:t>Angermueller C, P?Rnamaa T, Parts L, Stegle O. 2016. Deep learning for computational biology. Molecular Systems Biology 12: 878.</w:t>
      </w:r>
    </w:p>
    <w:p w14:paraId="0EFEB1D8" w14:textId="77777777" w:rsidR="009023A0" w:rsidRPr="009023A0" w:rsidRDefault="009023A0" w:rsidP="009023A0">
      <w:pPr>
        <w:pStyle w:val="af1"/>
        <w:rPr>
          <w:rFonts w:cs="Times New Roman"/>
        </w:rPr>
      </w:pPr>
      <w:r w:rsidRPr="009023A0">
        <w:rPr>
          <w:rFonts w:cs="Times New Roman"/>
        </w:rPr>
        <w:t xml:space="preserve">Bagdasaryan E, Veit A, Hua Y, Estrin D, Shmatikov V. 2018. How To Backdoor Federated Learning. arXiv: Cryptography and Security </w:t>
      </w:r>
    </w:p>
    <w:p w14:paraId="5BF95FD8" w14:textId="77777777" w:rsidR="009023A0" w:rsidRPr="009023A0" w:rsidRDefault="009023A0" w:rsidP="009023A0">
      <w:pPr>
        <w:pStyle w:val="af1"/>
        <w:rPr>
          <w:rFonts w:cs="Times New Roman"/>
        </w:rPr>
      </w:pPr>
      <w:r w:rsidRPr="009023A0">
        <w:rPr>
          <w:rFonts w:cs="Times New Roman"/>
        </w:rPr>
        <w:t>Benitez CMV, Chidambaram C, Hembecker F, Lopes HS. 2011. A Comparative Study of Machine Learning and Evolutionary Computation Approaches for Protein Secondary Structure Classification. InTech</w:t>
      </w:r>
    </w:p>
    <w:p w14:paraId="08DEBA0A" w14:textId="77777777" w:rsidR="009023A0" w:rsidRPr="009023A0" w:rsidRDefault="009023A0" w:rsidP="009023A0">
      <w:pPr>
        <w:pStyle w:val="af1"/>
        <w:rPr>
          <w:rFonts w:cs="Times New Roman"/>
        </w:rPr>
      </w:pPr>
      <w:r w:rsidRPr="009023A0">
        <w:rPr>
          <w:rFonts w:cs="Times New Roman"/>
        </w:rPr>
        <w:t>Chen X, Ishwaran H. 2012. Random forests for genomic data analysis. Genomics 99:</w:t>
      </w:r>
    </w:p>
    <w:p w14:paraId="6393B991" w14:textId="77777777" w:rsidR="009023A0" w:rsidRPr="009023A0" w:rsidRDefault="009023A0" w:rsidP="009023A0">
      <w:pPr>
        <w:pStyle w:val="af1"/>
        <w:rPr>
          <w:rFonts w:cs="Times New Roman"/>
        </w:rPr>
      </w:pPr>
      <w:r w:rsidRPr="009023A0">
        <w:rPr>
          <w:rFonts w:cs="Times New Roman"/>
        </w:rPr>
        <w:t xml:space="preserve">Cubuk ED, Zoph B, Mane D, Vasudevan VK, Le QV. 2018. AutoAugment: Learning Augmentation Policies from Data. arXiv: Computer Vision and Pattern Recognition </w:t>
      </w:r>
    </w:p>
    <w:p w14:paraId="3542E8C3" w14:textId="77777777" w:rsidR="009023A0" w:rsidRPr="009023A0" w:rsidRDefault="009023A0" w:rsidP="009023A0">
      <w:pPr>
        <w:pStyle w:val="af1"/>
        <w:rPr>
          <w:rFonts w:cs="Times New Roman"/>
        </w:rPr>
      </w:pPr>
      <w:r w:rsidRPr="009023A0">
        <w:rPr>
          <w:rFonts w:cs="Times New Roman"/>
        </w:rPr>
        <w:t>Eraslan G, Simon LM, Mircea M, Mueller NS, Theis FJ. 2019. Single-cell RNA-seq denoising using a deep count autoencoder. Nature Communications 10: 390.</w:t>
      </w:r>
    </w:p>
    <w:p w14:paraId="62E848B2" w14:textId="77777777" w:rsidR="009023A0" w:rsidRPr="009023A0" w:rsidRDefault="009023A0" w:rsidP="009023A0">
      <w:pPr>
        <w:pStyle w:val="af1"/>
        <w:rPr>
          <w:rFonts w:cs="Times New Roman"/>
        </w:rPr>
      </w:pPr>
      <w:r w:rsidRPr="009023A0">
        <w:rPr>
          <w:rFonts w:cs="Times New Roman"/>
        </w:rPr>
        <w:t xml:space="preserve">Fang M, Cao X, Jia J, Gong NZ. 2019. Local Model Poisoning Attacks to Byzantine-Robust Federated Learning. arXiv: Cryptography and Security </w:t>
      </w:r>
    </w:p>
    <w:p w14:paraId="0439B5ED" w14:textId="77777777" w:rsidR="009023A0" w:rsidRPr="009023A0" w:rsidRDefault="009023A0" w:rsidP="009023A0">
      <w:pPr>
        <w:pStyle w:val="af1"/>
        <w:rPr>
          <w:rFonts w:cs="Times New Roman"/>
        </w:rPr>
      </w:pPr>
      <w:r w:rsidRPr="009023A0">
        <w:rPr>
          <w:rFonts w:cs="Times New Roman"/>
        </w:rPr>
        <w:t xml:space="preserve">He Chaoyang, M. Annavaram, Avestimehr S. 2020. FedNAS: Federated Deep Learning via Neural Architecture Search. CVPR 2020 workshop </w:t>
      </w:r>
    </w:p>
    <w:p w14:paraId="3504EFBC" w14:textId="77777777" w:rsidR="009023A0" w:rsidRPr="009023A0" w:rsidRDefault="009023A0" w:rsidP="009023A0">
      <w:pPr>
        <w:pStyle w:val="af1"/>
        <w:rPr>
          <w:rFonts w:cs="Times New Roman"/>
        </w:rPr>
      </w:pPr>
      <w:r w:rsidRPr="009023A0">
        <w:rPr>
          <w:rFonts w:cs="Times New Roman"/>
        </w:rPr>
        <w:t xml:space="preserve">Jeong E, Oh S, Kim H, Park J, Bennis M, Kim S. 2018. Communication-Efficient On-Device Machine Learning: Federated Distillation and Augmentation under Non-IID Private Data. arXiv: Learning </w:t>
      </w:r>
    </w:p>
    <w:p w14:paraId="196DC056" w14:textId="77777777" w:rsidR="009023A0" w:rsidRPr="009023A0" w:rsidRDefault="009023A0" w:rsidP="009023A0">
      <w:pPr>
        <w:pStyle w:val="af1"/>
        <w:rPr>
          <w:rFonts w:cs="Times New Roman"/>
        </w:rPr>
      </w:pPr>
      <w:r w:rsidRPr="009023A0">
        <w:rPr>
          <w:rFonts w:cs="Times New Roman"/>
        </w:rPr>
        <w:t>Jurtz VI, Johansen AR, Nielsen M, Almagro Armenteros JJ, Nielsen H, Sønderby CK, Winther O, Sønderby SK. 2017. An introduction to deep learning on biological sequence data: examples and solutions. Bioinformatics 33: 3685–3690.</w:t>
      </w:r>
    </w:p>
    <w:p w14:paraId="22787032" w14:textId="77777777" w:rsidR="009023A0" w:rsidRPr="009023A0" w:rsidRDefault="009023A0" w:rsidP="009023A0">
      <w:pPr>
        <w:pStyle w:val="af1"/>
        <w:rPr>
          <w:rFonts w:cs="Times New Roman"/>
        </w:rPr>
      </w:pPr>
      <w:r w:rsidRPr="009023A0">
        <w:rPr>
          <w:rFonts w:cs="Times New Roman"/>
        </w:rPr>
        <w:t xml:space="preserve">Kairouz P, Mcmahan HB, Avent B, Bellet A, Bennis M, Bhagoji AN, Bonawitz K, Charles Z, Cormode G, Cummings R, others. 2019. Advances and Open Problems in Federated Learning. arXiv: Learning </w:t>
      </w:r>
    </w:p>
    <w:p w14:paraId="0174F68D" w14:textId="77777777" w:rsidR="009023A0" w:rsidRPr="009023A0" w:rsidRDefault="009023A0" w:rsidP="009023A0">
      <w:pPr>
        <w:pStyle w:val="af1"/>
        <w:rPr>
          <w:rFonts w:cs="Times New Roman"/>
        </w:rPr>
      </w:pPr>
      <w:r w:rsidRPr="009023A0">
        <w:rPr>
          <w:rFonts w:cs="Times New Roman"/>
        </w:rPr>
        <w:t xml:space="preserve">Karimireddy SP, Kale S, Mohri M, Reddi SJ, Stich SU, Suresh AT. 2019. SCAFFOLD: Stochastic Controlled Averaging for On-Device Federated Learning. arXiv: Learning </w:t>
      </w:r>
    </w:p>
    <w:p w14:paraId="7F231E2A" w14:textId="77777777" w:rsidR="009023A0" w:rsidRPr="009023A0" w:rsidRDefault="009023A0" w:rsidP="009023A0">
      <w:pPr>
        <w:pStyle w:val="af1"/>
        <w:rPr>
          <w:rFonts w:cs="Times New Roman"/>
        </w:rPr>
      </w:pPr>
      <w:r w:rsidRPr="009023A0">
        <w:rPr>
          <w:rFonts w:cs="Times New Roman"/>
        </w:rPr>
        <w:t xml:space="preserve">Krizhevsky A. 2012. Learning Multiple Layers of Features from Tiny Images. University of Toronto </w:t>
      </w:r>
    </w:p>
    <w:p w14:paraId="01493224" w14:textId="77777777" w:rsidR="009023A0" w:rsidRPr="009023A0" w:rsidRDefault="009023A0" w:rsidP="009023A0">
      <w:pPr>
        <w:pStyle w:val="af1"/>
        <w:rPr>
          <w:rFonts w:cs="Times New Roman"/>
        </w:rPr>
      </w:pPr>
      <w:r w:rsidRPr="009023A0">
        <w:rPr>
          <w:rFonts w:cs="Times New Roman"/>
        </w:rPr>
        <w:lastRenderedPageBreak/>
        <w:t xml:space="preserve">Li L, Xu W, Chen T, Giannakis GB, Ling Q. 2018. RSA: Byzantine-Robust Stochastic Aggregation Methods for Distributed Learning from Heterogeneous Datasets. </w:t>
      </w:r>
    </w:p>
    <w:p w14:paraId="701537E9" w14:textId="77777777" w:rsidR="009023A0" w:rsidRPr="009023A0" w:rsidRDefault="009023A0" w:rsidP="009023A0">
      <w:pPr>
        <w:pStyle w:val="af1"/>
        <w:rPr>
          <w:rFonts w:cs="Times New Roman"/>
        </w:rPr>
      </w:pPr>
      <w:r w:rsidRPr="009023A0">
        <w:rPr>
          <w:rFonts w:cs="Times New Roman"/>
        </w:rPr>
        <w:t>Li T, Gao Y, Wang K, Guo S, Liu H, Kang H. 2019a. Diagnostic Assessment of Deep Learning Algorithms for Diabetic Retinopathy Screening. Information Sciences 501: 511–522.</w:t>
      </w:r>
    </w:p>
    <w:p w14:paraId="790EE59F" w14:textId="77777777" w:rsidR="009023A0" w:rsidRPr="009023A0" w:rsidRDefault="009023A0" w:rsidP="009023A0">
      <w:pPr>
        <w:pStyle w:val="af1"/>
        <w:rPr>
          <w:rFonts w:cs="Times New Roman"/>
        </w:rPr>
      </w:pPr>
      <w:r w:rsidRPr="009023A0">
        <w:rPr>
          <w:rFonts w:cs="Times New Roman"/>
        </w:rPr>
        <w:t xml:space="preserve">Li T, Sahu AK, Talwalkar A, Smith V. 2019b. Federated Learning: Challenges, Methods, and Future Directions. arXiv: Learning </w:t>
      </w:r>
    </w:p>
    <w:p w14:paraId="4B8BF36E" w14:textId="77777777" w:rsidR="009023A0" w:rsidRPr="009023A0" w:rsidRDefault="009023A0" w:rsidP="009023A0">
      <w:pPr>
        <w:pStyle w:val="af1"/>
        <w:rPr>
          <w:rFonts w:cs="Times New Roman"/>
        </w:rPr>
      </w:pPr>
      <w:r w:rsidRPr="009023A0">
        <w:rPr>
          <w:rFonts w:cs="Times New Roman"/>
        </w:rPr>
        <w:t xml:space="preserve">Li T, Sahu AK, Zaheer M, Sanjabi M, Talwalkar A, Smith V. 2018. Federated Optimization for Heterogeneous Networks. arXiv: Learning </w:t>
      </w:r>
    </w:p>
    <w:p w14:paraId="5306A7BD" w14:textId="77777777" w:rsidR="009023A0" w:rsidRPr="009023A0" w:rsidRDefault="009023A0" w:rsidP="009023A0">
      <w:pPr>
        <w:pStyle w:val="af1"/>
        <w:rPr>
          <w:rFonts w:cs="Times New Roman"/>
        </w:rPr>
      </w:pPr>
      <w:r w:rsidRPr="009023A0">
        <w:rPr>
          <w:rFonts w:cs="Times New Roman"/>
        </w:rPr>
        <w:t xml:space="preserve">Li T, Sanjabi M, Smith V. 2019c. Fair Resource Allocation in Federated Learning. arXiv: Learning </w:t>
      </w:r>
    </w:p>
    <w:p w14:paraId="415DE343" w14:textId="77777777" w:rsidR="009023A0" w:rsidRPr="009023A0" w:rsidRDefault="009023A0" w:rsidP="009023A0">
      <w:pPr>
        <w:pStyle w:val="af1"/>
        <w:rPr>
          <w:rFonts w:cs="Times New Roman"/>
        </w:rPr>
      </w:pPr>
      <w:r w:rsidRPr="009023A0">
        <w:rPr>
          <w:rFonts w:cs="Times New Roman"/>
        </w:rPr>
        <w:t>Li Y, Han R, Bi C, Li M, Wang S, Gao X. 2018. DeepSimulator: a deep simulator for Nanopore sequencing. Bioinformatics 34: 2899–2908.</w:t>
      </w:r>
    </w:p>
    <w:p w14:paraId="49E466DE" w14:textId="77777777" w:rsidR="009023A0" w:rsidRPr="009023A0" w:rsidRDefault="009023A0" w:rsidP="009023A0">
      <w:pPr>
        <w:pStyle w:val="af1"/>
        <w:rPr>
          <w:rFonts w:cs="Times New Roman"/>
        </w:rPr>
      </w:pPr>
      <w:r w:rsidRPr="009023A0">
        <w:rPr>
          <w:rFonts w:cs="Times New Roman"/>
        </w:rPr>
        <w:t xml:space="preserve">Liu Y, Chen T, Yang Q. 2018. Secure Federated Transfer Learning. arXiv: Learning </w:t>
      </w:r>
    </w:p>
    <w:p w14:paraId="5A4B3135" w14:textId="77777777" w:rsidR="009023A0" w:rsidRPr="009023A0" w:rsidRDefault="009023A0" w:rsidP="009023A0">
      <w:pPr>
        <w:pStyle w:val="af1"/>
        <w:rPr>
          <w:rFonts w:cs="Times New Roman"/>
        </w:rPr>
      </w:pPr>
      <w:r w:rsidRPr="009023A0">
        <w:rPr>
          <w:rFonts w:cs="Times New Roman"/>
        </w:rPr>
        <w:t xml:space="preserve">Mcmahan HB, Moore E, Ramage D, Hampson S, Arcas BAY. 2016. Communication-Efficient Learning of Deep Networks from Decentralized Data. arXiv: Learning </w:t>
      </w:r>
    </w:p>
    <w:p w14:paraId="11ABA0F0" w14:textId="77777777" w:rsidR="009023A0" w:rsidRPr="009023A0" w:rsidRDefault="009023A0" w:rsidP="009023A0">
      <w:pPr>
        <w:pStyle w:val="af1"/>
        <w:rPr>
          <w:rFonts w:cs="Times New Roman"/>
        </w:rPr>
      </w:pPr>
      <w:r w:rsidRPr="009023A0">
        <w:rPr>
          <w:rFonts w:cs="Times New Roman"/>
        </w:rPr>
        <w:t>Nishio T, Yonetani R. 2019. Client Selection for Federated Learning with Heterogeneous Resources in Mobile Edge. 1–7.</w:t>
      </w:r>
    </w:p>
    <w:p w14:paraId="0049D322" w14:textId="77777777" w:rsidR="009023A0" w:rsidRPr="009023A0" w:rsidRDefault="009023A0" w:rsidP="009023A0">
      <w:pPr>
        <w:pStyle w:val="af1"/>
        <w:rPr>
          <w:rFonts w:cs="Times New Roman"/>
        </w:rPr>
      </w:pPr>
      <w:r w:rsidRPr="009023A0">
        <w:rPr>
          <w:rFonts w:cs="Times New Roman"/>
        </w:rPr>
        <w:t xml:space="preserve">Passeratpalmbach J, Farnan T, Miller RC, Gross MS, Flannery HL, Gleim B. 2019. A blockchain-orchestrated Federated Learning architecture for healthcare consortia. arXiv: Computers and Society </w:t>
      </w:r>
    </w:p>
    <w:p w14:paraId="2B357ED1" w14:textId="77777777" w:rsidR="009023A0" w:rsidRPr="009023A0" w:rsidRDefault="009023A0" w:rsidP="009023A0">
      <w:pPr>
        <w:pStyle w:val="af1"/>
        <w:rPr>
          <w:rFonts w:cs="Times New Roman"/>
        </w:rPr>
      </w:pPr>
      <w:r w:rsidRPr="009023A0">
        <w:rPr>
          <w:rFonts w:cs="Times New Roman"/>
        </w:rPr>
        <w:t xml:space="preserve">Peng X, Huang Z, Zhu Y, Saenko K. 2019. Federated Adversarial Domain Adaptation. arXiv: Computer Vision and Pattern Recognition </w:t>
      </w:r>
    </w:p>
    <w:p w14:paraId="3E4EEBFF" w14:textId="77777777" w:rsidR="009023A0" w:rsidRPr="009023A0" w:rsidRDefault="009023A0" w:rsidP="009023A0">
      <w:pPr>
        <w:pStyle w:val="af1"/>
        <w:rPr>
          <w:rFonts w:cs="Times New Roman"/>
        </w:rPr>
      </w:pPr>
      <w:r w:rsidRPr="009023A0">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74C07637" w14:textId="77777777" w:rsidR="009023A0" w:rsidRPr="009023A0" w:rsidRDefault="009023A0" w:rsidP="009023A0">
      <w:pPr>
        <w:pStyle w:val="af1"/>
        <w:rPr>
          <w:rFonts w:cs="Times New Roman"/>
        </w:rPr>
      </w:pPr>
      <w:r w:rsidRPr="009023A0">
        <w:rPr>
          <w:rFonts w:cs="Times New Roman"/>
        </w:rPr>
        <w:t>Rajpurkar P, Irvin J, Ball RL, Zhu K, Yang B, Mehta H, Duan T, Ding D, Bagul A, Langlotz CP, Patel BN, Yeom KW, Shpanskaya K, Blankenberg FG, Seekins J, Amrhein TJ, Mong DA, Halabi SS, Zucker EJ, Ng AY, Lungren MP. 2018. Deep learning for chest radiograph diagnosis: A retrospective comparison of the CheXNeXt algorithm to practicing radiologists. PLOS Medicine 15: 1–17.</w:t>
      </w:r>
    </w:p>
    <w:p w14:paraId="1684215B" w14:textId="77777777" w:rsidR="009023A0" w:rsidRPr="009023A0" w:rsidRDefault="009023A0" w:rsidP="009023A0">
      <w:pPr>
        <w:pStyle w:val="af1"/>
        <w:rPr>
          <w:rFonts w:cs="Times New Roman"/>
        </w:rPr>
      </w:pPr>
      <w:r w:rsidRPr="009023A0">
        <w:rPr>
          <w:rFonts w:cs="Times New Roman"/>
        </w:rPr>
        <w:lastRenderedPageBreak/>
        <w:t xml:space="preserve">Ramachandran P, Zoph B, Le QV. 2017. Swish: a Self-Gated Activation Function. arXiv: Neural and Evolutionary Computing </w:t>
      </w:r>
    </w:p>
    <w:p w14:paraId="66005FD2" w14:textId="77777777" w:rsidR="009023A0" w:rsidRPr="009023A0" w:rsidRDefault="009023A0" w:rsidP="009023A0">
      <w:pPr>
        <w:pStyle w:val="af1"/>
        <w:rPr>
          <w:rFonts w:cs="Times New Roman"/>
        </w:rPr>
      </w:pPr>
      <w:r w:rsidRPr="009023A0">
        <w:rPr>
          <w:rFonts w:cs="Times New Roman"/>
        </w:rPr>
        <w:t xml:space="preserve">Real E, Liang C, So D, Le QV. 2020. AutoML-Zero: Evolving Machine Learning Algorithms From Scratch. arXiv: Learning </w:t>
      </w:r>
    </w:p>
    <w:p w14:paraId="3768EB3C" w14:textId="77777777" w:rsidR="009023A0" w:rsidRPr="009023A0" w:rsidRDefault="009023A0" w:rsidP="009023A0">
      <w:pPr>
        <w:pStyle w:val="af1"/>
        <w:rPr>
          <w:rFonts w:cs="Times New Roman"/>
        </w:rPr>
      </w:pPr>
      <w:r w:rsidRPr="009023A0">
        <w:rPr>
          <w:rFonts w:cs="Times New Roman"/>
        </w:rPr>
        <w:t xml:space="preserve">Sheller MJ, Reina GA, Edwards B, Martin J, Bakas S. 2018. Multi-Institutional Deep Learning Modeling Without Sharing Patient Data: A Feasibility Study on Brain Tumor Segmentation. arXiv: Learning </w:t>
      </w:r>
    </w:p>
    <w:p w14:paraId="4F151E82" w14:textId="77777777" w:rsidR="009023A0" w:rsidRPr="009023A0" w:rsidRDefault="009023A0" w:rsidP="009023A0">
      <w:pPr>
        <w:pStyle w:val="af1"/>
        <w:rPr>
          <w:rFonts w:cs="Times New Roman"/>
        </w:rPr>
      </w:pPr>
      <w:r w:rsidRPr="009023A0">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78404687" w14:textId="77777777" w:rsidR="009023A0" w:rsidRPr="009023A0" w:rsidRDefault="009023A0" w:rsidP="009023A0">
      <w:pPr>
        <w:pStyle w:val="af1"/>
        <w:rPr>
          <w:rFonts w:cs="Times New Roman"/>
        </w:rPr>
      </w:pPr>
      <w:r w:rsidRPr="009023A0">
        <w:rPr>
          <w:rFonts w:cs="Times New Roman"/>
        </w:rPr>
        <w:t xml:space="preserve">Suresh AT, Mcmahan B, Kairouz P, Sun Z. 2019. Can You Really Backdoor Federated Learning. arXiv: Learning </w:t>
      </w:r>
    </w:p>
    <w:p w14:paraId="54DE990F" w14:textId="77777777" w:rsidR="009023A0" w:rsidRPr="009023A0" w:rsidRDefault="009023A0" w:rsidP="009023A0">
      <w:pPr>
        <w:pStyle w:val="af1"/>
        <w:rPr>
          <w:rFonts w:cs="Times New Roman"/>
        </w:rPr>
      </w:pPr>
      <w:r w:rsidRPr="009023A0">
        <w:rPr>
          <w:rFonts w:cs="Times New Roman"/>
        </w:rPr>
        <w:t xml:space="preserve">Wang H, Yurochkin M, Sun Y, Papailiopoulos DS, Khazaeni Y. 2020. Federated Learning with Matched Averaging. </w:t>
      </w:r>
    </w:p>
    <w:p w14:paraId="7AA2C391" w14:textId="77777777" w:rsidR="009023A0" w:rsidRPr="009023A0" w:rsidRDefault="009023A0" w:rsidP="009023A0">
      <w:pPr>
        <w:pStyle w:val="af1"/>
        <w:rPr>
          <w:rFonts w:cs="Times New Roman"/>
        </w:rPr>
      </w:pPr>
      <w:r w:rsidRPr="009023A0">
        <w:rPr>
          <w:rFonts w:cs="Times New Roman"/>
        </w:rPr>
        <w:t xml:space="preserve">Wu Z, Ling Q, Chen T, Giannakis GB. 2019. Federated Variance-Reduced Stochastic Gradient Descent with Robustness to Byzantine Attacks. arXiv: Learning </w:t>
      </w:r>
    </w:p>
    <w:p w14:paraId="513579D3" w14:textId="77777777" w:rsidR="009023A0" w:rsidRPr="009023A0" w:rsidRDefault="009023A0" w:rsidP="009023A0">
      <w:pPr>
        <w:pStyle w:val="af1"/>
        <w:rPr>
          <w:rFonts w:cs="Times New Roman"/>
        </w:rPr>
      </w:pPr>
      <w:r w:rsidRPr="009023A0">
        <w:rPr>
          <w:rFonts w:cs="Times New Roman"/>
        </w:rPr>
        <w:t xml:space="preserve">Xie C, Huang K, Chen P, Li B. 2020. DBA: Distributed Backdoor Attacks against Federated Learning. </w:t>
      </w:r>
    </w:p>
    <w:p w14:paraId="0B8F8014" w14:textId="77777777" w:rsidR="009023A0" w:rsidRPr="009023A0" w:rsidRDefault="009023A0" w:rsidP="009023A0">
      <w:pPr>
        <w:pStyle w:val="af1"/>
        <w:rPr>
          <w:rFonts w:cs="Times New Roman"/>
        </w:rPr>
      </w:pPr>
      <w:r w:rsidRPr="009023A0">
        <w:rPr>
          <w:rFonts w:cs="Times New Roman"/>
        </w:rPr>
        <w:t xml:space="preserve">Xu M, Zhao Y, Bian K, Huang G, Mei Q, Liu X. 2020. Federated Neural Architecture Search. arXiv </w:t>
      </w:r>
    </w:p>
    <w:p w14:paraId="1B312C60" w14:textId="77777777" w:rsidR="009023A0" w:rsidRPr="009023A0" w:rsidRDefault="009023A0" w:rsidP="009023A0">
      <w:pPr>
        <w:pStyle w:val="af1"/>
        <w:rPr>
          <w:rFonts w:cs="Times New Roman"/>
        </w:rPr>
      </w:pPr>
      <w:r w:rsidRPr="009023A0">
        <w:rPr>
          <w:rFonts w:cs="Times New Roman"/>
        </w:rPr>
        <w:t xml:space="preserve">Yao Q, Wang M, Escalante HJ, Guyon I, Hu Y, Li Y, Tu W, Yang Q, Yu Y. 2018. Taking Human out of Learning Applications: A Survey on Automated Machine Learning. arXiv: Artificial Intelligence </w:t>
      </w:r>
    </w:p>
    <w:p w14:paraId="48801FB0" w14:textId="77777777" w:rsidR="009023A0" w:rsidRPr="009023A0" w:rsidRDefault="009023A0" w:rsidP="009023A0">
      <w:pPr>
        <w:pStyle w:val="af1"/>
        <w:rPr>
          <w:rFonts w:cs="Times New Roman"/>
        </w:rPr>
      </w:pPr>
      <w:r w:rsidRPr="009023A0">
        <w:rPr>
          <w:rFonts w:cs="Times New Roman"/>
        </w:rPr>
        <w:t xml:space="preserve">Yurochkin M, Agarwal M, Ghosh S, Greenewald K, Hoang TN, Khazaeni Y. 2019. Bayesian Nonparametric Federated Learning of Neural Networks. arXiv: Machine Learning </w:t>
      </w:r>
    </w:p>
    <w:p w14:paraId="764C8158" w14:textId="7FBCEEF3" w:rsidR="009023A0" w:rsidRDefault="009023A0" w:rsidP="009023A0">
      <w:pPr>
        <w:pStyle w:val="af1"/>
        <w:rPr>
          <w:rFonts w:cs="Times New Roman"/>
        </w:rPr>
      </w:pPr>
      <w:r w:rsidRPr="009023A0">
        <w:rPr>
          <w:rFonts w:cs="Times New Roman"/>
        </w:rPr>
        <w:t xml:space="preserve">Zhao Y, Li M, Lai L, Suda N, Civin D, Chandra V. 2018. Federated learning with non-iid data. arXiv preprint arXiv:1806.00582 </w:t>
      </w:r>
    </w:p>
    <w:p w14:paraId="0E27EFC5" w14:textId="2D26060D" w:rsidR="00E35282" w:rsidRDefault="00E35282">
      <w:pPr>
        <w:spacing w:after="200"/>
      </w:pPr>
      <w:r>
        <w:br w:type="page"/>
      </w:r>
    </w:p>
    <w:p w14:paraId="7DC479F0" w14:textId="78CB1F54" w:rsidR="001B050F" w:rsidRDefault="00277DC3" w:rsidP="00277DC3">
      <w:pPr>
        <w:pStyle w:val="1"/>
        <w:rPr>
          <w:rFonts w:cs="Times New Roman"/>
        </w:rPr>
      </w:pPr>
      <w:r>
        <w:rPr>
          <w:rFonts w:cs="Times New Roman"/>
        </w:rPr>
        <w:lastRenderedPageBreak/>
        <w:fldChar w:fldCharType="end"/>
      </w:r>
      <w:r w:rsidR="001B050F">
        <w:rPr>
          <w:rFonts w:cs="Times New Roman"/>
        </w:rPr>
        <w:t xml:space="preserve"> </w:t>
      </w:r>
      <w:bookmarkStart w:id="30" w:name="_Toc47606794"/>
      <w:r w:rsidR="008172E1">
        <w:rPr>
          <w:rFonts w:cs="Times New Roman"/>
        </w:rPr>
        <w:t xml:space="preserve">Example </w:t>
      </w:r>
      <w:r w:rsidR="001B050F">
        <w:rPr>
          <w:rFonts w:cs="Times New Roman"/>
        </w:rPr>
        <w:t>Distribution</w:t>
      </w:r>
      <w:bookmarkEnd w:id="30"/>
    </w:p>
    <w:p w14:paraId="30AB5E4E" w14:textId="6E84B5DC" w:rsidR="001B050F" w:rsidRPr="001B050F" w:rsidRDefault="001B050F" w:rsidP="001B050F">
      <w:pPr>
        <w:rPr>
          <w:b/>
          <w:bCs/>
          <w:i/>
          <w:iCs/>
        </w:rPr>
      </w:pPr>
      <w:r w:rsidRPr="001B050F">
        <w:rPr>
          <w:rFonts w:hint="eastAsia"/>
          <w:b/>
          <w:bCs/>
          <w:i/>
          <w:iCs/>
        </w:rPr>
        <w:t>2</w:t>
      </w:r>
      <w:r w:rsidRPr="001B050F">
        <w:rPr>
          <w:b/>
          <w:bCs/>
          <w:i/>
          <w:iCs/>
        </w:rPr>
        <w:t xml:space="preserve"> class non-IID, </w:t>
      </w:r>
      <w:r w:rsidR="00D23382">
        <w:rPr>
          <w:b/>
          <w:bCs/>
          <w:i/>
          <w:iCs/>
        </w:rPr>
        <w:t>4k</w:t>
      </w:r>
      <w:r w:rsidRPr="001B050F">
        <w:rPr>
          <w:b/>
          <w:bCs/>
          <w:i/>
          <w:iCs/>
        </w:rPr>
        <w:t xml:space="preserve"> dataset (CIFAR-10), 10 worker</w:t>
      </w:r>
    </w:p>
    <w:tbl>
      <w:tblPr>
        <w:tblStyle w:val="af3"/>
        <w:tblW w:w="0" w:type="auto"/>
        <w:tblLook w:val="04A0" w:firstRow="1" w:lastRow="0" w:firstColumn="1" w:lastColumn="0" w:noHBand="0" w:noVBand="1"/>
      </w:tblPr>
      <w:tblGrid>
        <w:gridCol w:w="1358"/>
        <w:gridCol w:w="3401"/>
      </w:tblGrid>
      <w:tr w:rsidR="001B050F" w14:paraId="32E7C7A6" w14:textId="77777777" w:rsidTr="008172E1">
        <w:trPr>
          <w:trHeight w:val="555"/>
        </w:trPr>
        <w:tc>
          <w:tcPr>
            <w:tcW w:w="1358" w:type="dxa"/>
          </w:tcPr>
          <w:p w14:paraId="449A5DB9" w14:textId="7A392FE6" w:rsidR="001B050F" w:rsidRDefault="001B050F" w:rsidP="001B050F">
            <w:pPr>
              <w:rPr>
                <w:lang w:eastAsia="zh-CN"/>
              </w:rPr>
            </w:pPr>
            <w:r>
              <w:rPr>
                <w:lang w:eastAsia="zh-CN"/>
              </w:rPr>
              <w:t>Node 1</w:t>
            </w:r>
          </w:p>
        </w:tc>
        <w:tc>
          <w:tcPr>
            <w:tcW w:w="3401" w:type="dxa"/>
          </w:tcPr>
          <w:p w14:paraId="710A4AE3" w14:textId="4FD1F7B8" w:rsidR="001B050F" w:rsidRDefault="001B050F" w:rsidP="001B050F">
            <w:pPr>
              <w:rPr>
                <w:lang w:eastAsia="zh-CN"/>
              </w:rPr>
            </w:pPr>
            <w:r>
              <w:rPr>
                <w:lang w:eastAsia="zh-CN"/>
              </w:rPr>
              <w:t>Classe 1 * 200 + Class 2 *200</w:t>
            </w:r>
          </w:p>
        </w:tc>
      </w:tr>
      <w:tr w:rsidR="001B050F" w14:paraId="3CB80AE3" w14:textId="77777777" w:rsidTr="008172E1">
        <w:trPr>
          <w:trHeight w:val="546"/>
        </w:trPr>
        <w:tc>
          <w:tcPr>
            <w:tcW w:w="1358" w:type="dxa"/>
          </w:tcPr>
          <w:p w14:paraId="00E2F56A" w14:textId="20CAF01B" w:rsidR="001B050F" w:rsidRDefault="001B050F" w:rsidP="001B050F">
            <w:pPr>
              <w:rPr>
                <w:lang w:eastAsia="zh-CN"/>
              </w:rPr>
            </w:pPr>
            <w:r>
              <w:rPr>
                <w:lang w:eastAsia="zh-CN"/>
              </w:rPr>
              <w:t>Node 2</w:t>
            </w:r>
          </w:p>
        </w:tc>
        <w:tc>
          <w:tcPr>
            <w:tcW w:w="3401" w:type="dxa"/>
          </w:tcPr>
          <w:p w14:paraId="1DED8946" w14:textId="30B379D8" w:rsidR="001B050F" w:rsidRDefault="001B050F" w:rsidP="001B050F">
            <w:pPr>
              <w:rPr>
                <w:lang w:eastAsia="zh-CN"/>
              </w:rPr>
            </w:pPr>
            <w:r>
              <w:rPr>
                <w:lang w:eastAsia="zh-CN"/>
              </w:rPr>
              <w:t>Classe 2 * 200 + Class 3 *200</w:t>
            </w:r>
          </w:p>
        </w:tc>
      </w:tr>
      <w:tr w:rsidR="001B050F" w14:paraId="06C91031" w14:textId="77777777" w:rsidTr="008172E1">
        <w:trPr>
          <w:trHeight w:val="555"/>
        </w:trPr>
        <w:tc>
          <w:tcPr>
            <w:tcW w:w="1358" w:type="dxa"/>
          </w:tcPr>
          <w:p w14:paraId="7B867E3D" w14:textId="0FF94A97" w:rsidR="001B050F" w:rsidRDefault="001B050F" w:rsidP="001B050F">
            <w:pPr>
              <w:rPr>
                <w:lang w:eastAsia="zh-CN"/>
              </w:rPr>
            </w:pPr>
            <w:r>
              <w:rPr>
                <w:lang w:eastAsia="zh-CN"/>
              </w:rPr>
              <w:t>Node 3</w:t>
            </w:r>
          </w:p>
        </w:tc>
        <w:tc>
          <w:tcPr>
            <w:tcW w:w="3401" w:type="dxa"/>
          </w:tcPr>
          <w:p w14:paraId="71A5F586" w14:textId="445AB399" w:rsidR="001B050F" w:rsidRDefault="001B050F" w:rsidP="001B050F">
            <w:pPr>
              <w:rPr>
                <w:lang w:eastAsia="zh-CN"/>
              </w:rPr>
            </w:pPr>
            <w:r>
              <w:rPr>
                <w:lang w:eastAsia="zh-CN"/>
              </w:rPr>
              <w:t>Classe 3 * 200 + Class 4 *200</w:t>
            </w:r>
          </w:p>
        </w:tc>
      </w:tr>
      <w:tr w:rsidR="001B050F" w14:paraId="2617D37F" w14:textId="77777777" w:rsidTr="008172E1">
        <w:trPr>
          <w:trHeight w:val="546"/>
        </w:trPr>
        <w:tc>
          <w:tcPr>
            <w:tcW w:w="1358" w:type="dxa"/>
          </w:tcPr>
          <w:p w14:paraId="6A7EDAAD" w14:textId="02CCA0A8" w:rsidR="001B050F" w:rsidRDefault="001B050F" w:rsidP="001B050F">
            <w:pPr>
              <w:rPr>
                <w:lang w:eastAsia="zh-CN"/>
              </w:rPr>
            </w:pPr>
            <w:r>
              <w:rPr>
                <w:lang w:eastAsia="zh-CN"/>
              </w:rPr>
              <w:t>Node 4</w:t>
            </w:r>
          </w:p>
        </w:tc>
        <w:tc>
          <w:tcPr>
            <w:tcW w:w="3401" w:type="dxa"/>
          </w:tcPr>
          <w:p w14:paraId="1F980580" w14:textId="64FDCAB7" w:rsidR="001B050F" w:rsidRDefault="001B050F" w:rsidP="001B050F">
            <w:pPr>
              <w:rPr>
                <w:lang w:eastAsia="zh-CN"/>
              </w:rPr>
            </w:pPr>
            <w:r>
              <w:rPr>
                <w:lang w:eastAsia="zh-CN"/>
              </w:rPr>
              <w:t>Classe 4 * 200 + Class 5 *200</w:t>
            </w:r>
          </w:p>
        </w:tc>
      </w:tr>
      <w:tr w:rsidR="001B050F" w14:paraId="6BE5028E" w14:textId="77777777" w:rsidTr="008172E1">
        <w:trPr>
          <w:trHeight w:val="555"/>
        </w:trPr>
        <w:tc>
          <w:tcPr>
            <w:tcW w:w="1358" w:type="dxa"/>
          </w:tcPr>
          <w:p w14:paraId="7B197A5D" w14:textId="3C8785EB" w:rsidR="001B050F" w:rsidRDefault="001B050F" w:rsidP="001B050F">
            <w:pPr>
              <w:rPr>
                <w:lang w:eastAsia="zh-CN"/>
              </w:rPr>
            </w:pPr>
            <w:r>
              <w:rPr>
                <w:lang w:eastAsia="zh-CN"/>
              </w:rPr>
              <w:t>Node 5</w:t>
            </w:r>
          </w:p>
        </w:tc>
        <w:tc>
          <w:tcPr>
            <w:tcW w:w="3401" w:type="dxa"/>
          </w:tcPr>
          <w:p w14:paraId="1B7829B7" w14:textId="31E1D8BE" w:rsidR="001B050F" w:rsidRDefault="001B050F" w:rsidP="001B050F">
            <w:pPr>
              <w:rPr>
                <w:lang w:eastAsia="zh-CN"/>
              </w:rPr>
            </w:pPr>
            <w:r>
              <w:rPr>
                <w:lang w:eastAsia="zh-CN"/>
              </w:rPr>
              <w:t>Classe 5 * 200 + Class 6 *200</w:t>
            </w:r>
          </w:p>
        </w:tc>
      </w:tr>
      <w:tr w:rsidR="001B050F" w14:paraId="05F075A4" w14:textId="77777777" w:rsidTr="008172E1">
        <w:trPr>
          <w:trHeight w:val="555"/>
        </w:trPr>
        <w:tc>
          <w:tcPr>
            <w:tcW w:w="1358" w:type="dxa"/>
          </w:tcPr>
          <w:p w14:paraId="4BA000D0" w14:textId="6B731141" w:rsidR="001B050F" w:rsidRDefault="001B050F" w:rsidP="001B050F">
            <w:pPr>
              <w:rPr>
                <w:lang w:eastAsia="zh-CN"/>
              </w:rPr>
            </w:pPr>
            <w:r>
              <w:rPr>
                <w:lang w:eastAsia="zh-CN"/>
              </w:rPr>
              <w:t>Node 6</w:t>
            </w:r>
          </w:p>
        </w:tc>
        <w:tc>
          <w:tcPr>
            <w:tcW w:w="3401" w:type="dxa"/>
          </w:tcPr>
          <w:p w14:paraId="544C15E3" w14:textId="6CECB2FC" w:rsidR="001B050F" w:rsidRDefault="001B050F" w:rsidP="001B050F">
            <w:pPr>
              <w:rPr>
                <w:lang w:eastAsia="zh-CN"/>
              </w:rPr>
            </w:pPr>
            <w:r>
              <w:rPr>
                <w:lang w:eastAsia="zh-CN"/>
              </w:rPr>
              <w:t>Classe 6 * 200 + Class 7 *200</w:t>
            </w:r>
          </w:p>
        </w:tc>
      </w:tr>
      <w:tr w:rsidR="001B050F" w14:paraId="432A3DF8" w14:textId="77777777" w:rsidTr="008172E1">
        <w:trPr>
          <w:trHeight w:val="546"/>
        </w:trPr>
        <w:tc>
          <w:tcPr>
            <w:tcW w:w="1358" w:type="dxa"/>
          </w:tcPr>
          <w:p w14:paraId="74DDD5B0" w14:textId="500680D5" w:rsidR="001B050F" w:rsidRDefault="001B050F" w:rsidP="001B050F">
            <w:pPr>
              <w:rPr>
                <w:lang w:eastAsia="zh-CN"/>
              </w:rPr>
            </w:pPr>
            <w:r>
              <w:rPr>
                <w:lang w:eastAsia="zh-CN"/>
              </w:rPr>
              <w:t>Node 7</w:t>
            </w:r>
          </w:p>
        </w:tc>
        <w:tc>
          <w:tcPr>
            <w:tcW w:w="3401" w:type="dxa"/>
          </w:tcPr>
          <w:p w14:paraId="7D5BBB38" w14:textId="5033BD30" w:rsidR="001B050F" w:rsidRDefault="001B050F" w:rsidP="001B050F">
            <w:pPr>
              <w:rPr>
                <w:lang w:eastAsia="zh-CN"/>
              </w:rPr>
            </w:pPr>
            <w:r>
              <w:rPr>
                <w:lang w:eastAsia="zh-CN"/>
              </w:rPr>
              <w:t>Classe 7 * 200 + Class 8 *200</w:t>
            </w:r>
          </w:p>
        </w:tc>
      </w:tr>
      <w:tr w:rsidR="001B050F" w14:paraId="5C166CD4" w14:textId="77777777" w:rsidTr="008172E1">
        <w:trPr>
          <w:trHeight w:val="555"/>
        </w:trPr>
        <w:tc>
          <w:tcPr>
            <w:tcW w:w="1358" w:type="dxa"/>
          </w:tcPr>
          <w:p w14:paraId="469818DA" w14:textId="3FA1B8FE" w:rsidR="001B050F" w:rsidRDefault="001B050F" w:rsidP="001B050F">
            <w:pPr>
              <w:rPr>
                <w:lang w:eastAsia="zh-CN"/>
              </w:rPr>
            </w:pPr>
            <w:r>
              <w:rPr>
                <w:lang w:eastAsia="zh-CN"/>
              </w:rPr>
              <w:t>Node 8</w:t>
            </w:r>
          </w:p>
        </w:tc>
        <w:tc>
          <w:tcPr>
            <w:tcW w:w="3401" w:type="dxa"/>
          </w:tcPr>
          <w:p w14:paraId="53FE4128" w14:textId="08615F68" w:rsidR="001B050F" w:rsidRDefault="001B050F" w:rsidP="001B050F">
            <w:pPr>
              <w:rPr>
                <w:lang w:eastAsia="zh-CN"/>
              </w:rPr>
            </w:pPr>
            <w:r>
              <w:rPr>
                <w:lang w:eastAsia="zh-CN"/>
              </w:rPr>
              <w:t>Classe 8 * 200 + Class 9 *200</w:t>
            </w:r>
          </w:p>
        </w:tc>
      </w:tr>
      <w:tr w:rsidR="001B050F" w14:paraId="67A10757" w14:textId="77777777" w:rsidTr="008172E1">
        <w:trPr>
          <w:trHeight w:val="546"/>
        </w:trPr>
        <w:tc>
          <w:tcPr>
            <w:tcW w:w="1358" w:type="dxa"/>
          </w:tcPr>
          <w:p w14:paraId="6359DDED" w14:textId="2DA7C983" w:rsidR="001B050F" w:rsidRDefault="001B050F" w:rsidP="001B050F">
            <w:pPr>
              <w:rPr>
                <w:lang w:eastAsia="zh-CN"/>
              </w:rPr>
            </w:pPr>
            <w:r>
              <w:rPr>
                <w:lang w:eastAsia="zh-CN"/>
              </w:rPr>
              <w:t>Node 9</w:t>
            </w:r>
          </w:p>
        </w:tc>
        <w:tc>
          <w:tcPr>
            <w:tcW w:w="3401" w:type="dxa"/>
          </w:tcPr>
          <w:p w14:paraId="09A3AFEF" w14:textId="2B5BD199" w:rsidR="001B050F" w:rsidRDefault="001B050F" w:rsidP="001B050F">
            <w:pPr>
              <w:rPr>
                <w:lang w:eastAsia="zh-CN"/>
              </w:rPr>
            </w:pPr>
            <w:r>
              <w:rPr>
                <w:lang w:eastAsia="zh-CN"/>
              </w:rPr>
              <w:t>Classe 9 * 200 + Class 10 *200</w:t>
            </w:r>
          </w:p>
        </w:tc>
      </w:tr>
      <w:tr w:rsidR="001B050F" w14:paraId="487F1CEA" w14:textId="77777777" w:rsidTr="008172E1">
        <w:trPr>
          <w:trHeight w:val="555"/>
        </w:trPr>
        <w:tc>
          <w:tcPr>
            <w:tcW w:w="1358" w:type="dxa"/>
          </w:tcPr>
          <w:p w14:paraId="27A37231" w14:textId="074BF540" w:rsidR="001B050F" w:rsidRDefault="001B050F" w:rsidP="001B050F">
            <w:pPr>
              <w:rPr>
                <w:lang w:eastAsia="zh-CN"/>
              </w:rPr>
            </w:pPr>
            <w:r>
              <w:rPr>
                <w:lang w:eastAsia="zh-CN"/>
              </w:rPr>
              <w:t>Node 10</w:t>
            </w:r>
          </w:p>
        </w:tc>
        <w:tc>
          <w:tcPr>
            <w:tcW w:w="3401" w:type="dxa"/>
          </w:tcPr>
          <w:p w14:paraId="4460969F" w14:textId="1B67E067" w:rsidR="001B050F" w:rsidRDefault="001B050F" w:rsidP="001B050F">
            <w:pPr>
              <w:rPr>
                <w:lang w:eastAsia="zh-CN"/>
              </w:rPr>
            </w:pPr>
            <w:r>
              <w:rPr>
                <w:lang w:eastAsia="zh-CN"/>
              </w:rPr>
              <w:t>Classe 1 * 200 + Class 10 *200</w:t>
            </w:r>
          </w:p>
        </w:tc>
      </w:tr>
    </w:tbl>
    <w:p w14:paraId="33743220" w14:textId="26EC3F90" w:rsidR="001B050F" w:rsidRDefault="00621273" w:rsidP="00621273">
      <w:pPr>
        <w:rPr>
          <w:lang w:eastAsia="zh-CN"/>
        </w:rPr>
      </w:pPr>
      <w:r>
        <w:rPr>
          <w:rFonts w:hint="eastAsia"/>
          <w:lang w:eastAsia="zh-CN"/>
        </w:rPr>
        <w:t>*</w:t>
      </w:r>
      <w:r>
        <w:rPr>
          <w:lang w:eastAsia="zh-CN"/>
        </w:rPr>
        <w:t>No overlap in samples between nodes.</w:t>
      </w:r>
    </w:p>
    <w:p w14:paraId="504F37C1" w14:textId="3B44D165" w:rsidR="0015792B" w:rsidRPr="001B050F" w:rsidRDefault="0015792B" w:rsidP="00621273">
      <w:pPr>
        <w:rPr>
          <w:lang w:eastAsia="zh-CN"/>
        </w:rPr>
      </w:pPr>
      <w:r>
        <w:rPr>
          <w:lang w:eastAsia="zh-CN"/>
        </w:rPr>
        <w:t xml:space="preserve">*Each </w:t>
      </w:r>
      <w:r w:rsidR="00D23382">
        <w:rPr>
          <w:lang w:eastAsia="zh-CN"/>
        </w:rPr>
        <w:t>c</w:t>
      </w:r>
      <w:r>
        <w:rPr>
          <w:lang w:eastAsia="zh-CN"/>
        </w:rPr>
        <w:t>lient is a node.</w:t>
      </w:r>
    </w:p>
    <w:p w14:paraId="2C1F3657" w14:textId="77777777" w:rsidR="001B050F" w:rsidRDefault="001B050F">
      <w:pPr>
        <w:spacing w:after="200"/>
        <w:rPr>
          <w:rFonts w:ascii="Arial" w:eastAsiaTheme="majorEastAsia" w:hAnsi="Arial" w:cs="Times New Roman"/>
          <w:bCs/>
          <w:sz w:val="36"/>
          <w:szCs w:val="28"/>
        </w:rPr>
      </w:pPr>
      <w:r>
        <w:rPr>
          <w:rFonts w:cs="Times New Roman"/>
        </w:rPr>
        <w:br w:type="page"/>
      </w:r>
    </w:p>
    <w:p w14:paraId="2AEA9D63" w14:textId="522C04E4" w:rsidR="009428D7" w:rsidRPr="00F64660" w:rsidRDefault="00FE7A18" w:rsidP="00277DC3">
      <w:pPr>
        <w:pStyle w:val="1"/>
      </w:pPr>
      <w:bookmarkStart w:id="31" w:name="_Toc47606795"/>
      <w:r w:rsidRPr="00F64660">
        <w:lastRenderedPageBreak/>
        <w:t xml:space="preserve">Appendix </w:t>
      </w:r>
      <w:r w:rsidR="00F64660">
        <w:t>-</w:t>
      </w:r>
      <w:r w:rsidR="009428D7" w:rsidRPr="00F64660">
        <w:t xml:space="preserve"> OIA-DDR dataset after pre-processing</w:t>
      </w:r>
      <w:bookmarkEnd w:id="31"/>
    </w:p>
    <w:p w14:paraId="3AA58F1A" w14:textId="790BD021"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40"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41"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w:t>
      </w:r>
      <w:r w:rsidR="008B5125">
        <w:rPr>
          <w:rFonts w:cs="Times New Roman"/>
          <w:szCs w:val="24"/>
        </w:rPr>
        <w:t xml:space="preserve">preprocessing </w:t>
      </w:r>
      <w:r>
        <w:rPr>
          <w:rFonts w:cs="Times New Roman"/>
          <w:szCs w:val="24"/>
        </w:rPr>
        <w:t>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8A95DD1" w:rsidR="001E66E8" w:rsidRPr="009428D7" w:rsidRDefault="001C3A8E" w:rsidP="00345F00">
      <w:pPr>
        <w:jc w:val="center"/>
      </w:pPr>
      <w:r>
        <w:rPr>
          <w:noProof/>
        </w:rPr>
        <w:drawing>
          <wp:inline distT="0" distB="0" distL="0" distR="0" wp14:anchorId="5CF49B7D" wp14:editId="79A8C597">
            <wp:extent cx="5246260" cy="7029450"/>
            <wp:effectExtent l="0" t="0" r="0" b="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13277"/>
                    <a:stretch/>
                  </pic:blipFill>
                  <pic:spPr bwMode="auto">
                    <a:xfrm>
                      <a:off x="0" y="0"/>
                      <a:ext cx="5267964" cy="7058531"/>
                    </a:xfrm>
                    <a:prstGeom prst="rect">
                      <a:avLst/>
                    </a:prstGeom>
                    <a:noFill/>
                    <a:ln>
                      <a:noFill/>
                    </a:ln>
                    <a:extLst>
                      <a:ext uri="{53640926-AAD7-44D8-BBD7-CCE9431645EC}">
                        <a14:shadowObscured xmlns:a14="http://schemas.microsoft.com/office/drawing/2010/main"/>
                      </a:ext>
                    </a:extLst>
                  </pic:spPr>
                </pic:pic>
              </a:graphicData>
            </a:graphic>
          </wp:inline>
        </w:drawing>
      </w:r>
    </w:p>
    <w:p w14:paraId="71D688FF" w14:textId="7AEC5E08" w:rsidR="005601F3" w:rsidRPr="00C5454D" w:rsidRDefault="005601F3" w:rsidP="00F64660">
      <w:pPr>
        <w:pStyle w:val="1"/>
      </w:pPr>
      <w:bookmarkStart w:id="32" w:name="_Toc47606796"/>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2"/>
    </w:p>
    <w:p w14:paraId="2E975819" w14:textId="12E46F9F" w:rsidR="00212B82" w:rsidRPr="00AB5378" w:rsidRDefault="0015792B" w:rsidP="00212B82">
      <w:pPr>
        <w:tabs>
          <w:tab w:val="num" w:pos="720"/>
        </w:tabs>
        <w:rPr>
          <w:b/>
          <w:bCs/>
          <w:i/>
          <w:iCs/>
        </w:rPr>
      </w:pPr>
      <w:r>
        <w:rPr>
          <w:b/>
          <w:bCs/>
          <w:i/>
          <w:iCs/>
        </w:rPr>
        <w:t>Client Size</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3" w:name="_Toc47606797"/>
      <w:r w:rsidRPr="00212B82">
        <w:lastRenderedPageBreak/>
        <w:t xml:space="preserve">Appendix </w:t>
      </w:r>
      <w:r w:rsidR="00F64660">
        <w:t>-</w:t>
      </w:r>
      <w:r w:rsidR="00212B82" w:rsidRPr="00212B82">
        <w:t xml:space="preserve"> Statistical Records</w:t>
      </w:r>
      <w:bookmarkEnd w:id="33"/>
    </w:p>
    <w:p w14:paraId="61E5A640" w14:textId="6B3B55DB" w:rsidR="00212B82" w:rsidRPr="00AF3C52" w:rsidRDefault="00212B82" w:rsidP="00212B82">
      <w:r>
        <w:t xml:space="preserve">In this </w:t>
      </w:r>
      <w:r w:rsidR="009A1C78">
        <w:t>A</w:t>
      </w:r>
      <w:r>
        <w:t>ppendix</w:t>
      </w:r>
      <w:r w:rsidR="006A7DC6">
        <w:t>,</w:t>
      </w:r>
      <w:r>
        <w:t xml:space="preserve">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w:t>
      </w:r>
      <w:r w:rsidR="006A7DC6">
        <w:t xml:space="preserve">the </w:t>
      </w:r>
      <w:r>
        <w:t xml:space="preserve">T-test. We perform </w:t>
      </w:r>
      <w:r w:rsidR="006A7DC6">
        <w:t xml:space="preserve">the </w:t>
      </w:r>
      <w:r>
        <w:t>T-test or Wilcoxon test depending on assess</w:t>
      </w:r>
      <w:r w:rsidR="006A7DC6">
        <w:t>ing</w:t>
      </w:r>
      <w:r>
        <w:t xml:space="preserve"> results.</w:t>
      </w:r>
      <w:r w:rsidRPr="00F66BBB">
        <w:t xml:space="preserve"> </w:t>
      </w:r>
      <w:r>
        <w:t xml:space="preserve">Results tested by </w:t>
      </w:r>
      <w:r w:rsidR="006A7DC6">
        <w:t xml:space="preserve">the </w:t>
      </w:r>
      <w:r>
        <w:t>Wilcoxon test are tagged with ‘#’.</w:t>
      </w:r>
    </w:p>
    <w:p w14:paraId="4227D172" w14:textId="485C6378" w:rsidR="00212B82" w:rsidRPr="00AB5378" w:rsidRDefault="0015792B" w:rsidP="00212B82">
      <w:pPr>
        <w:tabs>
          <w:tab w:val="num" w:pos="720"/>
        </w:tabs>
        <w:rPr>
          <w:b/>
          <w:bCs/>
          <w:i/>
          <w:iCs/>
        </w:rPr>
      </w:pPr>
      <w:r>
        <w:rPr>
          <w:b/>
          <w:bCs/>
          <w:i/>
          <w:iCs/>
        </w:rPr>
        <w:t>Client Size</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1D44E447" w:rsidR="00212B82" w:rsidRPr="00233500" w:rsidRDefault="00EB0110" w:rsidP="0097571D">
            <w:pPr>
              <w:tabs>
                <w:tab w:val="num" w:pos="720"/>
              </w:tabs>
              <w:jc w:val="center"/>
              <w:rPr>
                <w:sz w:val="18"/>
                <w:szCs w:val="18"/>
              </w:rPr>
            </w:pPr>
            <w:r w:rsidRPr="004A308C">
              <w:rPr>
                <w:rFonts w:hint="eastAsia"/>
                <w:sz w:val="18"/>
                <w:szCs w:val="18"/>
              </w:rPr>
              <w:t>A</w:t>
            </w:r>
            <w:r w:rsidRPr="004A308C">
              <w:rPr>
                <w:sz w:val="18"/>
                <w:szCs w:val="18"/>
              </w:rPr>
              <w:t>ccuracy</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2866D39" w:rsidR="00212B82" w:rsidRPr="004A308C" w:rsidRDefault="00EB0110" w:rsidP="0097571D">
            <w:pPr>
              <w:tabs>
                <w:tab w:val="num" w:pos="720"/>
              </w:tabs>
              <w:jc w:val="center"/>
              <w:rPr>
                <w:sz w:val="18"/>
                <w:szCs w:val="18"/>
              </w:rPr>
            </w:pPr>
            <w:r w:rsidRPr="004A308C">
              <w:rPr>
                <w:rFonts w:hint="eastAsia"/>
                <w:sz w:val="18"/>
                <w:szCs w:val="18"/>
              </w:rPr>
              <w:t>A</w:t>
            </w:r>
            <w:r w:rsidRPr="004A308C">
              <w:rPr>
                <w:sz w:val="18"/>
                <w:szCs w:val="18"/>
              </w:rPr>
              <w:t>ccuracy</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4" w:name="_Toc47606798"/>
      <w:r w:rsidRPr="00043DE3">
        <w:lastRenderedPageBreak/>
        <w:t xml:space="preserve">Appendix </w:t>
      </w:r>
      <w:r w:rsidR="00F64660">
        <w:t>-</w:t>
      </w:r>
      <w:r w:rsidR="00043DE3" w:rsidRPr="00043DE3">
        <w:t xml:space="preserve"> Scenario testing results with 40k set</w:t>
      </w:r>
      <w:bookmarkEnd w:id="34"/>
    </w:p>
    <w:p w14:paraId="2951715C" w14:textId="5D67BFB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1B60C551" w14:textId="77777777" w:rsidR="0015792B" w:rsidRPr="00AB5378" w:rsidRDefault="0015792B" w:rsidP="0015792B">
      <w:pPr>
        <w:tabs>
          <w:tab w:val="num" w:pos="720"/>
        </w:tabs>
        <w:rPr>
          <w:b/>
          <w:bCs/>
          <w:i/>
          <w:iCs/>
        </w:rPr>
      </w:pPr>
      <w:r>
        <w:rPr>
          <w:b/>
          <w:bCs/>
          <w:i/>
          <w:iCs/>
        </w:rPr>
        <w:t>Client Size</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432D9823" w:rsidR="00910AC3" w:rsidRPr="00AB5378" w:rsidRDefault="00910AC3" w:rsidP="00910AC3">
      <w:pPr>
        <w:tabs>
          <w:tab w:val="num" w:pos="720"/>
        </w:tabs>
        <w:rPr>
          <w:b/>
          <w:bCs/>
          <w:i/>
          <w:iCs/>
        </w:rPr>
      </w:pPr>
      <w:r w:rsidRPr="001C5FC9">
        <w:rPr>
          <w:b/>
          <w:bCs/>
          <w:i/>
          <w:iCs/>
        </w:rPr>
        <w:t>Share data strategy</w:t>
      </w:r>
      <w:r w:rsidR="008F4DBF">
        <w:rPr>
          <w:b/>
          <w:bCs/>
          <w:i/>
          <w:iCs/>
        </w:rPr>
        <w:t xml:space="preserve"> (Additional)</w:t>
      </w:r>
    </w:p>
    <w:p w14:paraId="67ABA606" w14:textId="7D5C5D42" w:rsidR="00703AE7" w:rsidRDefault="00F630B8" w:rsidP="00910AC3">
      <w:pPr>
        <w:jc w:val="center"/>
      </w:pPr>
      <w:r>
        <w:rPr>
          <w:noProof/>
        </w:rPr>
        <w:drawing>
          <wp:inline distT="0" distB="0" distL="0" distR="0" wp14:anchorId="2C3DB9D2" wp14:editId="325ADAC6">
            <wp:extent cx="2673350" cy="1840930"/>
            <wp:effectExtent l="0" t="0" r="0" b="0"/>
            <wp:docPr id="12" name="图片 12" descr="C:\Users\12990\AppData\Local\Microsoft\Windows\INetCache\Content.MSO\F1C808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F1C808C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96779" cy="1857064"/>
                    </a:xfrm>
                    <a:prstGeom prst="rect">
                      <a:avLst/>
                    </a:prstGeom>
                    <a:noFill/>
                    <a:ln>
                      <a:noFill/>
                    </a:ln>
                  </pic:spPr>
                </pic:pic>
              </a:graphicData>
            </a:graphic>
          </wp:inline>
        </w:drawing>
      </w:r>
      <w:r w:rsidR="00910AC3" w:rsidRPr="00910AC3">
        <w:t xml:space="preserve"> </w:t>
      </w:r>
      <w:r>
        <w:rPr>
          <w:noProof/>
        </w:rPr>
        <w:drawing>
          <wp:inline distT="0" distB="0" distL="0" distR="0" wp14:anchorId="07A1DA06" wp14:editId="40CD49F3">
            <wp:extent cx="2711450" cy="1867166"/>
            <wp:effectExtent l="0" t="0" r="0" b="0"/>
            <wp:docPr id="21" name="图片 21" descr="C:\Users\12990\AppData\Local\Microsoft\Windows\INetCache\Content.MSO\7B476E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7B476EBF.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56501" cy="1898189"/>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35" w:name="_Toc47606799"/>
      <w:r w:rsidRPr="00043DE3">
        <w:lastRenderedPageBreak/>
        <w:t xml:space="preserve">Appendix </w:t>
      </w:r>
      <w:r w:rsidR="00F64660">
        <w:t>-</w:t>
      </w:r>
      <w:r w:rsidRPr="00043DE3">
        <w:t xml:space="preserve"> Scenario testing results with 4k set</w:t>
      </w:r>
      <w:bookmarkEnd w:id="35"/>
    </w:p>
    <w:p w14:paraId="7F1A26EE" w14:textId="037705C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6A7E7C48" w14:textId="77777777" w:rsidR="0015792B" w:rsidRPr="00AB5378" w:rsidRDefault="0015792B" w:rsidP="0015792B">
      <w:pPr>
        <w:tabs>
          <w:tab w:val="num" w:pos="720"/>
        </w:tabs>
        <w:rPr>
          <w:b/>
          <w:bCs/>
          <w:i/>
          <w:iCs/>
        </w:rPr>
      </w:pPr>
      <w:r>
        <w:rPr>
          <w:b/>
          <w:bCs/>
          <w:i/>
          <w:iCs/>
        </w:rPr>
        <w:t>Client Size</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57AB4191" w:rsidR="00043DE3" w:rsidRPr="0043732E" w:rsidRDefault="00043DE3" w:rsidP="00043DE3">
      <w:pPr>
        <w:rPr>
          <w:b/>
          <w:bCs/>
          <w:i/>
          <w:iCs/>
        </w:rPr>
      </w:pPr>
      <w:r w:rsidRPr="0043732E">
        <w:rPr>
          <w:rFonts w:hint="eastAsia"/>
          <w:b/>
          <w:bCs/>
          <w:i/>
          <w:iCs/>
        </w:rPr>
        <w:t>L</w:t>
      </w:r>
      <w:r w:rsidRPr="0043732E">
        <w:rPr>
          <w:b/>
          <w:bCs/>
          <w:i/>
          <w:iCs/>
        </w:rPr>
        <w:t>ocal Round</w:t>
      </w:r>
      <w:r w:rsidR="008F4DBF">
        <w:rPr>
          <w:b/>
          <w:bCs/>
          <w:i/>
          <w:iCs/>
        </w:rPr>
        <w:t xml:space="preserve"> (Additional)</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79CE385C" w:rsidR="00043DE3" w:rsidRDefault="00C05999" w:rsidP="00103EDD">
      <w:pPr>
        <w:rPr>
          <w:lang w:val="en-GB"/>
        </w:rPr>
      </w:pPr>
      <w:r>
        <w:rPr>
          <w:noProof/>
          <w:lang w:val="en-GB"/>
        </w:rPr>
        <w:drawing>
          <wp:inline distT="0" distB="0" distL="0" distR="0" wp14:anchorId="0C5FA841" wp14:editId="524CF215">
            <wp:extent cx="2717800" cy="1863402"/>
            <wp:effectExtent l="0" t="0" r="6350" b="0"/>
            <wp:docPr id="28" name="图片 28" descr="C:\Users\12990\AppData\Local\Microsoft\Windows\INetCache\Content.MSO\70D626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0D62625.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47877" cy="1884023"/>
                    </a:xfrm>
                    <a:prstGeom prst="rect">
                      <a:avLst/>
                    </a:prstGeom>
                    <a:noFill/>
                    <a:ln>
                      <a:noFill/>
                    </a:ln>
                  </pic:spPr>
                </pic:pic>
              </a:graphicData>
            </a:graphic>
          </wp:inline>
        </w:drawing>
      </w:r>
      <w:r w:rsidR="001C5FC9" w:rsidRPr="001C5FC9">
        <w:rPr>
          <w:lang w:val="en-GB"/>
        </w:rPr>
        <w:t xml:space="preserve"> </w:t>
      </w:r>
      <w:r>
        <w:rPr>
          <w:noProof/>
          <w:lang w:val="en-GB"/>
        </w:rPr>
        <w:drawing>
          <wp:inline distT="0" distB="0" distL="0" distR="0" wp14:anchorId="3EBBB8DB" wp14:editId="266413EC">
            <wp:extent cx="2736850" cy="1876463"/>
            <wp:effectExtent l="0" t="0" r="6350" b="0"/>
            <wp:docPr id="44" name="图片 44" descr="C:\Users\12990\AppData\Local\Microsoft\Windows\INetCache\Content.MSO\1E45E0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1E45E07B.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68856" cy="1898407"/>
                    </a:xfrm>
                    <a:prstGeom prst="rect">
                      <a:avLst/>
                    </a:prstGeom>
                    <a:noFill/>
                    <a:ln>
                      <a:noFill/>
                    </a:ln>
                  </pic:spPr>
                </pic:pic>
              </a:graphicData>
            </a:graphic>
          </wp:inline>
        </w:drawing>
      </w:r>
    </w:p>
    <w:p w14:paraId="11377C8E" w14:textId="38000D5B" w:rsidR="00043DE3" w:rsidRDefault="00C05999" w:rsidP="00103EDD">
      <w:pPr>
        <w:rPr>
          <w:lang w:val="en-GB"/>
        </w:rPr>
      </w:pPr>
      <w:r>
        <w:rPr>
          <w:noProof/>
          <w:lang w:val="en-GB"/>
        </w:rPr>
        <w:lastRenderedPageBreak/>
        <w:drawing>
          <wp:inline distT="0" distB="0" distL="0" distR="0" wp14:anchorId="2DB45558" wp14:editId="1A29CE17">
            <wp:extent cx="2844800" cy="1950477"/>
            <wp:effectExtent l="0" t="0" r="0" b="0"/>
            <wp:docPr id="46" name="图片 46" descr="C:\Users\12990\AppData\Local\Microsoft\Windows\INetCache\Content.MSO\66E0EFF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6E0EFF7.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65114" cy="1964405"/>
                    </a:xfrm>
                    <a:prstGeom prst="rect">
                      <a:avLst/>
                    </a:prstGeom>
                    <a:noFill/>
                    <a:ln>
                      <a:noFill/>
                    </a:ln>
                  </pic:spPr>
                </pic:pic>
              </a:graphicData>
            </a:graphic>
          </wp:inline>
        </w:drawing>
      </w:r>
      <w:r w:rsidR="00747ADC" w:rsidRPr="00747ADC">
        <w:rPr>
          <w:lang w:val="en-GB"/>
        </w:rPr>
        <w:t xml:space="preserve"> </w:t>
      </w:r>
      <w:r>
        <w:rPr>
          <w:noProof/>
          <w:lang w:val="en-GB"/>
        </w:rPr>
        <w:drawing>
          <wp:inline distT="0" distB="0" distL="0" distR="0" wp14:anchorId="0AA6B925" wp14:editId="24FCE84E">
            <wp:extent cx="2749550" cy="1943355"/>
            <wp:effectExtent l="0" t="0" r="0" b="0"/>
            <wp:docPr id="45" name="图片 45" descr="C:\Users\12990\AppData\Local\Microsoft\Windows\INetCache\Content.MSO\40CECB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40CECB41.tmp"/>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70730" cy="1958325"/>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36" w:name="_Toc47606800"/>
      <w:r w:rsidRPr="00043DE3">
        <w:lastRenderedPageBreak/>
        <w:t xml:space="preserve">Appendix </w:t>
      </w:r>
      <w:r w:rsidR="00F64660">
        <w:t>-</w:t>
      </w:r>
      <w:r w:rsidRPr="00043DE3">
        <w:t xml:space="preserve"> Results for cloud implementation</w:t>
      </w:r>
      <w:bookmarkEnd w:id="36"/>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80"/>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5459CE" w14:textId="77777777" w:rsidR="00202395" w:rsidRDefault="00202395" w:rsidP="00A15C6A">
      <w:pPr>
        <w:spacing w:after="0" w:line="240" w:lineRule="auto"/>
      </w:pPr>
      <w:r>
        <w:separator/>
      </w:r>
    </w:p>
  </w:endnote>
  <w:endnote w:type="continuationSeparator" w:id="0">
    <w:p w14:paraId="7BD6DA1B" w14:textId="77777777" w:rsidR="00202395" w:rsidRDefault="00202395"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1134B9" w:rsidRDefault="001134B9"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1134B9" w:rsidRDefault="001134B9">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EndPr/>
    <w:sdtContent>
      <w:p w14:paraId="7131E3D8" w14:textId="4455C77A" w:rsidR="001134B9" w:rsidRDefault="001134B9">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1134B9" w:rsidRPr="00B5643F" w:rsidRDefault="001134B9"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1134B9" w:rsidRPr="00B5643F" w:rsidRDefault="001134B9"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1134B9" w:rsidRPr="00B5643F" w:rsidRDefault="001134B9"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EndPr/>
    <w:sdtContent>
      <w:p w14:paraId="641B9FB2" w14:textId="35DCDD6B" w:rsidR="001134B9" w:rsidRPr="00B5643F" w:rsidRDefault="001134B9"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27D829" w14:textId="77777777" w:rsidR="00202395" w:rsidRDefault="00202395" w:rsidP="00A15C6A">
      <w:pPr>
        <w:spacing w:after="0" w:line="240" w:lineRule="auto"/>
      </w:pPr>
      <w:r>
        <w:separator/>
      </w:r>
    </w:p>
  </w:footnote>
  <w:footnote w:type="continuationSeparator" w:id="0">
    <w:p w14:paraId="596FE862" w14:textId="77777777" w:rsidR="00202395" w:rsidRDefault="00202395"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27D42E5C"/>
    <w:multiLevelType w:val="hybridMultilevel"/>
    <w:tmpl w:val="8A8CA940"/>
    <w:lvl w:ilvl="0" w:tplc="69AC745C">
      <w:start w:val="2"/>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5"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15:restartNumberingAfterBreak="0">
    <w:nsid w:val="631D29C5"/>
    <w:multiLevelType w:val="hybridMultilevel"/>
    <w:tmpl w:val="D6784382"/>
    <w:lvl w:ilvl="0" w:tplc="DDBC2730">
      <w:numFmt w:val="decimal"/>
      <w:lvlText w:val="%1."/>
      <w:lvlJc w:val="left"/>
      <w:pPr>
        <w:ind w:left="1352" w:hanging="360"/>
      </w:pPr>
      <w:rPr>
        <w:rFonts w:hint="default"/>
      </w:rPr>
    </w:lvl>
    <w:lvl w:ilvl="1" w:tplc="04090019" w:tentative="1">
      <w:start w:val="1"/>
      <w:numFmt w:val="lowerLetter"/>
      <w:lvlText w:val="%2)"/>
      <w:lvlJc w:val="left"/>
      <w:pPr>
        <w:ind w:left="1832" w:hanging="420"/>
      </w:pPr>
    </w:lvl>
    <w:lvl w:ilvl="2" w:tplc="0409001B" w:tentative="1">
      <w:start w:val="1"/>
      <w:numFmt w:val="lowerRoman"/>
      <w:lvlText w:val="%3."/>
      <w:lvlJc w:val="right"/>
      <w:pPr>
        <w:ind w:left="2252" w:hanging="420"/>
      </w:pPr>
    </w:lvl>
    <w:lvl w:ilvl="3" w:tplc="0409000F" w:tentative="1">
      <w:start w:val="1"/>
      <w:numFmt w:val="decimal"/>
      <w:lvlText w:val="%4."/>
      <w:lvlJc w:val="left"/>
      <w:pPr>
        <w:ind w:left="2672" w:hanging="420"/>
      </w:pPr>
    </w:lvl>
    <w:lvl w:ilvl="4" w:tplc="04090019" w:tentative="1">
      <w:start w:val="1"/>
      <w:numFmt w:val="lowerLetter"/>
      <w:lvlText w:val="%5)"/>
      <w:lvlJc w:val="left"/>
      <w:pPr>
        <w:ind w:left="3092" w:hanging="420"/>
      </w:pPr>
    </w:lvl>
    <w:lvl w:ilvl="5" w:tplc="0409001B" w:tentative="1">
      <w:start w:val="1"/>
      <w:numFmt w:val="lowerRoman"/>
      <w:lvlText w:val="%6."/>
      <w:lvlJc w:val="right"/>
      <w:pPr>
        <w:ind w:left="3512" w:hanging="420"/>
      </w:pPr>
    </w:lvl>
    <w:lvl w:ilvl="6" w:tplc="0409000F" w:tentative="1">
      <w:start w:val="1"/>
      <w:numFmt w:val="decimal"/>
      <w:lvlText w:val="%7."/>
      <w:lvlJc w:val="left"/>
      <w:pPr>
        <w:ind w:left="3932" w:hanging="420"/>
      </w:pPr>
    </w:lvl>
    <w:lvl w:ilvl="7" w:tplc="04090019" w:tentative="1">
      <w:start w:val="1"/>
      <w:numFmt w:val="lowerLetter"/>
      <w:lvlText w:val="%8)"/>
      <w:lvlJc w:val="left"/>
      <w:pPr>
        <w:ind w:left="4352" w:hanging="420"/>
      </w:pPr>
    </w:lvl>
    <w:lvl w:ilvl="8" w:tplc="0409001B" w:tentative="1">
      <w:start w:val="1"/>
      <w:numFmt w:val="lowerRoman"/>
      <w:lvlText w:val="%9."/>
      <w:lvlJc w:val="right"/>
      <w:pPr>
        <w:ind w:left="4772" w:hanging="420"/>
      </w:pPr>
    </w:lvl>
  </w:abstractNum>
  <w:abstractNum w:abstractNumId="11"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5"/>
  </w:num>
  <w:num w:numId="3">
    <w:abstractNumId w:val="0"/>
  </w:num>
  <w:num w:numId="4">
    <w:abstractNumId w:val="1"/>
  </w:num>
  <w:num w:numId="5">
    <w:abstractNumId w:val="8"/>
  </w:num>
  <w:num w:numId="6">
    <w:abstractNumId w:val="7"/>
  </w:num>
  <w:num w:numId="7">
    <w:abstractNumId w:val="11"/>
  </w:num>
  <w:num w:numId="8">
    <w:abstractNumId w:val="6"/>
  </w:num>
  <w:num w:numId="9">
    <w:abstractNumId w:val="10"/>
  </w:num>
  <w:num w:numId="10">
    <w:abstractNumId w:val="2"/>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doNotDisplayPageBoundaries/>
  <w:bordersDoNotSurroundHeader/>
  <w:bordersDoNotSurroundFooter/>
  <w:hideSpellingErrors/>
  <w:hideGrammaticalError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tKgFAOU2miEt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0004"/>
    <w:rsid w:val="0000013B"/>
    <w:rsid w:val="000004D5"/>
    <w:rsid w:val="00000709"/>
    <w:rsid w:val="00002086"/>
    <w:rsid w:val="000031B0"/>
    <w:rsid w:val="000041EA"/>
    <w:rsid w:val="00004C08"/>
    <w:rsid w:val="00004D99"/>
    <w:rsid w:val="00005AC9"/>
    <w:rsid w:val="00006428"/>
    <w:rsid w:val="000073C2"/>
    <w:rsid w:val="0000755C"/>
    <w:rsid w:val="00007714"/>
    <w:rsid w:val="00010167"/>
    <w:rsid w:val="00011B17"/>
    <w:rsid w:val="0001288F"/>
    <w:rsid w:val="000133BA"/>
    <w:rsid w:val="00014480"/>
    <w:rsid w:val="00014662"/>
    <w:rsid w:val="00017357"/>
    <w:rsid w:val="00020683"/>
    <w:rsid w:val="00020F2E"/>
    <w:rsid w:val="00021197"/>
    <w:rsid w:val="00021E54"/>
    <w:rsid w:val="000233C6"/>
    <w:rsid w:val="00023650"/>
    <w:rsid w:val="000249CB"/>
    <w:rsid w:val="00025D96"/>
    <w:rsid w:val="00025DCE"/>
    <w:rsid w:val="000270BE"/>
    <w:rsid w:val="00031080"/>
    <w:rsid w:val="000312B2"/>
    <w:rsid w:val="0003147B"/>
    <w:rsid w:val="0003305D"/>
    <w:rsid w:val="0003316B"/>
    <w:rsid w:val="00033ACE"/>
    <w:rsid w:val="00035078"/>
    <w:rsid w:val="00035466"/>
    <w:rsid w:val="00035929"/>
    <w:rsid w:val="00035D75"/>
    <w:rsid w:val="0003734C"/>
    <w:rsid w:val="000379B6"/>
    <w:rsid w:val="00040A01"/>
    <w:rsid w:val="00042599"/>
    <w:rsid w:val="000428C6"/>
    <w:rsid w:val="00043DE3"/>
    <w:rsid w:val="00044262"/>
    <w:rsid w:val="00044911"/>
    <w:rsid w:val="000453B1"/>
    <w:rsid w:val="000459CB"/>
    <w:rsid w:val="00046C9F"/>
    <w:rsid w:val="00050739"/>
    <w:rsid w:val="0005290B"/>
    <w:rsid w:val="000540A3"/>
    <w:rsid w:val="00054EB0"/>
    <w:rsid w:val="00055157"/>
    <w:rsid w:val="000551DB"/>
    <w:rsid w:val="00056624"/>
    <w:rsid w:val="00061664"/>
    <w:rsid w:val="00063255"/>
    <w:rsid w:val="000634F5"/>
    <w:rsid w:val="0006597F"/>
    <w:rsid w:val="00065B36"/>
    <w:rsid w:val="00066922"/>
    <w:rsid w:val="00067D27"/>
    <w:rsid w:val="00070417"/>
    <w:rsid w:val="00070C05"/>
    <w:rsid w:val="00071BCD"/>
    <w:rsid w:val="0007312B"/>
    <w:rsid w:val="000738BD"/>
    <w:rsid w:val="00075094"/>
    <w:rsid w:val="00075454"/>
    <w:rsid w:val="00080A9B"/>
    <w:rsid w:val="00081E2C"/>
    <w:rsid w:val="00083424"/>
    <w:rsid w:val="00083572"/>
    <w:rsid w:val="00083E0B"/>
    <w:rsid w:val="00086125"/>
    <w:rsid w:val="000868D7"/>
    <w:rsid w:val="00087632"/>
    <w:rsid w:val="00087A0A"/>
    <w:rsid w:val="00090512"/>
    <w:rsid w:val="00090A59"/>
    <w:rsid w:val="0009110B"/>
    <w:rsid w:val="00091633"/>
    <w:rsid w:val="00091890"/>
    <w:rsid w:val="00091BC0"/>
    <w:rsid w:val="00091F1E"/>
    <w:rsid w:val="000935B1"/>
    <w:rsid w:val="0009365C"/>
    <w:rsid w:val="00093679"/>
    <w:rsid w:val="00093A35"/>
    <w:rsid w:val="00095104"/>
    <w:rsid w:val="0009527D"/>
    <w:rsid w:val="000965CD"/>
    <w:rsid w:val="00097487"/>
    <w:rsid w:val="000A0D0F"/>
    <w:rsid w:val="000A2D2D"/>
    <w:rsid w:val="000A376D"/>
    <w:rsid w:val="000A3892"/>
    <w:rsid w:val="000A4D15"/>
    <w:rsid w:val="000A5475"/>
    <w:rsid w:val="000A582B"/>
    <w:rsid w:val="000A5D2A"/>
    <w:rsid w:val="000A6420"/>
    <w:rsid w:val="000A6473"/>
    <w:rsid w:val="000B1003"/>
    <w:rsid w:val="000B2353"/>
    <w:rsid w:val="000B42D6"/>
    <w:rsid w:val="000B59ED"/>
    <w:rsid w:val="000B5CBE"/>
    <w:rsid w:val="000B5D04"/>
    <w:rsid w:val="000B6B52"/>
    <w:rsid w:val="000B6EBF"/>
    <w:rsid w:val="000B77D9"/>
    <w:rsid w:val="000B7A52"/>
    <w:rsid w:val="000C076D"/>
    <w:rsid w:val="000C31DD"/>
    <w:rsid w:val="000C41C7"/>
    <w:rsid w:val="000C4230"/>
    <w:rsid w:val="000C57A7"/>
    <w:rsid w:val="000C586B"/>
    <w:rsid w:val="000C5D15"/>
    <w:rsid w:val="000C6280"/>
    <w:rsid w:val="000C75A5"/>
    <w:rsid w:val="000C7DB9"/>
    <w:rsid w:val="000D030A"/>
    <w:rsid w:val="000D10CD"/>
    <w:rsid w:val="000D165B"/>
    <w:rsid w:val="000D1889"/>
    <w:rsid w:val="000D34CE"/>
    <w:rsid w:val="000D3E98"/>
    <w:rsid w:val="000D3F91"/>
    <w:rsid w:val="000D519F"/>
    <w:rsid w:val="000D6EBF"/>
    <w:rsid w:val="000D7CE0"/>
    <w:rsid w:val="000E01C9"/>
    <w:rsid w:val="000E02A1"/>
    <w:rsid w:val="000E0CC2"/>
    <w:rsid w:val="000E1025"/>
    <w:rsid w:val="000E1743"/>
    <w:rsid w:val="000E2BB2"/>
    <w:rsid w:val="000E36B7"/>
    <w:rsid w:val="000E4F6E"/>
    <w:rsid w:val="000E7D04"/>
    <w:rsid w:val="000F01CA"/>
    <w:rsid w:val="000F0294"/>
    <w:rsid w:val="000F2F49"/>
    <w:rsid w:val="000F58ED"/>
    <w:rsid w:val="000F62F1"/>
    <w:rsid w:val="000F6856"/>
    <w:rsid w:val="000F766D"/>
    <w:rsid w:val="00100131"/>
    <w:rsid w:val="001002DB"/>
    <w:rsid w:val="001004C2"/>
    <w:rsid w:val="00100A50"/>
    <w:rsid w:val="001030D4"/>
    <w:rsid w:val="00103484"/>
    <w:rsid w:val="00103EDD"/>
    <w:rsid w:val="00103F10"/>
    <w:rsid w:val="00104345"/>
    <w:rsid w:val="00106132"/>
    <w:rsid w:val="001065A6"/>
    <w:rsid w:val="0010681C"/>
    <w:rsid w:val="001079CC"/>
    <w:rsid w:val="00111C2C"/>
    <w:rsid w:val="00112689"/>
    <w:rsid w:val="001134B9"/>
    <w:rsid w:val="00114392"/>
    <w:rsid w:val="00115CCC"/>
    <w:rsid w:val="00116A3D"/>
    <w:rsid w:val="00120202"/>
    <w:rsid w:val="00120D1C"/>
    <w:rsid w:val="0012148D"/>
    <w:rsid w:val="001214BB"/>
    <w:rsid w:val="001217ED"/>
    <w:rsid w:val="00121AF8"/>
    <w:rsid w:val="001222EB"/>
    <w:rsid w:val="00122556"/>
    <w:rsid w:val="0012397C"/>
    <w:rsid w:val="001240DB"/>
    <w:rsid w:val="001240EF"/>
    <w:rsid w:val="0012687A"/>
    <w:rsid w:val="00126AB2"/>
    <w:rsid w:val="00127182"/>
    <w:rsid w:val="001302F6"/>
    <w:rsid w:val="00130A1D"/>
    <w:rsid w:val="00130AD0"/>
    <w:rsid w:val="00131C94"/>
    <w:rsid w:val="001326E9"/>
    <w:rsid w:val="00134A12"/>
    <w:rsid w:val="001354DA"/>
    <w:rsid w:val="00135888"/>
    <w:rsid w:val="0013673B"/>
    <w:rsid w:val="00137068"/>
    <w:rsid w:val="00137C64"/>
    <w:rsid w:val="001412A4"/>
    <w:rsid w:val="001432D6"/>
    <w:rsid w:val="00145694"/>
    <w:rsid w:val="001479E9"/>
    <w:rsid w:val="00147BFE"/>
    <w:rsid w:val="00147C1E"/>
    <w:rsid w:val="001528B4"/>
    <w:rsid w:val="00154AA5"/>
    <w:rsid w:val="00155A24"/>
    <w:rsid w:val="00157055"/>
    <w:rsid w:val="001575EF"/>
    <w:rsid w:val="0015792B"/>
    <w:rsid w:val="001579E2"/>
    <w:rsid w:val="00160EA1"/>
    <w:rsid w:val="00161F77"/>
    <w:rsid w:val="00162923"/>
    <w:rsid w:val="00162DD2"/>
    <w:rsid w:val="0016322B"/>
    <w:rsid w:val="00165242"/>
    <w:rsid w:val="0016608F"/>
    <w:rsid w:val="00166866"/>
    <w:rsid w:val="00167E28"/>
    <w:rsid w:val="00171263"/>
    <w:rsid w:val="001723FE"/>
    <w:rsid w:val="001728DA"/>
    <w:rsid w:val="001749D9"/>
    <w:rsid w:val="00176C1C"/>
    <w:rsid w:val="001774C1"/>
    <w:rsid w:val="0017777D"/>
    <w:rsid w:val="001803C9"/>
    <w:rsid w:val="00180F76"/>
    <w:rsid w:val="00181646"/>
    <w:rsid w:val="00181A6A"/>
    <w:rsid w:val="0018244D"/>
    <w:rsid w:val="00182802"/>
    <w:rsid w:val="00183101"/>
    <w:rsid w:val="00183E74"/>
    <w:rsid w:val="001864ED"/>
    <w:rsid w:val="001869A3"/>
    <w:rsid w:val="00187A61"/>
    <w:rsid w:val="00187C2F"/>
    <w:rsid w:val="00191968"/>
    <w:rsid w:val="00191C1F"/>
    <w:rsid w:val="0019209C"/>
    <w:rsid w:val="001938DE"/>
    <w:rsid w:val="001940D6"/>
    <w:rsid w:val="001952A9"/>
    <w:rsid w:val="00195882"/>
    <w:rsid w:val="00195D7B"/>
    <w:rsid w:val="001A27FE"/>
    <w:rsid w:val="001A39F5"/>
    <w:rsid w:val="001A53C5"/>
    <w:rsid w:val="001A693D"/>
    <w:rsid w:val="001A6C6D"/>
    <w:rsid w:val="001A7037"/>
    <w:rsid w:val="001A7187"/>
    <w:rsid w:val="001A7808"/>
    <w:rsid w:val="001B050F"/>
    <w:rsid w:val="001B08AC"/>
    <w:rsid w:val="001B10EA"/>
    <w:rsid w:val="001B12D4"/>
    <w:rsid w:val="001B2073"/>
    <w:rsid w:val="001B3632"/>
    <w:rsid w:val="001B3BBE"/>
    <w:rsid w:val="001B5A0D"/>
    <w:rsid w:val="001B63A4"/>
    <w:rsid w:val="001B65A8"/>
    <w:rsid w:val="001B68E6"/>
    <w:rsid w:val="001B6E79"/>
    <w:rsid w:val="001C0445"/>
    <w:rsid w:val="001C0A81"/>
    <w:rsid w:val="001C332F"/>
    <w:rsid w:val="001C3A8E"/>
    <w:rsid w:val="001C5FC9"/>
    <w:rsid w:val="001C7B72"/>
    <w:rsid w:val="001D007F"/>
    <w:rsid w:val="001D0661"/>
    <w:rsid w:val="001D0F52"/>
    <w:rsid w:val="001D2043"/>
    <w:rsid w:val="001D3555"/>
    <w:rsid w:val="001D3F8D"/>
    <w:rsid w:val="001D511D"/>
    <w:rsid w:val="001D5533"/>
    <w:rsid w:val="001D746C"/>
    <w:rsid w:val="001D788A"/>
    <w:rsid w:val="001D7F3B"/>
    <w:rsid w:val="001E0D25"/>
    <w:rsid w:val="001E1DB8"/>
    <w:rsid w:val="001E1FFE"/>
    <w:rsid w:val="001E2C92"/>
    <w:rsid w:val="001E2F25"/>
    <w:rsid w:val="001E3CDB"/>
    <w:rsid w:val="001E66E8"/>
    <w:rsid w:val="001E7666"/>
    <w:rsid w:val="001F26DF"/>
    <w:rsid w:val="001F3F29"/>
    <w:rsid w:val="001F443D"/>
    <w:rsid w:val="001F4525"/>
    <w:rsid w:val="001F5D44"/>
    <w:rsid w:val="001F6856"/>
    <w:rsid w:val="001F6AF8"/>
    <w:rsid w:val="001F71B2"/>
    <w:rsid w:val="001F7983"/>
    <w:rsid w:val="001F7F2F"/>
    <w:rsid w:val="002012EB"/>
    <w:rsid w:val="00201F9C"/>
    <w:rsid w:val="00202395"/>
    <w:rsid w:val="002027C2"/>
    <w:rsid w:val="002035C6"/>
    <w:rsid w:val="00204047"/>
    <w:rsid w:val="002046C4"/>
    <w:rsid w:val="00204E3F"/>
    <w:rsid w:val="002053F7"/>
    <w:rsid w:val="00206ED3"/>
    <w:rsid w:val="00207164"/>
    <w:rsid w:val="00207FBF"/>
    <w:rsid w:val="002110A2"/>
    <w:rsid w:val="00212343"/>
    <w:rsid w:val="00212B6E"/>
    <w:rsid w:val="00212B82"/>
    <w:rsid w:val="00212E28"/>
    <w:rsid w:val="00213E28"/>
    <w:rsid w:val="00216593"/>
    <w:rsid w:val="002171D4"/>
    <w:rsid w:val="0021791E"/>
    <w:rsid w:val="00220358"/>
    <w:rsid w:val="00220F24"/>
    <w:rsid w:val="00221511"/>
    <w:rsid w:val="00223F6E"/>
    <w:rsid w:val="00224E96"/>
    <w:rsid w:val="00227F04"/>
    <w:rsid w:val="002317B0"/>
    <w:rsid w:val="00231C50"/>
    <w:rsid w:val="00231F69"/>
    <w:rsid w:val="0023299F"/>
    <w:rsid w:val="00232B0C"/>
    <w:rsid w:val="002341E5"/>
    <w:rsid w:val="002343E8"/>
    <w:rsid w:val="00234AB1"/>
    <w:rsid w:val="00234C23"/>
    <w:rsid w:val="002354BF"/>
    <w:rsid w:val="0023577C"/>
    <w:rsid w:val="00237095"/>
    <w:rsid w:val="002401BB"/>
    <w:rsid w:val="002405AA"/>
    <w:rsid w:val="00241242"/>
    <w:rsid w:val="002421C4"/>
    <w:rsid w:val="00242280"/>
    <w:rsid w:val="00242C0D"/>
    <w:rsid w:val="00243288"/>
    <w:rsid w:val="0024523A"/>
    <w:rsid w:val="00247F69"/>
    <w:rsid w:val="0025006C"/>
    <w:rsid w:val="002507EE"/>
    <w:rsid w:val="002512F7"/>
    <w:rsid w:val="00251B63"/>
    <w:rsid w:val="00251D58"/>
    <w:rsid w:val="002523A1"/>
    <w:rsid w:val="00252D8C"/>
    <w:rsid w:val="00252E68"/>
    <w:rsid w:val="0025380A"/>
    <w:rsid w:val="0025598A"/>
    <w:rsid w:val="0025665F"/>
    <w:rsid w:val="00256709"/>
    <w:rsid w:val="00256867"/>
    <w:rsid w:val="00257357"/>
    <w:rsid w:val="002579AB"/>
    <w:rsid w:val="00257EF2"/>
    <w:rsid w:val="00261C71"/>
    <w:rsid w:val="00261DBB"/>
    <w:rsid w:val="00261EC7"/>
    <w:rsid w:val="00262227"/>
    <w:rsid w:val="0026283C"/>
    <w:rsid w:val="0026306D"/>
    <w:rsid w:val="00263B1D"/>
    <w:rsid w:val="00263C0C"/>
    <w:rsid w:val="00263D7C"/>
    <w:rsid w:val="002644DA"/>
    <w:rsid w:val="002649D3"/>
    <w:rsid w:val="00265DF3"/>
    <w:rsid w:val="0026662E"/>
    <w:rsid w:val="00270A54"/>
    <w:rsid w:val="00270F6D"/>
    <w:rsid w:val="002711EE"/>
    <w:rsid w:val="00271CBC"/>
    <w:rsid w:val="00273574"/>
    <w:rsid w:val="00274DD5"/>
    <w:rsid w:val="0027628B"/>
    <w:rsid w:val="0027652C"/>
    <w:rsid w:val="002768FC"/>
    <w:rsid w:val="00276E2E"/>
    <w:rsid w:val="00277760"/>
    <w:rsid w:val="00277DC3"/>
    <w:rsid w:val="00283233"/>
    <w:rsid w:val="00286B96"/>
    <w:rsid w:val="00287A4D"/>
    <w:rsid w:val="002906CD"/>
    <w:rsid w:val="00290E2B"/>
    <w:rsid w:val="00291125"/>
    <w:rsid w:val="00291E47"/>
    <w:rsid w:val="00295FB1"/>
    <w:rsid w:val="0029631B"/>
    <w:rsid w:val="0029724A"/>
    <w:rsid w:val="002A0047"/>
    <w:rsid w:val="002A0474"/>
    <w:rsid w:val="002A1A4C"/>
    <w:rsid w:val="002A3B48"/>
    <w:rsid w:val="002A526A"/>
    <w:rsid w:val="002A5379"/>
    <w:rsid w:val="002A5AA4"/>
    <w:rsid w:val="002A5D51"/>
    <w:rsid w:val="002A666E"/>
    <w:rsid w:val="002A6F59"/>
    <w:rsid w:val="002B0056"/>
    <w:rsid w:val="002B01D9"/>
    <w:rsid w:val="002B04AE"/>
    <w:rsid w:val="002B0FA3"/>
    <w:rsid w:val="002B135E"/>
    <w:rsid w:val="002B18E5"/>
    <w:rsid w:val="002B2FD2"/>
    <w:rsid w:val="002B3244"/>
    <w:rsid w:val="002B5835"/>
    <w:rsid w:val="002B7D18"/>
    <w:rsid w:val="002B7EEC"/>
    <w:rsid w:val="002C2953"/>
    <w:rsid w:val="002C2B97"/>
    <w:rsid w:val="002C2CFC"/>
    <w:rsid w:val="002C3ED0"/>
    <w:rsid w:val="002C4493"/>
    <w:rsid w:val="002C64C9"/>
    <w:rsid w:val="002C6BF3"/>
    <w:rsid w:val="002C6D96"/>
    <w:rsid w:val="002C7E4C"/>
    <w:rsid w:val="002D080D"/>
    <w:rsid w:val="002D158F"/>
    <w:rsid w:val="002D15CF"/>
    <w:rsid w:val="002D24E4"/>
    <w:rsid w:val="002D267D"/>
    <w:rsid w:val="002D2CC1"/>
    <w:rsid w:val="002D3ECB"/>
    <w:rsid w:val="002D4281"/>
    <w:rsid w:val="002D5AF6"/>
    <w:rsid w:val="002D6B78"/>
    <w:rsid w:val="002D75B8"/>
    <w:rsid w:val="002D7CD0"/>
    <w:rsid w:val="002E043E"/>
    <w:rsid w:val="002E12D1"/>
    <w:rsid w:val="002E12EA"/>
    <w:rsid w:val="002E23C2"/>
    <w:rsid w:val="002E24B9"/>
    <w:rsid w:val="002E5AB5"/>
    <w:rsid w:val="002E7A73"/>
    <w:rsid w:val="002E7B4B"/>
    <w:rsid w:val="002F1B7A"/>
    <w:rsid w:val="002F1C87"/>
    <w:rsid w:val="002F1F00"/>
    <w:rsid w:val="002F2356"/>
    <w:rsid w:val="002F2513"/>
    <w:rsid w:val="002F3963"/>
    <w:rsid w:val="002F407D"/>
    <w:rsid w:val="002F47E4"/>
    <w:rsid w:val="002F55DA"/>
    <w:rsid w:val="002F5FAF"/>
    <w:rsid w:val="002F66F9"/>
    <w:rsid w:val="00300E73"/>
    <w:rsid w:val="00300F1C"/>
    <w:rsid w:val="003021AF"/>
    <w:rsid w:val="00302971"/>
    <w:rsid w:val="00302CDF"/>
    <w:rsid w:val="00303A2F"/>
    <w:rsid w:val="003065D8"/>
    <w:rsid w:val="00306AC6"/>
    <w:rsid w:val="00310012"/>
    <w:rsid w:val="00311425"/>
    <w:rsid w:val="0031175F"/>
    <w:rsid w:val="0031211E"/>
    <w:rsid w:val="0031229D"/>
    <w:rsid w:val="003125AE"/>
    <w:rsid w:val="0031451C"/>
    <w:rsid w:val="00314561"/>
    <w:rsid w:val="00314995"/>
    <w:rsid w:val="003151ED"/>
    <w:rsid w:val="00315427"/>
    <w:rsid w:val="00315FA1"/>
    <w:rsid w:val="00317835"/>
    <w:rsid w:val="00320745"/>
    <w:rsid w:val="003216C3"/>
    <w:rsid w:val="00321F46"/>
    <w:rsid w:val="00322E6B"/>
    <w:rsid w:val="003238F0"/>
    <w:rsid w:val="003256A7"/>
    <w:rsid w:val="00325787"/>
    <w:rsid w:val="00325EA8"/>
    <w:rsid w:val="00326A76"/>
    <w:rsid w:val="00327E90"/>
    <w:rsid w:val="00332E3A"/>
    <w:rsid w:val="003335A7"/>
    <w:rsid w:val="00333E85"/>
    <w:rsid w:val="003353BA"/>
    <w:rsid w:val="00336C31"/>
    <w:rsid w:val="003371DC"/>
    <w:rsid w:val="00340551"/>
    <w:rsid w:val="003406C2"/>
    <w:rsid w:val="0034133C"/>
    <w:rsid w:val="00341A0F"/>
    <w:rsid w:val="00341F6B"/>
    <w:rsid w:val="0034268C"/>
    <w:rsid w:val="003431A2"/>
    <w:rsid w:val="00343A49"/>
    <w:rsid w:val="00343FB8"/>
    <w:rsid w:val="00345170"/>
    <w:rsid w:val="00345894"/>
    <w:rsid w:val="00345F00"/>
    <w:rsid w:val="003473A9"/>
    <w:rsid w:val="00347A97"/>
    <w:rsid w:val="003501D8"/>
    <w:rsid w:val="00350FAC"/>
    <w:rsid w:val="003515C6"/>
    <w:rsid w:val="00351B92"/>
    <w:rsid w:val="00352831"/>
    <w:rsid w:val="00352E02"/>
    <w:rsid w:val="00353009"/>
    <w:rsid w:val="003543B3"/>
    <w:rsid w:val="003550A0"/>
    <w:rsid w:val="0035601B"/>
    <w:rsid w:val="0035700D"/>
    <w:rsid w:val="00361F11"/>
    <w:rsid w:val="00362809"/>
    <w:rsid w:val="0036284D"/>
    <w:rsid w:val="00364C32"/>
    <w:rsid w:val="00365D33"/>
    <w:rsid w:val="00365EF7"/>
    <w:rsid w:val="0036753D"/>
    <w:rsid w:val="00367894"/>
    <w:rsid w:val="0037044E"/>
    <w:rsid w:val="00371E16"/>
    <w:rsid w:val="00371F2C"/>
    <w:rsid w:val="00373822"/>
    <w:rsid w:val="00373D66"/>
    <w:rsid w:val="00374147"/>
    <w:rsid w:val="003741E0"/>
    <w:rsid w:val="00374558"/>
    <w:rsid w:val="0037543D"/>
    <w:rsid w:val="0037693D"/>
    <w:rsid w:val="0037746B"/>
    <w:rsid w:val="00384544"/>
    <w:rsid w:val="00390910"/>
    <w:rsid w:val="00391153"/>
    <w:rsid w:val="003916AF"/>
    <w:rsid w:val="0039210E"/>
    <w:rsid w:val="00392229"/>
    <w:rsid w:val="003929CE"/>
    <w:rsid w:val="00393B2C"/>
    <w:rsid w:val="00394209"/>
    <w:rsid w:val="00394C99"/>
    <w:rsid w:val="0039553C"/>
    <w:rsid w:val="00395619"/>
    <w:rsid w:val="00395C33"/>
    <w:rsid w:val="00396724"/>
    <w:rsid w:val="003971D6"/>
    <w:rsid w:val="003A01A9"/>
    <w:rsid w:val="003A0F72"/>
    <w:rsid w:val="003A2382"/>
    <w:rsid w:val="003A494C"/>
    <w:rsid w:val="003A5422"/>
    <w:rsid w:val="003A5A60"/>
    <w:rsid w:val="003A66C1"/>
    <w:rsid w:val="003A759D"/>
    <w:rsid w:val="003A7D8E"/>
    <w:rsid w:val="003B0451"/>
    <w:rsid w:val="003B16B5"/>
    <w:rsid w:val="003B16D7"/>
    <w:rsid w:val="003B264E"/>
    <w:rsid w:val="003B2D29"/>
    <w:rsid w:val="003B4F3B"/>
    <w:rsid w:val="003B531C"/>
    <w:rsid w:val="003B65A6"/>
    <w:rsid w:val="003B6A51"/>
    <w:rsid w:val="003B72DC"/>
    <w:rsid w:val="003C1EA0"/>
    <w:rsid w:val="003C332D"/>
    <w:rsid w:val="003C3424"/>
    <w:rsid w:val="003C4450"/>
    <w:rsid w:val="003C50AF"/>
    <w:rsid w:val="003C75EB"/>
    <w:rsid w:val="003D093B"/>
    <w:rsid w:val="003D2531"/>
    <w:rsid w:val="003D33AF"/>
    <w:rsid w:val="003D38DB"/>
    <w:rsid w:val="003D41DF"/>
    <w:rsid w:val="003D4A40"/>
    <w:rsid w:val="003D6589"/>
    <w:rsid w:val="003D7394"/>
    <w:rsid w:val="003E0DC6"/>
    <w:rsid w:val="003E29C9"/>
    <w:rsid w:val="003E3263"/>
    <w:rsid w:val="003E3497"/>
    <w:rsid w:val="003E4B7D"/>
    <w:rsid w:val="003E4D03"/>
    <w:rsid w:val="003E53BE"/>
    <w:rsid w:val="003E5BEE"/>
    <w:rsid w:val="003E60F7"/>
    <w:rsid w:val="003E6FF3"/>
    <w:rsid w:val="003F1049"/>
    <w:rsid w:val="003F1300"/>
    <w:rsid w:val="003F3442"/>
    <w:rsid w:val="003F4A3A"/>
    <w:rsid w:val="003F4ADD"/>
    <w:rsid w:val="003F6235"/>
    <w:rsid w:val="003F64D0"/>
    <w:rsid w:val="003F6A74"/>
    <w:rsid w:val="003F7BCE"/>
    <w:rsid w:val="00400DC7"/>
    <w:rsid w:val="004026A8"/>
    <w:rsid w:val="004056ED"/>
    <w:rsid w:val="00406F8E"/>
    <w:rsid w:val="004078AE"/>
    <w:rsid w:val="00411AE7"/>
    <w:rsid w:val="00412D72"/>
    <w:rsid w:val="00412FA2"/>
    <w:rsid w:val="00414D15"/>
    <w:rsid w:val="004227ED"/>
    <w:rsid w:val="0042417F"/>
    <w:rsid w:val="0042421F"/>
    <w:rsid w:val="00425AB8"/>
    <w:rsid w:val="00427B13"/>
    <w:rsid w:val="00430FDA"/>
    <w:rsid w:val="00431EDB"/>
    <w:rsid w:val="00432829"/>
    <w:rsid w:val="00433EA1"/>
    <w:rsid w:val="0043655B"/>
    <w:rsid w:val="00436E48"/>
    <w:rsid w:val="00437355"/>
    <w:rsid w:val="00437645"/>
    <w:rsid w:val="0043767C"/>
    <w:rsid w:val="00437DAE"/>
    <w:rsid w:val="004400A0"/>
    <w:rsid w:val="00441542"/>
    <w:rsid w:val="00441FE6"/>
    <w:rsid w:val="00447042"/>
    <w:rsid w:val="00447048"/>
    <w:rsid w:val="00447198"/>
    <w:rsid w:val="00447584"/>
    <w:rsid w:val="00451A0C"/>
    <w:rsid w:val="00452B68"/>
    <w:rsid w:val="00452E79"/>
    <w:rsid w:val="0045306A"/>
    <w:rsid w:val="00454177"/>
    <w:rsid w:val="00454A55"/>
    <w:rsid w:val="00455AC4"/>
    <w:rsid w:val="00455FA7"/>
    <w:rsid w:val="00456F2D"/>
    <w:rsid w:val="0045713E"/>
    <w:rsid w:val="00457158"/>
    <w:rsid w:val="00460AB2"/>
    <w:rsid w:val="00460B71"/>
    <w:rsid w:val="004614AC"/>
    <w:rsid w:val="0046291B"/>
    <w:rsid w:val="00463D44"/>
    <w:rsid w:val="00464EF6"/>
    <w:rsid w:val="00466177"/>
    <w:rsid w:val="0046723A"/>
    <w:rsid w:val="00467286"/>
    <w:rsid w:val="00467784"/>
    <w:rsid w:val="00471356"/>
    <w:rsid w:val="004715B0"/>
    <w:rsid w:val="00471881"/>
    <w:rsid w:val="00472ABD"/>
    <w:rsid w:val="00472BA9"/>
    <w:rsid w:val="00473DE4"/>
    <w:rsid w:val="0047550B"/>
    <w:rsid w:val="00476CB5"/>
    <w:rsid w:val="0047764B"/>
    <w:rsid w:val="00481CC3"/>
    <w:rsid w:val="00481FFA"/>
    <w:rsid w:val="0048340E"/>
    <w:rsid w:val="004838FA"/>
    <w:rsid w:val="00484C83"/>
    <w:rsid w:val="00485345"/>
    <w:rsid w:val="004879E4"/>
    <w:rsid w:val="004920B0"/>
    <w:rsid w:val="00492501"/>
    <w:rsid w:val="00492D7C"/>
    <w:rsid w:val="0049440E"/>
    <w:rsid w:val="00494856"/>
    <w:rsid w:val="00495363"/>
    <w:rsid w:val="004963FD"/>
    <w:rsid w:val="004A1EBF"/>
    <w:rsid w:val="004A1EC7"/>
    <w:rsid w:val="004A25D0"/>
    <w:rsid w:val="004A2BB9"/>
    <w:rsid w:val="004A338A"/>
    <w:rsid w:val="004A35E8"/>
    <w:rsid w:val="004A488B"/>
    <w:rsid w:val="004A5CF3"/>
    <w:rsid w:val="004A65D6"/>
    <w:rsid w:val="004A6B26"/>
    <w:rsid w:val="004A7495"/>
    <w:rsid w:val="004B36B0"/>
    <w:rsid w:val="004B45AC"/>
    <w:rsid w:val="004B5D3C"/>
    <w:rsid w:val="004B6253"/>
    <w:rsid w:val="004B6D84"/>
    <w:rsid w:val="004B7C15"/>
    <w:rsid w:val="004C1206"/>
    <w:rsid w:val="004C2155"/>
    <w:rsid w:val="004C4A3D"/>
    <w:rsid w:val="004C4E10"/>
    <w:rsid w:val="004C506E"/>
    <w:rsid w:val="004C59A2"/>
    <w:rsid w:val="004C6DC2"/>
    <w:rsid w:val="004C7D51"/>
    <w:rsid w:val="004D0A3B"/>
    <w:rsid w:val="004D1E0B"/>
    <w:rsid w:val="004D4169"/>
    <w:rsid w:val="004D4E7D"/>
    <w:rsid w:val="004D533A"/>
    <w:rsid w:val="004D5AA8"/>
    <w:rsid w:val="004D6DBE"/>
    <w:rsid w:val="004E0813"/>
    <w:rsid w:val="004E1D15"/>
    <w:rsid w:val="004E297B"/>
    <w:rsid w:val="004E5631"/>
    <w:rsid w:val="004E593B"/>
    <w:rsid w:val="004E5AE6"/>
    <w:rsid w:val="004E6AA5"/>
    <w:rsid w:val="004F0C12"/>
    <w:rsid w:val="004F0CF2"/>
    <w:rsid w:val="004F1899"/>
    <w:rsid w:val="004F1BC9"/>
    <w:rsid w:val="004F3753"/>
    <w:rsid w:val="004F4082"/>
    <w:rsid w:val="004F4920"/>
    <w:rsid w:val="004F58EE"/>
    <w:rsid w:val="004F6A46"/>
    <w:rsid w:val="004F78F2"/>
    <w:rsid w:val="004F7F49"/>
    <w:rsid w:val="00500D51"/>
    <w:rsid w:val="005032E2"/>
    <w:rsid w:val="00504167"/>
    <w:rsid w:val="005043A9"/>
    <w:rsid w:val="00504E0E"/>
    <w:rsid w:val="0050540C"/>
    <w:rsid w:val="00505B46"/>
    <w:rsid w:val="005134F0"/>
    <w:rsid w:val="00513D62"/>
    <w:rsid w:val="00514423"/>
    <w:rsid w:val="00514E21"/>
    <w:rsid w:val="00515740"/>
    <w:rsid w:val="0052009F"/>
    <w:rsid w:val="00520ACC"/>
    <w:rsid w:val="005214D7"/>
    <w:rsid w:val="00525617"/>
    <w:rsid w:val="00525E4B"/>
    <w:rsid w:val="0052727A"/>
    <w:rsid w:val="0052738F"/>
    <w:rsid w:val="00527796"/>
    <w:rsid w:val="005319F8"/>
    <w:rsid w:val="00532FFE"/>
    <w:rsid w:val="00533A6B"/>
    <w:rsid w:val="00534FC7"/>
    <w:rsid w:val="00536D73"/>
    <w:rsid w:val="00537002"/>
    <w:rsid w:val="005400A6"/>
    <w:rsid w:val="00541D03"/>
    <w:rsid w:val="0054438C"/>
    <w:rsid w:val="00545162"/>
    <w:rsid w:val="00545D35"/>
    <w:rsid w:val="00546569"/>
    <w:rsid w:val="0054722D"/>
    <w:rsid w:val="00547324"/>
    <w:rsid w:val="00547854"/>
    <w:rsid w:val="00547E08"/>
    <w:rsid w:val="00547FD4"/>
    <w:rsid w:val="00550099"/>
    <w:rsid w:val="00551101"/>
    <w:rsid w:val="00551BF0"/>
    <w:rsid w:val="00553457"/>
    <w:rsid w:val="0055592C"/>
    <w:rsid w:val="005601F3"/>
    <w:rsid w:val="0056405D"/>
    <w:rsid w:val="00565722"/>
    <w:rsid w:val="005669B7"/>
    <w:rsid w:val="00566EE1"/>
    <w:rsid w:val="0057041B"/>
    <w:rsid w:val="005704AC"/>
    <w:rsid w:val="005720F8"/>
    <w:rsid w:val="00572F2E"/>
    <w:rsid w:val="005738DC"/>
    <w:rsid w:val="00574140"/>
    <w:rsid w:val="00576ACF"/>
    <w:rsid w:val="005801EF"/>
    <w:rsid w:val="005802A4"/>
    <w:rsid w:val="00580666"/>
    <w:rsid w:val="00580751"/>
    <w:rsid w:val="005825DC"/>
    <w:rsid w:val="005829BC"/>
    <w:rsid w:val="00582AAA"/>
    <w:rsid w:val="005833D1"/>
    <w:rsid w:val="00583775"/>
    <w:rsid w:val="00585E9D"/>
    <w:rsid w:val="00591806"/>
    <w:rsid w:val="0059205E"/>
    <w:rsid w:val="0059268E"/>
    <w:rsid w:val="0059355B"/>
    <w:rsid w:val="00593C96"/>
    <w:rsid w:val="00594D1F"/>
    <w:rsid w:val="00595A8E"/>
    <w:rsid w:val="0059666F"/>
    <w:rsid w:val="00597D91"/>
    <w:rsid w:val="005A0F68"/>
    <w:rsid w:val="005A15CA"/>
    <w:rsid w:val="005A16B3"/>
    <w:rsid w:val="005A1FEB"/>
    <w:rsid w:val="005A250D"/>
    <w:rsid w:val="005A5631"/>
    <w:rsid w:val="005A5C71"/>
    <w:rsid w:val="005A60F1"/>
    <w:rsid w:val="005A64FC"/>
    <w:rsid w:val="005B056C"/>
    <w:rsid w:val="005B267D"/>
    <w:rsid w:val="005B3AA8"/>
    <w:rsid w:val="005B3D55"/>
    <w:rsid w:val="005B56D5"/>
    <w:rsid w:val="005B666A"/>
    <w:rsid w:val="005B6F48"/>
    <w:rsid w:val="005C06E8"/>
    <w:rsid w:val="005C0714"/>
    <w:rsid w:val="005C0C6A"/>
    <w:rsid w:val="005C25EA"/>
    <w:rsid w:val="005C40E1"/>
    <w:rsid w:val="005C4E59"/>
    <w:rsid w:val="005C7193"/>
    <w:rsid w:val="005D0894"/>
    <w:rsid w:val="005D21BB"/>
    <w:rsid w:val="005D2F83"/>
    <w:rsid w:val="005D3E6F"/>
    <w:rsid w:val="005D4F26"/>
    <w:rsid w:val="005D663A"/>
    <w:rsid w:val="005D6D5B"/>
    <w:rsid w:val="005D7958"/>
    <w:rsid w:val="005E16E2"/>
    <w:rsid w:val="005E27DA"/>
    <w:rsid w:val="005E36E5"/>
    <w:rsid w:val="005E6FCE"/>
    <w:rsid w:val="005F0F26"/>
    <w:rsid w:val="005F276D"/>
    <w:rsid w:val="005F2BDD"/>
    <w:rsid w:val="005F3280"/>
    <w:rsid w:val="005F3988"/>
    <w:rsid w:val="005F7C1F"/>
    <w:rsid w:val="00601D28"/>
    <w:rsid w:val="00601FA2"/>
    <w:rsid w:val="006020CD"/>
    <w:rsid w:val="00603992"/>
    <w:rsid w:val="006042FD"/>
    <w:rsid w:val="00605940"/>
    <w:rsid w:val="00605B3C"/>
    <w:rsid w:val="00606012"/>
    <w:rsid w:val="006102B6"/>
    <w:rsid w:val="006110C8"/>
    <w:rsid w:val="0061140B"/>
    <w:rsid w:val="00613B4B"/>
    <w:rsid w:val="00614088"/>
    <w:rsid w:val="00614115"/>
    <w:rsid w:val="00614794"/>
    <w:rsid w:val="0062071E"/>
    <w:rsid w:val="00621273"/>
    <w:rsid w:val="00621596"/>
    <w:rsid w:val="00623200"/>
    <w:rsid w:val="006235C0"/>
    <w:rsid w:val="00623BF3"/>
    <w:rsid w:val="00625066"/>
    <w:rsid w:val="00625524"/>
    <w:rsid w:val="00625E79"/>
    <w:rsid w:val="006260A9"/>
    <w:rsid w:val="00627856"/>
    <w:rsid w:val="006303AF"/>
    <w:rsid w:val="00632B4D"/>
    <w:rsid w:val="00632D78"/>
    <w:rsid w:val="00632F40"/>
    <w:rsid w:val="006363E0"/>
    <w:rsid w:val="006367B2"/>
    <w:rsid w:val="00637BCF"/>
    <w:rsid w:val="00637E83"/>
    <w:rsid w:val="0064012B"/>
    <w:rsid w:val="006406F2"/>
    <w:rsid w:val="0064098D"/>
    <w:rsid w:val="00640CA5"/>
    <w:rsid w:val="0064220B"/>
    <w:rsid w:val="00642999"/>
    <w:rsid w:val="0064407A"/>
    <w:rsid w:val="006456D1"/>
    <w:rsid w:val="006457C8"/>
    <w:rsid w:val="006475AF"/>
    <w:rsid w:val="00650581"/>
    <w:rsid w:val="00650688"/>
    <w:rsid w:val="006514F5"/>
    <w:rsid w:val="00652E16"/>
    <w:rsid w:val="00653349"/>
    <w:rsid w:val="00653479"/>
    <w:rsid w:val="00653FD9"/>
    <w:rsid w:val="00656234"/>
    <w:rsid w:val="006578DD"/>
    <w:rsid w:val="00657D67"/>
    <w:rsid w:val="00661A14"/>
    <w:rsid w:val="006621D6"/>
    <w:rsid w:val="00662A6A"/>
    <w:rsid w:val="00664C10"/>
    <w:rsid w:val="006652BF"/>
    <w:rsid w:val="00665F5D"/>
    <w:rsid w:val="00666C09"/>
    <w:rsid w:val="00667A96"/>
    <w:rsid w:val="00670738"/>
    <w:rsid w:val="006707B7"/>
    <w:rsid w:val="00672E10"/>
    <w:rsid w:val="006734C4"/>
    <w:rsid w:val="0067511B"/>
    <w:rsid w:val="00675B0D"/>
    <w:rsid w:val="00675B83"/>
    <w:rsid w:val="006761FC"/>
    <w:rsid w:val="00676808"/>
    <w:rsid w:val="00677002"/>
    <w:rsid w:val="006802EB"/>
    <w:rsid w:val="006803F3"/>
    <w:rsid w:val="00680D66"/>
    <w:rsid w:val="006812F1"/>
    <w:rsid w:val="00681EE1"/>
    <w:rsid w:val="00684334"/>
    <w:rsid w:val="00686D6E"/>
    <w:rsid w:val="00686FE7"/>
    <w:rsid w:val="006874B0"/>
    <w:rsid w:val="00687C04"/>
    <w:rsid w:val="00691C06"/>
    <w:rsid w:val="00692D2B"/>
    <w:rsid w:val="006940E6"/>
    <w:rsid w:val="006943E5"/>
    <w:rsid w:val="00694CCB"/>
    <w:rsid w:val="0069565C"/>
    <w:rsid w:val="00695ECF"/>
    <w:rsid w:val="006A05F2"/>
    <w:rsid w:val="006A0BCE"/>
    <w:rsid w:val="006A10DC"/>
    <w:rsid w:val="006A20BF"/>
    <w:rsid w:val="006A4E62"/>
    <w:rsid w:val="006A7DC6"/>
    <w:rsid w:val="006B002A"/>
    <w:rsid w:val="006B08D2"/>
    <w:rsid w:val="006B0EDC"/>
    <w:rsid w:val="006B1AB0"/>
    <w:rsid w:val="006B2B4F"/>
    <w:rsid w:val="006B30BD"/>
    <w:rsid w:val="006B4FCB"/>
    <w:rsid w:val="006B52DD"/>
    <w:rsid w:val="006B5A26"/>
    <w:rsid w:val="006B6E18"/>
    <w:rsid w:val="006B79FA"/>
    <w:rsid w:val="006C0DC3"/>
    <w:rsid w:val="006C1922"/>
    <w:rsid w:val="006C1F8F"/>
    <w:rsid w:val="006C272B"/>
    <w:rsid w:val="006C4828"/>
    <w:rsid w:val="006C5952"/>
    <w:rsid w:val="006C618E"/>
    <w:rsid w:val="006C677C"/>
    <w:rsid w:val="006C6C5F"/>
    <w:rsid w:val="006C7782"/>
    <w:rsid w:val="006D0545"/>
    <w:rsid w:val="006D05EC"/>
    <w:rsid w:val="006D1336"/>
    <w:rsid w:val="006D19DE"/>
    <w:rsid w:val="006D1FA7"/>
    <w:rsid w:val="006D3C2F"/>
    <w:rsid w:val="006D4E7E"/>
    <w:rsid w:val="006D74D8"/>
    <w:rsid w:val="006E149E"/>
    <w:rsid w:val="006E194D"/>
    <w:rsid w:val="006E2BAD"/>
    <w:rsid w:val="006E4C53"/>
    <w:rsid w:val="006E52C1"/>
    <w:rsid w:val="006E5FED"/>
    <w:rsid w:val="006E61BF"/>
    <w:rsid w:val="006E62BF"/>
    <w:rsid w:val="006E669A"/>
    <w:rsid w:val="006E7384"/>
    <w:rsid w:val="006F23A8"/>
    <w:rsid w:val="006F3077"/>
    <w:rsid w:val="006F5B6C"/>
    <w:rsid w:val="006F72F3"/>
    <w:rsid w:val="006F7467"/>
    <w:rsid w:val="007007D5"/>
    <w:rsid w:val="007010AB"/>
    <w:rsid w:val="00702289"/>
    <w:rsid w:val="007022C8"/>
    <w:rsid w:val="0070311C"/>
    <w:rsid w:val="0070382F"/>
    <w:rsid w:val="00703AE7"/>
    <w:rsid w:val="00704215"/>
    <w:rsid w:val="00704873"/>
    <w:rsid w:val="00704E9A"/>
    <w:rsid w:val="0070581B"/>
    <w:rsid w:val="007063D5"/>
    <w:rsid w:val="00706A35"/>
    <w:rsid w:val="007103F0"/>
    <w:rsid w:val="0071055F"/>
    <w:rsid w:val="00710A22"/>
    <w:rsid w:val="00711859"/>
    <w:rsid w:val="0071334B"/>
    <w:rsid w:val="00714EE4"/>
    <w:rsid w:val="00715D2D"/>
    <w:rsid w:val="0072102E"/>
    <w:rsid w:val="00721517"/>
    <w:rsid w:val="007225DE"/>
    <w:rsid w:val="007230D2"/>
    <w:rsid w:val="0072384C"/>
    <w:rsid w:val="00725203"/>
    <w:rsid w:val="00725818"/>
    <w:rsid w:val="0072581F"/>
    <w:rsid w:val="0072593B"/>
    <w:rsid w:val="0072692D"/>
    <w:rsid w:val="00727CE5"/>
    <w:rsid w:val="007302CC"/>
    <w:rsid w:val="00730779"/>
    <w:rsid w:val="007307F6"/>
    <w:rsid w:val="00730BAE"/>
    <w:rsid w:val="0073178E"/>
    <w:rsid w:val="0073314E"/>
    <w:rsid w:val="007333A5"/>
    <w:rsid w:val="00736BF4"/>
    <w:rsid w:val="00736D63"/>
    <w:rsid w:val="00740251"/>
    <w:rsid w:val="00740C7D"/>
    <w:rsid w:val="00741286"/>
    <w:rsid w:val="0074186A"/>
    <w:rsid w:val="0074305F"/>
    <w:rsid w:val="0074425E"/>
    <w:rsid w:val="00744E2C"/>
    <w:rsid w:val="00745E6A"/>
    <w:rsid w:val="00747034"/>
    <w:rsid w:val="00747ADC"/>
    <w:rsid w:val="0075061E"/>
    <w:rsid w:val="00752A35"/>
    <w:rsid w:val="007534C7"/>
    <w:rsid w:val="00754B09"/>
    <w:rsid w:val="007565FF"/>
    <w:rsid w:val="00756732"/>
    <w:rsid w:val="00756801"/>
    <w:rsid w:val="0076031B"/>
    <w:rsid w:val="007609B9"/>
    <w:rsid w:val="0076152E"/>
    <w:rsid w:val="007623E6"/>
    <w:rsid w:val="00762F00"/>
    <w:rsid w:val="007636AE"/>
    <w:rsid w:val="0076401C"/>
    <w:rsid w:val="00765F90"/>
    <w:rsid w:val="00765FCF"/>
    <w:rsid w:val="007661FD"/>
    <w:rsid w:val="007663EB"/>
    <w:rsid w:val="00767260"/>
    <w:rsid w:val="00770C9E"/>
    <w:rsid w:val="007716AC"/>
    <w:rsid w:val="00771F28"/>
    <w:rsid w:val="007737B9"/>
    <w:rsid w:val="0077540D"/>
    <w:rsid w:val="0077668E"/>
    <w:rsid w:val="00781732"/>
    <w:rsid w:val="00782251"/>
    <w:rsid w:val="0078241F"/>
    <w:rsid w:val="00783EDD"/>
    <w:rsid w:val="0078591D"/>
    <w:rsid w:val="00786FED"/>
    <w:rsid w:val="00787CFB"/>
    <w:rsid w:val="00790AFE"/>
    <w:rsid w:val="00791C15"/>
    <w:rsid w:val="00794288"/>
    <w:rsid w:val="007948C8"/>
    <w:rsid w:val="0079493D"/>
    <w:rsid w:val="00795DE0"/>
    <w:rsid w:val="007961A8"/>
    <w:rsid w:val="00796852"/>
    <w:rsid w:val="007A0467"/>
    <w:rsid w:val="007A08CC"/>
    <w:rsid w:val="007A0ADF"/>
    <w:rsid w:val="007A37DF"/>
    <w:rsid w:val="007A46AF"/>
    <w:rsid w:val="007A5BF4"/>
    <w:rsid w:val="007A5CD9"/>
    <w:rsid w:val="007A6187"/>
    <w:rsid w:val="007A6FBA"/>
    <w:rsid w:val="007A761E"/>
    <w:rsid w:val="007A783B"/>
    <w:rsid w:val="007B11DF"/>
    <w:rsid w:val="007B1555"/>
    <w:rsid w:val="007B4A1F"/>
    <w:rsid w:val="007B4CBE"/>
    <w:rsid w:val="007B5276"/>
    <w:rsid w:val="007B5518"/>
    <w:rsid w:val="007B68E6"/>
    <w:rsid w:val="007B6C10"/>
    <w:rsid w:val="007C07F4"/>
    <w:rsid w:val="007C149F"/>
    <w:rsid w:val="007C157A"/>
    <w:rsid w:val="007C20B8"/>
    <w:rsid w:val="007C54FB"/>
    <w:rsid w:val="007D036F"/>
    <w:rsid w:val="007D118A"/>
    <w:rsid w:val="007D1280"/>
    <w:rsid w:val="007D1D9A"/>
    <w:rsid w:val="007D28F7"/>
    <w:rsid w:val="007D45DF"/>
    <w:rsid w:val="007D4A0E"/>
    <w:rsid w:val="007D4A4C"/>
    <w:rsid w:val="007D4E66"/>
    <w:rsid w:val="007D565A"/>
    <w:rsid w:val="007D5903"/>
    <w:rsid w:val="007D68D5"/>
    <w:rsid w:val="007D78F7"/>
    <w:rsid w:val="007E0E33"/>
    <w:rsid w:val="007E2CB4"/>
    <w:rsid w:val="007E3D98"/>
    <w:rsid w:val="007E4B57"/>
    <w:rsid w:val="007E4D76"/>
    <w:rsid w:val="007E4EC8"/>
    <w:rsid w:val="007E62F7"/>
    <w:rsid w:val="007F1817"/>
    <w:rsid w:val="007F1DE1"/>
    <w:rsid w:val="007F206B"/>
    <w:rsid w:val="007F450B"/>
    <w:rsid w:val="007F5C53"/>
    <w:rsid w:val="007F65DE"/>
    <w:rsid w:val="007F6744"/>
    <w:rsid w:val="007F74C1"/>
    <w:rsid w:val="00801ACB"/>
    <w:rsid w:val="00802E99"/>
    <w:rsid w:val="0080351A"/>
    <w:rsid w:val="00805340"/>
    <w:rsid w:val="008053BA"/>
    <w:rsid w:val="00805F90"/>
    <w:rsid w:val="00806F59"/>
    <w:rsid w:val="008073E5"/>
    <w:rsid w:val="008105E5"/>
    <w:rsid w:val="008109B5"/>
    <w:rsid w:val="00811A7A"/>
    <w:rsid w:val="00812025"/>
    <w:rsid w:val="00813233"/>
    <w:rsid w:val="0081341D"/>
    <w:rsid w:val="00813FBB"/>
    <w:rsid w:val="008148D0"/>
    <w:rsid w:val="00814943"/>
    <w:rsid w:val="00815ADB"/>
    <w:rsid w:val="008172E1"/>
    <w:rsid w:val="0081747C"/>
    <w:rsid w:val="00817FA5"/>
    <w:rsid w:val="008202D8"/>
    <w:rsid w:val="008203C8"/>
    <w:rsid w:val="008210F0"/>
    <w:rsid w:val="00824D1B"/>
    <w:rsid w:val="00825778"/>
    <w:rsid w:val="008260AC"/>
    <w:rsid w:val="00826392"/>
    <w:rsid w:val="00826E6A"/>
    <w:rsid w:val="00830C67"/>
    <w:rsid w:val="00830D12"/>
    <w:rsid w:val="0083467D"/>
    <w:rsid w:val="00834E88"/>
    <w:rsid w:val="00835384"/>
    <w:rsid w:val="00836D6B"/>
    <w:rsid w:val="008414E3"/>
    <w:rsid w:val="00841B4B"/>
    <w:rsid w:val="00842169"/>
    <w:rsid w:val="008425BA"/>
    <w:rsid w:val="0084266E"/>
    <w:rsid w:val="00843906"/>
    <w:rsid w:val="00843C4A"/>
    <w:rsid w:val="0084427A"/>
    <w:rsid w:val="00844F7A"/>
    <w:rsid w:val="008459F1"/>
    <w:rsid w:val="00845BB7"/>
    <w:rsid w:val="00846147"/>
    <w:rsid w:val="00847CF8"/>
    <w:rsid w:val="00850C18"/>
    <w:rsid w:val="00850F1F"/>
    <w:rsid w:val="00851033"/>
    <w:rsid w:val="008513E7"/>
    <w:rsid w:val="008520A8"/>
    <w:rsid w:val="00853357"/>
    <w:rsid w:val="008544D9"/>
    <w:rsid w:val="00854510"/>
    <w:rsid w:val="008567AF"/>
    <w:rsid w:val="00856C21"/>
    <w:rsid w:val="0085727C"/>
    <w:rsid w:val="0086034A"/>
    <w:rsid w:val="008606D5"/>
    <w:rsid w:val="00861663"/>
    <w:rsid w:val="00862326"/>
    <w:rsid w:val="00863193"/>
    <w:rsid w:val="008633B6"/>
    <w:rsid w:val="008641D7"/>
    <w:rsid w:val="00866B37"/>
    <w:rsid w:val="00866E06"/>
    <w:rsid w:val="00867201"/>
    <w:rsid w:val="00871AC4"/>
    <w:rsid w:val="00871CAD"/>
    <w:rsid w:val="008724DB"/>
    <w:rsid w:val="00872938"/>
    <w:rsid w:val="00872FB4"/>
    <w:rsid w:val="008731B7"/>
    <w:rsid w:val="008733C7"/>
    <w:rsid w:val="0087423D"/>
    <w:rsid w:val="00875E2B"/>
    <w:rsid w:val="00876901"/>
    <w:rsid w:val="008776CC"/>
    <w:rsid w:val="00877890"/>
    <w:rsid w:val="008779C0"/>
    <w:rsid w:val="00877C67"/>
    <w:rsid w:val="00880D60"/>
    <w:rsid w:val="00880D98"/>
    <w:rsid w:val="0088284B"/>
    <w:rsid w:val="00882F34"/>
    <w:rsid w:val="008853D2"/>
    <w:rsid w:val="00885582"/>
    <w:rsid w:val="00887840"/>
    <w:rsid w:val="00890930"/>
    <w:rsid w:val="00892A28"/>
    <w:rsid w:val="00893C4D"/>
    <w:rsid w:val="00894913"/>
    <w:rsid w:val="00894AA6"/>
    <w:rsid w:val="008959F2"/>
    <w:rsid w:val="00896E43"/>
    <w:rsid w:val="00897726"/>
    <w:rsid w:val="00897AA9"/>
    <w:rsid w:val="008A02C0"/>
    <w:rsid w:val="008A367A"/>
    <w:rsid w:val="008A61B1"/>
    <w:rsid w:val="008A62FF"/>
    <w:rsid w:val="008A6DF9"/>
    <w:rsid w:val="008B0D7F"/>
    <w:rsid w:val="008B3809"/>
    <w:rsid w:val="008B3A10"/>
    <w:rsid w:val="008B41C5"/>
    <w:rsid w:val="008B5125"/>
    <w:rsid w:val="008B5993"/>
    <w:rsid w:val="008B5BCF"/>
    <w:rsid w:val="008B78E8"/>
    <w:rsid w:val="008C08CB"/>
    <w:rsid w:val="008C093A"/>
    <w:rsid w:val="008C1637"/>
    <w:rsid w:val="008C1842"/>
    <w:rsid w:val="008C1883"/>
    <w:rsid w:val="008C1A60"/>
    <w:rsid w:val="008C30AE"/>
    <w:rsid w:val="008C51FB"/>
    <w:rsid w:val="008C689B"/>
    <w:rsid w:val="008C7275"/>
    <w:rsid w:val="008D00EB"/>
    <w:rsid w:val="008D178A"/>
    <w:rsid w:val="008D2217"/>
    <w:rsid w:val="008D34F5"/>
    <w:rsid w:val="008D4104"/>
    <w:rsid w:val="008E0FFA"/>
    <w:rsid w:val="008E496F"/>
    <w:rsid w:val="008E5915"/>
    <w:rsid w:val="008E6D9F"/>
    <w:rsid w:val="008E7A72"/>
    <w:rsid w:val="008E7DE5"/>
    <w:rsid w:val="008F04E4"/>
    <w:rsid w:val="008F07F7"/>
    <w:rsid w:val="008F08ED"/>
    <w:rsid w:val="008F0AAC"/>
    <w:rsid w:val="008F1BBA"/>
    <w:rsid w:val="008F1C2D"/>
    <w:rsid w:val="008F2BBB"/>
    <w:rsid w:val="008F2EBF"/>
    <w:rsid w:val="008F4DBF"/>
    <w:rsid w:val="008F53B8"/>
    <w:rsid w:val="008F55ED"/>
    <w:rsid w:val="008F59D5"/>
    <w:rsid w:val="008F7E39"/>
    <w:rsid w:val="009007C6"/>
    <w:rsid w:val="00901785"/>
    <w:rsid w:val="009023A0"/>
    <w:rsid w:val="00902E48"/>
    <w:rsid w:val="00902F30"/>
    <w:rsid w:val="0090712E"/>
    <w:rsid w:val="00907C5E"/>
    <w:rsid w:val="00910AC3"/>
    <w:rsid w:val="009110CD"/>
    <w:rsid w:val="00911551"/>
    <w:rsid w:val="00912B64"/>
    <w:rsid w:val="00913B0D"/>
    <w:rsid w:val="00914E96"/>
    <w:rsid w:val="00915A43"/>
    <w:rsid w:val="00915E53"/>
    <w:rsid w:val="009207A5"/>
    <w:rsid w:val="009220AC"/>
    <w:rsid w:val="009230AC"/>
    <w:rsid w:val="00924236"/>
    <w:rsid w:val="00924E5E"/>
    <w:rsid w:val="009252A2"/>
    <w:rsid w:val="00925596"/>
    <w:rsid w:val="00926870"/>
    <w:rsid w:val="00932123"/>
    <w:rsid w:val="00933C0D"/>
    <w:rsid w:val="00934430"/>
    <w:rsid w:val="00934E40"/>
    <w:rsid w:val="00935040"/>
    <w:rsid w:val="0093611E"/>
    <w:rsid w:val="00936BA9"/>
    <w:rsid w:val="00937017"/>
    <w:rsid w:val="00937A2E"/>
    <w:rsid w:val="009428D7"/>
    <w:rsid w:val="00942E93"/>
    <w:rsid w:val="0094362C"/>
    <w:rsid w:val="0094441C"/>
    <w:rsid w:val="00944422"/>
    <w:rsid w:val="00945278"/>
    <w:rsid w:val="0094632F"/>
    <w:rsid w:val="009503EA"/>
    <w:rsid w:val="00950FAB"/>
    <w:rsid w:val="0095186B"/>
    <w:rsid w:val="00951DF9"/>
    <w:rsid w:val="00953DFD"/>
    <w:rsid w:val="00954CDE"/>
    <w:rsid w:val="00955F3F"/>
    <w:rsid w:val="0095686A"/>
    <w:rsid w:val="00956CD0"/>
    <w:rsid w:val="00960FD7"/>
    <w:rsid w:val="00963311"/>
    <w:rsid w:val="009633A2"/>
    <w:rsid w:val="00964E2C"/>
    <w:rsid w:val="0096682E"/>
    <w:rsid w:val="00967515"/>
    <w:rsid w:val="009679BC"/>
    <w:rsid w:val="00970F08"/>
    <w:rsid w:val="00973829"/>
    <w:rsid w:val="00973DFC"/>
    <w:rsid w:val="00974EBF"/>
    <w:rsid w:val="0097571D"/>
    <w:rsid w:val="00976846"/>
    <w:rsid w:val="00976AAB"/>
    <w:rsid w:val="00976C3D"/>
    <w:rsid w:val="00976F5D"/>
    <w:rsid w:val="00984141"/>
    <w:rsid w:val="009844BD"/>
    <w:rsid w:val="00984940"/>
    <w:rsid w:val="00985AC7"/>
    <w:rsid w:val="00986FE0"/>
    <w:rsid w:val="0099060D"/>
    <w:rsid w:val="009906C3"/>
    <w:rsid w:val="0099131D"/>
    <w:rsid w:val="009927CE"/>
    <w:rsid w:val="00995722"/>
    <w:rsid w:val="00996382"/>
    <w:rsid w:val="009A046E"/>
    <w:rsid w:val="009A1C5B"/>
    <w:rsid w:val="009A1C78"/>
    <w:rsid w:val="009A43DD"/>
    <w:rsid w:val="009A4B66"/>
    <w:rsid w:val="009A4C08"/>
    <w:rsid w:val="009A6314"/>
    <w:rsid w:val="009A6B77"/>
    <w:rsid w:val="009B1637"/>
    <w:rsid w:val="009B3177"/>
    <w:rsid w:val="009B49CA"/>
    <w:rsid w:val="009B600B"/>
    <w:rsid w:val="009B728B"/>
    <w:rsid w:val="009B769D"/>
    <w:rsid w:val="009C1B17"/>
    <w:rsid w:val="009C5E17"/>
    <w:rsid w:val="009D031A"/>
    <w:rsid w:val="009D03CA"/>
    <w:rsid w:val="009D0AD0"/>
    <w:rsid w:val="009D2D30"/>
    <w:rsid w:val="009D31F4"/>
    <w:rsid w:val="009D32DF"/>
    <w:rsid w:val="009D3BF7"/>
    <w:rsid w:val="009D3CD6"/>
    <w:rsid w:val="009D40A7"/>
    <w:rsid w:val="009D720D"/>
    <w:rsid w:val="009E022C"/>
    <w:rsid w:val="009E1E48"/>
    <w:rsid w:val="009E4716"/>
    <w:rsid w:val="009E6D91"/>
    <w:rsid w:val="009E7C49"/>
    <w:rsid w:val="009F0963"/>
    <w:rsid w:val="009F2083"/>
    <w:rsid w:val="009F22B0"/>
    <w:rsid w:val="009F4268"/>
    <w:rsid w:val="009F51CE"/>
    <w:rsid w:val="009F5F46"/>
    <w:rsid w:val="009F711A"/>
    <w:rsid w:val="00A006BE"/>
    <w:rsid w:val="00A00C95"/>
    <w:rsid w:val="00A01846"/>
    <w:rsid w:val="00A04A6E"/>
    <w:rsid w:val="00A0552A"/>
    <w:rsid w:val="00A1303F"/>
    <w:rsid w:val="00A130A3"/>
    <w:rsid w:val="00A130C7"/>
    <w:rsid w:val="00A14571"/>
    <w:rsid w:val="00A145A5"/>
    <w:rsid w:val="00A15783"/>
    <w:rsid w:val="00A15C6A"/>
    <w:rsid w:val="00A2379C"/>
    <w:rsid w:val="00A23DBA"/>
    <w:rsid w:val="00A24E15"/>
    <w:rsid w:val="00A258C1"/>
    <w:rsid w:val="00A27C05"/>
    <w:rsid w:val="00A304C2"/>
    <w:rsid w:val="00A30ED8"/>
    <w:rsid w:val="00A30EF6"/>
    <w:rsid w:val="00A31A83"/>
    <w:rsid w:val="00A33184"/>
    <w:rsid w:val="00A345DF"/>
    <w:rsid w:val="00A34ED4"/>
    <w:rsid w:val="00A3590A"/>
    <w:rsid w:val="00A40554"/>
    <w:rsid w:val="00A41B0C"/>
    <w:rsid w:val="00A42A74"/>
    <w:rsid w:val="00A42FC4"/>
    <w:rsid w:val="00A43BFD"/>
    <w:rsid w:val="00A43E87"/>
    <w:rsid w:val="00A45C32"/>
    <w:rsid w:val="00A45E01"/>
    <w:rsid w:val="00A45EC3"/>
    <w:rsid w:val="00A462A6"/>
    <w:rsid w:val="00A50A16"/>
    <w:rsid w:val="00A523B8"/>
    <w:rsid w:val="00A52D72"/>
    <w:rsid w:val="00A5346A"/>
    <w:rsid w:val="00A53714"/>
    <w:rsid w:val="00A53A90"/>
    <w:rsid w:val="00A55AC5"/>
    <w:rsid w:val="00A561B3"/>
    <w:rsid w:val="00A561D3"/>
    <w:rsid w:val="00A565FE"/>
    <w:rsid w:val="00A57189"/>
    <w:rsid w:val="00A573A6"/>
    <w:rsid w:val="00A601F4"/>
    <w:rsid w:val="00A618B8"/>
    <w:rsid w:val="00A61AD9"/>
    <w:rsid w:val="00A62A28"/>
    <w:rsid w:val="00A62FFA"/>
    <w:rsid w:val="00A63AB7"/>
    <w:rsid w:val="00A6574C"/>
    <w:rsid w:val="00A6615A"/>
    <w:rsid w:val="00A6739D"/>
    <w:rsid w:val="00A700BD"/>
    <w:rsid w:val="00A70762"/>
    <w:rsid w:val="00A73515"/>
    <w:rsid w:val="00A737E8"/>
    <w:rsid w:val="00A74221"/>
    <w:rsid w:val="00A74565"/>
    <w:rsid w:val="00A74F8A"/>
    <w:rsid w:val="00A754B2"/>
    <w:rsid w:val="00A75DDB"/>
    <w:rsid w:val="00A761AB"/>
    <w:rsid w:val="00A800A4"/>
    <w:rsid w:val="00A810D3"/>
    <w:rsid w:val="00A810E8"/>
    <w:rsid w:val="00A82D29"/>
    <w:rsid w:val="00A8344D"/>
    <w:rsid w:val="00A834C4"/>
    <w:rsid w:val="00A8361A"/>
    <w:rsid w:val="00A83C9E"/>
    <w:rsid w:val="00A86ECD"/>
    <w:rsid w:val="00A87B0D"/>
    <w:rsid w:val="00A9052B"/>
    <w:rsid w:val="00A92970"/>
    <w:rsid w:val="00A934C6"/>
    <w:rsid w:val="00A9411A"/>
    <w:rsid w:val="00A9479D"/>
    <w:rsid w:val="00A94846"/>
    <w:rsid w:val="00A95ACB"/>
    <w:rsid w:val="00A95E3E"/>
    <w:rsid w:val="00A96F08"/>
    <w:rsid w:val="00AA1913"/>
    <w:rsid w:val="00AA1F00"/>
    <w:rsid w:val="00AA22F4"/>
    <w:rsid w:val="00AA3706"/>
    <w:rsid w:val="00AA3715"/>
    <w:rsid w:val="00AA466E"/>
    <w:rsid w:val="00AA65D8"/>
    <w:rsid w:val="00AA71B3"/>
    <w:rsid w:val="00AB006E"/>
    <w:rsid w:val="00AB1464"/>
    <w:rsid w:val="00AB16C5"/>
    <w:rsid w:val="00AB175C"/>
    <w:rsid w:val="00AB24FD"/>
    <w:rsid w:val="00AB29FF"/>
    <w:rsid w:val="00AB2AD8"/>
    <w:rsid w:val="00AB2DC7"/>
    <w:rsid w:val="00AB3213"/>
    <w:rsid w:val="00AB3CC9"/>
    <w:rsid w:val="00AB4060"/>
    <w:rsid w:val="00AB41F1"/>
    <w:rsid w:val="00AB5050"/>
    <w:rsid w:val="00AB5150"/>
    <w:rsid w:val="00AB52CA"/>
    <w:rsid w:val="00AB5D0A"/>
    <w:rsid w:val="00AB6229"/>
    <w:rsid w:val="00AB68E7"/>
    <w:rsid w:val="00AB75D1"/>
    <w:rsid w:val="00AC1473"/>
    <w:rsid w:val="00AC23E8"/>
    <w:rsid w:val="00AC2B39"/>
    <w:rsid w:val="00AC2BA3"/>
    <w:rsid w:val="00AC53CA"/>
    <w:rsid w:val="00AC6FA2"/>
    <w:rsid w:val="00AC7903"/>
    <w:rsid w:val="00AC794F"/>
    <w:rsid w:val="00AD2A80"/>
    <w:rsid w:val="00AD32A0"/>
    <w:rsid w:val="00AD399F"/>
    <w:rsid w:val="00AD4480"/>
    <w:rsid w:val="00AD4992"/>
    <w:rsid w:val="00AD4B40"/>
    <w:rsid w:val="00AD4B6F"/>
    <w:rsid w:val="00AD584F"/>
    <w:rsid w:val="00AD6455"/>
    <w:rsid w:val="00AD6B7C"/>
    <w:rsid w:val="00AE0B04"/>
    <w:rsid w:val="00AE1545"/>
    <w:rsid w:val="00AE2B83"/>
    <w:rsid w:val="00AE3208"/>
    <w:rsid w:val="00AE3FEE"/>
    <w:rsid w:val="00AE764C"/>
    <w:rsid w:val="00AE768D"/>
    <w:rsid w:val="00AF1536"/>
    <w:rsid w:val="00AF25B2"/>
    <w:rsid w:val="00AF2DE7"/>
    <w:rsid w:val="00AF3E59"/>
    <w:rsid w:val="00AF42B1"/>
    <w:rsid w:val="00AF457C"/>
    <w:rsid w:val="00AF50D4"/>
    <w:rsid w:val="00AF617B"/>
    <w:rsid w:val="00AF6428"/>
    <w:rsid w:val="00AF6932"/>
    <w:rsid w:val="00B002D2"/>
    <w:rsid w:val="00B01980"/>
    <w:rsid w:val="00B05B04"/>
    <w:rsid w:val="00B05C74"/>
    <w:rsid w:val="00B06024"/>
    <w:rsid w:val="00B102C2"/>
    <w:rsid w:val="00B13132"/>
    <w:rsid w:val="00B13181"/>
    <w:rsid w:val="00B13A45"/>
    <w:rsid w:val="00B13C51"/>
    <w:rsid w:val="00B1403B"/>
    <w:rsid w:val="00B14638"/>
    <w:rsid w:val="00B15836"/>
    <w:rsid w:val="00B208A8"/>
    <w:rsid w:val="00B20B21"/>
    <w:rsid w:val="00B23AEB"/>
    <w:rsid w:val="00B23D7E"/>
    <w:rsid w:val="00B254B4"/>
    <w:rsid w:val="00B25FF3"/>
    <w:rsid w:val="00B26232"/>
    <w:rsid w:val="00B26773"/>
    <w:rsid w:val="00B26EB4"/>
    <w:rsid w:val="00B27419"/>
    <w:rsid w:val="00B274BF"/>
    <w:rsid w:val="00B27E9F"/>
    <w:rsid w:val="00B30769"/>
    <w:rsid w:val="00B31C06"/>
    <w:rsid w:val="00B31EEF"/>
    <w:rsid w:val="00B31EFF"/>
    <w:rsid w:val="00B32AF7"/>
    <w:rsid w:val="00B343C8"/>
    <w:rsid w:val="00B36A76"/>
    <w:rsid w:val="00B36E92"/>
    <w:rsid w:val="00B37A0E"/>
    <w:rsid w:val="00B40099"/>
    <w:rsid w:val="00B411EF"/>
    <w:rsid w:val="00B4181B"/>
    <w:rsid w:val="00B41B2F"/>
    <w:rsid w:val="00B4340B"/>
    <w:rsid w:val="00B43B13"/>
    <w:rsid w:val="00B4589A"/>
    <w:rsid w:val="00B50159"/>
    <w:rsid w:val="00B50C49"/>
    <w:rsid w:val="00B51EDA"/>
    <w:rsid w:val="00B5332C"/>
    <w:rsid w:val="00B55863"/>
    <w:rsid w:val="00B563F7"/>
    <w:rsid w:val="00B5643F"/>
    <w:rsid w:val="00B57447"/>
    <w:rsid w:val="00B57F06"/>
    <w:rsid w:val="00B57F5D"/>
    <w:rsid w:val="00B60F23"/>
    <w:rsid w:val="00B61013"/>
    <w:rsid w:val="00B65657"/>
    <w:rsid w:val="00B66A6B"/>
    <w:rsid w:val="00B70281"/>
    <w:rsid w:val="00B70443"/>
    <w:rsid w:val="00B70DBC"/>
    <w:rsid w:val="00B71D3F"/>
    <w:rsid w:val="00B72D68"/>
    <w:rsid w:val="00B7410C"/>
    <w:rsid w:val="00B7494D"/>
    <w:rsid w:val="00B74EC0"/>
    <w:rsid w:val="00B74F2B"/>
    <w:rsid w:val="00B75238"/>
    <w:rsid w:val="00B769F1"/>
    <w:rsid w:val="00B803AE"/>
    <w:rsid w:val="00B808D7"/>
    <w:rsid w:val="00B8290A"/>
    <w:rsid w:val="00B84903"/>
    <w:rsid w:val="00B851E6"/>
    <w:rsid w:val="00B85C8A"/>
    <w:rsid w:val="00B87306"/>
    <w:rsid w:val="00B9055F"/>
    <w:rsid w:val="00B907FB"/>
    <w:rsid w:val="00B91215"/>
    <w:rsid w:val="00B937D8"/>
    <w:rsid w:val="00B93C5F"/>
    <w:rsid w:val="00B94218"/>
    <w:rsid w:val="00B948B5"/>
    <w:rsid w:val="00B94E76"/>
    <w:rsid w:val="00B95950"/>
    <w:rsid w:val="00B965AF"/>
    <w:rsid w:val="00B972F2"/>
    <w:rsid w:val="00BA0ECD"/>
    <w:rsid w:val="00BA31D6"/>
    <w:rsid w:val="00BA495C"/>
    <w:rsid w:val="00BA4FAC"/>
    <w:rsid w:val="00BA5845"/>
    <w:rsid w:val="00BA7415"/>
    <w:rsid w:val="00BA7E70"/>
    <w:rsid w:val="00BA7FB9"/>
    <w:rsid w:val="00BB013A"/>
    <w:rsid w:val="00BB1023"/>
    <w:rsid w:val="00BB155D"/>
    <w:rsid w:val="00BB3406"/>
    <w:rsid w:val="00BB3FB5"/>
    <w:rsid w:val="00BB6579"/>
    <w:rsid w:val="00BB682C"/>
    <w:rsid w:val="00BB770C"/>
    <w:rsid w:val="00BB78C3"/>
    <w:rsid w:val="00BB7ABF"/>
    <w:rsid w:val="00BC222A"/>
    <w:rsid w:val="00BC2A35"/>
    <w:rsid w:val="00BC530A"/>
    <w:rsid w:val="00BC7E1E"/>
    <w:rsid w:val="00BD0E8E"/>
    <w:rsid w:val="00BD0ED2"/>
    <w:rsid w:val="00BD0FDD"/>
    <w:rsid w:val="00BD60A4"/>
    <w:rsid w:val="00BD6BD7"/>
    <w:rsid w:val="00BD76AD"/>
    <w:rsid w:val="00BD76F9"/>
    <w:rsid w:val="00BE1B66"/>
    <w:rsid w:val="00BE2D46"/>
    <w:rsid w:val="00BE32ED"/>
    <w:rsid w:val="00BE3E62"/>
    <w:rsid w:val="00BE73BF"/>
    <w:rsid w:val="00BE7C03"/>
    <w:rsid w:val="00BF017E"/>
    <w:rsid w:val="00BF15BD"/>
    <w:rsid w:val="00BF270C"/>
    <w:rsid w:val="00BF5CDC"/>
    <w:rsid w:val="00BF6515"/>
    <w:rsid w:val="00C003FA"/>
    <w:rsid w:val="00C01244"/>
    <w:rsid w:val="00C0126E"/>
    <w:rsid w:val="00C0230B"/>
    <w:rsid w:val="00C031CB"/>
    <w:rsid w:val="00C05999"/>
    <w:rsid w:val="00C0658B"/>
    <w:rsid w:val="00C07A2D"/>
    <w:rsid w:val="00C1072E"/>
    <w:rsid w:val="00C11CD5"/>
    <w:rsid w:val="00C12A99"/>
    <w:rsid w:val="00C12D5B"/>
    <w:rsid w:val="00C148C3"/>
    <w:rsid w:val="00C1507F"/>
    <w:rsid w:val="00C1531C"/>
    <w:rsid w:val="00C15DE1"/>
    <w:rsid w:val="00C166D1"/>
    <w:rsid w:val="00C200D8"/>
    <w:rsid w:val="00C205E2"/>
    <w:rsid w:val="00C20C0A"/>
    <w:rsid w:val="00C225F7"/>
    <w:rsid w:val="00C23A3E"/>
    <w:rsid w:val="00C25EAA"/>
    <w:rsid w:val="00C2680E"/>
    <w:rsid w:val="00C26ACC"/>
    <w:rsid w:val="00C300B8"/>
    <w:rsid w:val="00C347EE"/>
    <w:rsid w:val="00C3501E"/>
    <w:rsid w:val="00C35A76"/>
    <w:rsid w:val="00C35C86"/>
    <w:rsid w:val="00C37E4C"/>
    <w:rsid w:val="00C408E1"/>
    <w:rsid w:val="00C40B67"/>
    <w:rsid w:val="00C42271"/>
    <w:rsid w:val="00C44593"/>
    <w:rsid w:val="00C44C6F"/>
    <w:rsid w:val="00C45054"/>
    <w:rsid w:val="00C46E97"/>
    <w:rsid w:val="00C501AD"/>
    <w:rsid w:val="00C5107C"/>
    <w:rsid w:val="00C5131E"/>
    <w:rsid w:val="00C51D88"/>
    <w:rsid w:val="00C5273F"/>
    <w:rsid w:val="00C52D3E"/>
    <w:rsid w:val="00C53C81"/>
    <w:rsid w:val="00C5454D"/>
    <w:rsid w:val="00C54EDA"/>
    <w:rsid w:val="00C628FD"/>
    <w:rsid w:val="00C62CB8"/>
    <w:rsid w:val="00C6431C"/>
    <w:rsid w:val="00C64D91"/>
    <w:rsid w:val="00C65093"/>
    <w:rsid w:val="00C672EC"/>
    <w:rsid w:val="00C678E9"/>
    <w:rsid w:val="00C67A4E"/>
    <w:rsid w:val="00C70AC6"/>
    <w:rsid w:val="00C70B8F"/>
    <w:rsid w:val="00C7158F"/>
    <w:rsid w:val="00C73664"/>
    <w:rsid w:val="00C73728"/>
    <w:rsid w:val="00C741C7"/>
    <w:rsid w:val="00C7781E"/>
    <w:rsid w:val="00C82B6B"/>
    <w:rsid w:val="00C82E48"/>
    <w:rsid w:val="00C845A3"/>
    <w:rsid w:val="00C845C2"/>
    <w:rsid w:val="00C84F1F"/>
    <w:rsid w:val="00C90B4F"/>
    <w:rsid w:val="00C91120"/>
    <w:rsid w:val="00C92955"/>
    <w:rsid w:val="00C93184"/>
    <w:rsid w:val="00C947CD"/>
    <w:rsid w:val="00C97D94"/>
    <w:rsid w:val="00CA03C0"/>
    <w:rsid w:val="00CA3231"/>
    <w:rsid w:val="00CA50FB"/>
    <w:rsid w:val="00CA6884"/>
    <w:rsid w:val="00CA68E7"/>
    <w:rsid w:val="00CA6EB6"/>
    <w:rsid w:val="00CA771E"/>
    <w:rsid w:val="00CB0270"/>
    <w:rsid w:val="00CB30A6"/>
    <w:rsid w:val="00CB4CCB"/>
    <w:rsid w:val="00CB5D03"/>
    <w:rsid w:val="00CB6554"/>
    <w:rsid w:val="00CB6B04"/>
    <w:rsid w:val="00CB7457"/>
    <w:rsid w:val="00CC2DA5"/>
    <w:rsid w:val="00CC33E2"/>
    <w:rsid w:val="00CC4FC3"/>
    <w:rsid w:val="00CC5FDA"/>
    <w:rsid w:val="00CC74E8"/>
    <w:rsid w:val="00CC7F15"/>
    <w:rsid w:val="00CD06AA"/>
    <w:rsid w:val="00CD2A7C"/>
    <w:rsid w:val="00CD4D09"/>
    <w:rsid w:val="00CD5B1C"/>
    <w:rsid w:val="00CD69AB"/>
    <w:rsid w:val="00CD6F12"/>
    <w:rsid w:val="00CD70FF"/>
    <w:rsid w:val="00CD78B7"/>
    <w:rsid w:val="00CE0A30"/>
    <w:rsid w:val="00CE0C68"/>
    <w:rsid w:val="00CE27DB"/>
    <w:rsid w:val="00CE2C89"/>
    <w:rsid w:val="00CE3F27"/>
    <w:rsid w:val="00CE4329"/>
    <w:rsid w:val="00CE4AA1"/>
    <w:rsid w:val="00CE4C9E"/>
    <w:rsid w:val="00CE526A"/>
    <w:rsid w:val="00CE60B3"/>
    <w:rsid w:val="00CE7450"/>
    <w:rsid w:val="00CF19DD"/>
    <w:rsid w:val="00CF2A57"/>
    <w:rsid w:val="00CF2AC6"/>
    <w:rsid w:val="00CF2C95"/>
    <w:rsid w:val="00CF38B2"/>
    <w:rsid w:val="00CF6348"/>
    <w:rsid w:val="00D0185D"/>
    <w:rsid w:val="00D018DE"/>
    <w:rsid w:val="00D0478F"/>
    <w:rsid w:val="00D05192"/>
    <w:rsid w:val="00D06621"/>
    <w:rsid w:val="00D07387"/>
    <w:rsid w:val="00D10BAB"/>
    <w:rsid w:val="00D114C4"/>
    <w:rsid w:val="00D11C1D"/>
    <w:rsid w:val="00D13193"/>
    <w:rsid w:val="00D15B70"/>
    <w:rsid w:val="00D1636F"/>
    <w:rsid w:val="00D16E8A"/>
    <w:rsid w:val="00D214C7"/>
    <w:rsid w:val="00D22EC5"/>
    <w:rsid w:val="00D23382"/>
    <w:rsid w:val="00D26484"/>
    <w:rsid w:val="00D267D4"/>
    <w:rsid w:val="00D30E9E"/>
    <w:rsid w:val="00D3162E"/>
    <w:rsid w:val="00D31F22"/>
    <w:rsid w:val="00D32652"/>
    <w:rsid w:val="00D3332C"/>
    <w:rsid w:val="00D33E35"/>
    <w:rsid w:val="00D34759"/>
    <w:rsid w:val="00D3522B"/>
    <w:rsid w:val="00D35896"/>
    <w:rsid w:val="00D35AA0"/>
    <w:rsid w:val="00D35CA0"/>
    <w:rsid w:val="00D37C73"/>
    <w:rsid w:val="00D406E0"/>
    <w:rsid w:val="00D424C2"/>
    <w:rsid w:val="00D4501F"/>
    <w:rsid w:val="00D46AE2"/>
    <w:rsid w:val="00D46B5A"/>
    <w:rsid w:val="00D46C05"/>
    <w:rsid w:val="00D47194"/>
    <w:rsid w:val="00D50C56"/>
    <w:rsid w:val="00D5109D"/>
    <w:rsid w:val="00D52B35"/>
    <w:rsid w:val="00D53359"/>
    <w:rsid w:val="00D539F5"/>
    <w:rsid w:val="00D548E0"/>
    <w:rsid w:val="00D565E4"/>
    <w:rsid w:val="00D576C8"/>
    <w:rsid w:val="00D6065B"/>
    <w:rsid w:val="00D60797"/>
    <w:rsid w:val="00D6263E"/>
    <w:rsid w:val="00D631F6"/>
    <w:rsid w:val="00D6695F"/>
    <w:rsid w:val="00D66D06"/>
    <w:rsid w:val="00D6745F"/>
    <w:rsid w:val="00D70008"/>
    <w:rsid w:val="00D70ACA"/>
    <w:rsid w:val="00D70AFC"/>
    <w:rsid w:val="00D70F2F"/>
    <w:rsid w:val="00D71600"/>
    <w:rsid w:val="00D735D6"/>
    <w:rsid w:val="00D751DF"/>
    <w:rsid w:val="00D75D64"/>
    <w:rsid w:val="00D75E5A"/>
    <w:rsid w:val="00D76487"/>
    <w:rsid w:val="00D76A99"/>
    <w:rsid w:val="00D76B82"/>
    <w:rsid w:val="00D77B9D"/>
    <w:rsid w:val="00D83833"/>
    <w:rsid w:val="00D857F9"/>
    <w:rsid w:val="00D86DC6"/>
    <w:rsid w:val="00D912C5"/>
    <w:rsid w:val="00D91F3A"/>
    <w:rsid w:val="00D925EC"/>
    <w:rsid w:val="00D92ED1"/>
    <w:rsid w:val="00D93235"/>
    <w:rsid w:val="00D938B1"/>
    <w:rsid w:val="00D93A7D"/>
    <w:rsid w:val="00D93AB7"/>
    <w:rsid w:val="00D93BEA"/>
    <w:rsid w:val="00D9443D"/>
    <w:rsid w:val="00D97D37"/>
    <w:rsid w:val="00DA0095"/>
    <w:rsid w:val="00DA1DE9"/>
    <w:rsid w:val="00DA380C"/>
    <w:rsid w:val="00DA3F35"/>
    <w:rsid w:val="00DA5BFB"/>
    <w:rsid w:val="00DA5E18"/>
    <w:rsid w:val="00DA6916"/>
    <w:rsid w:val="00DA69F5"/>
    <w:rsid w:val="00DA779A"/>
    <w:rsid w:val="00DB0C56"/>
    <w:rsid w:val="00DB1D8E"/>
    <w:rsid w:val="00DB29EF"/>
    <w:rsid w:val="00DB2A95"/>
    <w:rsid w:val="00DB2AF6"/>
    <w:rsid w:val="00DB2DF6"/>
    <w:rsid w:val="00DB3314"/>
    <w:rsid w:val="00DB357C"/>
    <w:rsid w:val="00DB4054"/>
    <w:rsid w:val="00DB4B65"/>
    <w:rsid w:val="00DB4DE2"/>
    <w:rsid w:val="00DB5056"/>
    <w:rsid w:val="00DB5FD7"/>
    <w:rsid w:val="00DB692C"/>
    <w:rsid w:val="00DB6E3A"/>
    <w:rsid w:val="00DC0E4C"/>
    <w:rsid w:val="00DC200D"/>
    <w:rsid w:val="00DC251F"/>
    <w:rsid w:val="00DC33B4"/>
    <w:rsid w:val="00DC6EE1"/>
    <w:rsid w:val="00DC71F0"/>
    <w:rsid w:val="00DD0C07"/>
    <w:rsid w:val="00DD1A72"/>
    <w:rsid w:val="00DD212F"/>
    <w:rsid w:val="00DD2B90"/>
    <w:rsid w:val="00DD3B82"/>
    <w:rsid w:val="00DD4374"/>
    <w:rsid w:val="00DD56C6"/>
    <w:rsid w:val="00DD58F4"/>
    <w:rsid w:val="00DD5CF3"/>
    <w:rsid w:val="00DD6067"/>
    <w:rsid w:val="00DE0142"/>
    <w:rsid w:val="00DE08DA"/>
    <w:rsid w:val="00DE1AB1"/>
    <w:rsid w:val="00DE4A29"/>
    <w:rsid w:val="00DE51C8"/>
    <w:rsid w:val="00DF14D4"/>
    <w:rsid w:val="00DF2E9F"/>
    <w:rsid w:val="00DF55DC"/>
    <w:rsid w:val="00DF55F2"/>
    <w:rsid w:val="00DF57B2"/>
    <w:rsid w:val="00DF6122"/>
    <w:rsid w:val="00DF650D"/>
    <w:rsid w:val="00DF7F1C"/>
    <w:rsid w:val="00E02874"/>
    <w:rsid w:val="00E02B48"/>
    <w:rsid w:val="00E02F8F"/>
    <w:rsid w:val="00E04AC0"/>
    <w:rsid w:val="00E04E5E"/>
    <w:rsid w:val="00E054C4"/>
    <w:rsid w:val="00E05F36"/>
    <w:rsid w:val="00E079C5"/>
    <w:rsid w:val="00E07A16"/>
    <w:rsid w:val="00E07B90"/>
    <w:rsid w:val="00E106CF"/>
    <w:rsid w:val="00E1195E"/>
    <w:rsid w:val="00E11E69"/>
    <w:rsid w:val="00E1397F"/>
    <w:rsid w:val="00E1475D"/>
    <w:rsid w:val="00E159FB"/>
    <w:rsid w:val="00E179E9"/>
    <w:rsid w:val="00E2173F"/>
    <w:rsid w:val="00E243C9"/>
    <w:rsid w:val="00E25CCD"/>
    <w:rsid w:val="00E26577"/>
    <w:rsid w:val="00E26627"/>
    <w:rsid w:val="00E30B2F"/>
    <w:rsid w:val="00E31025"/>
    <w:rsid w:val="00E31AD6"/>
    <w:rsid w:val="00E31C01"/>
    <w:rsid w:val="00E33597"/>
    <w:rsid w:val="00E33F4F"/>
    <w:rsid w:val="00E34155"/>
    <w:rsid w:val="00E34652"/>
    <w:rsid w:val="00E35282"/>
    <w:rsid w:val="00E35808"/>
    <w:rsid w:val="00E36A31"/>
    <w:rsid w:val="00E3783F"/>
    <w:rsid w:val="00E40D07"/>
    <w:rsid w:val="00E43DD8"/>
    <w:rsid w:val="00E4535E"/>
    <w:rsid w:val="00E45B3E"/>
    <w:rsid w:val="00E45C5F"/>
    <w:rsid w:val="00E463A5"/>
    <w:rsid w:val="00E5189B"/>
    <w:rsid w:val="00E5347C"/>
    <w:rsid w:val="00E55457"/>
    <w:rsid w:val="00E55B3D"/>
    <w:rsid w:val="00E57417"/>
    <w:rsid w:val="00E60365"/>
    <w:rsid w:val="00E61373"/>
    <w:rsid w:val="00E6171C"/>
    <w:rsid w:val="00E62268"/>
    <w:rsid w:val="00E62D21"/>
    <w:rsid w:val="00E6667D"/>
    <w:rsid w:val="00E67A3A"/>
    <w:rsid w:val="00E7022C"/>
    <w:rsid w:val="00E704B1"/>
    <w:rsid w:val="00E73579"/>
    <w:rsid w:val="00E74C0F"/>
    <w:rsid w:val="00E75212"/>
    <w:rsid w:val="00E7543F"/>
    <w:rsid w:val="00E771AC"/>
    <w:rsid w:val="00E80415"/>
    <w:rsid w:val="00E8067F"/>
    <w:rsid w:val="00E81B70"/>
    <w:rsid w:val="00E8295A"/>
    <w:rsid w:val="00E874FC"/>
    <w:rsid w:val="00E8786F"/>
    <w:rsid w:val="00E9025E"/>
    <w:rsid w:val="00E91654"/>
    <w:rsid w:val="00E91655"/>
    <w:rsid w:val="00E91929"/>
    <w:rsid w:val="00E91D1E"/>
    <w:rsid w:val="00E93009"/>
    <w:rsid w:val="00E937F7"/>
    <w:rsid w:val="00E941B7"/>
    <w:rsid w:val="00E94C96"/>
    <w:rsid w:val="00E94CA6"/>
    <w:rsid w:val="00E97C94"/>
    <w:rsid w:val="00EA0079"/>
    <w:rsid w:val="00EA0B04"/>
    <w:rsid w:val="00EA1C79"/>
    <w:rsid w:val="00EA3FF5"/>
    <w:rsid w:val="00EA552B"/>
    <w:rsid w:val="00EA5EC2"/>
    <w:rsid w:val="00EA630A"/>
    <w:rsid w:val="00EA71D4"/>
    <w:rsid w:val="00EA7B07"/>
    <w:rsid w:val="00EA7B11"/>
    <w:rsid w:val="00EB0110"/>
    <w:rsid w:val="00EB130E"/>
    <w:rsid w:val="00EB1317"/>
    <w:rsid w:val="00EB1713"/>
    <w:rsid w:val="00EB2442"/>
    <w:rsid w:val="00EB74B0"/>
    <w:rsid w:val="00EB7F26"/>
    <w:rsid w:val="00EC0E51"/>
    <w:rsid w:val="00EC1A36"/>
    <w:rsid w:val="00EC3038"/>
    <w:rsid w:val="00EC36B2"/>
    <w:rsid w:val="00EC5C83"/>
    <w:rsid w:val="00EC6D33"/>
    <w:rsid w:val="00ED4521"/>
    <w:rsid w:val="00ED520E"/>
    <w:rsid w:val="00ED5B83"/>
    <w:rsid w:val="00ED5C60"/>
    <w:rsid w:val="00ED6DC7"/>
    <w:rsid w:val="00EE0C05"/>
    <w:rsid w:val="00EE2ABC"/>
    <w:rsid w:val="00EE2B1C"/>
    <w:rsid w:val="00EE3604"/>
    <w:rsid w:val="00EE3CBD"/>
    <w:rsid w:val="00EE3F5C"/>
    <w:rsid w:val="00EE3FDF"/>
    <w:rsid w:val="00EE49CC"/>
    <w:rsid w:val="00EE6058"/>
    <w:rsid w:val="00EE60BB"/>
    <w:rsid w:val="00EF009E"/>
    <w:rsid w:val="00EF230E"/>
    <w:rsid w:val="00EF2AEF"/>
    <w:rsid w:val="00EF2B87"/>
    <w:rsid w:val="00EF4250"/>
    <w:rsid w:val="00EF494B"/>
    <w:rsid w:val="00EF7AE8"/>
    <w:rsid w:val="00F00859"/>
    <w:rsid w:val="00F00EE1"/>
    <w:rsid w:val="00F02650"/>
    <w:rsid w:val="00F03199"/>
    <w:rsid w:val="00F04EF8"/>
    <w:rsid w:val="00F05E76"/>
    <w:rsid w:val="00F06060"/>
    <w:rsid w:val="00F074C3"/>
    <w:rsid w:val="00F07773"/>
    <w:rsid w:val="00F10449"/>
    <w:rsid w:val="00F106EC"/>
    <w:rsid w:val="00F13781"/>
    <w:rsid w:val="00F143DE"/>
    <w:rsid w:val="00F164C5"/>
    <w:rsid w:val="00F20338"/>
    <w:rsid w:val="00F213CA"/>
    <w:rsid w:val="00F231D0"/>
    <w:rsid w:val="00F23E8F"/>
    <w:rsid w:val="00F244D1"/>
    <w:rsid w:val="00F27847"/>
    <w:rsid w:val="00F27FCF"/>
    <w:rsid w:val="00F3019E"/>
    <w:rsid w:val="00F315B5"/>
    <w:rsid w:val="00F31828"/>
    <w:rsid w:val="00F31F88"/>
    <w:rsid w:val="00F3289B"/>
    <w:rsid w:val="00F33CDD"/>
    <w:rsid w:val="00F35DC8"/>
    <w:rsid w:val="00F366A6"/>
    <w:rsid w:val="00F41792"/>
    <w:rsid w:val="00F41F28"/>
    <w:rsid w:val="00F42E15"/>
    <w:rsid w:val="00F4312A"/>
    <w:rsid w:val="00F45336"/>
    <w:rsid w:val="00F45A58"/>
    <w:rsid w:val="00F45F46"/>
    <w:rsid w:val="00F4746C"/>
    <w:rsid w:val="00F5387B"/>
    <w:rsid w:val="00F53B3D"/>
    <w:rsid w:val="00F53BEB"/>
    <w:rsid w:val="00F545D6"/>
    <w:rsid w:val="00F563C8"/>
    <w:rsid w:val="00F630B8"/>
    <w:rsid w:val="00F64660"/>
    <w:rsid w:val="00F650B1"/>
    <w:rsid w:val="00F65A3C"/>
    <w:rsid w:val="00F6660A"/>
    <w:rsid w:val="00F70101"/>
    <w:rsid w:val="00F70331"/>
    <w:rsid w:val="00F70523"/>
    <w:rsid w:val="00F70E0A"/>
    <w:rsid w:val="00F70FC8"/>
    <w:rsid w:val="00F717B2"/>
    <w:rsid w:val="00F71A89"/>
    <w:rsid w:val="00F7266E"/>
    <w:rsid w:val="00F73677"/>
    <w:rsid w:val="00F8019E"/>
    <w:rsid w:val="00F80761"/>
    <w:rsid w:val="00F80D61"/>
    <w:rsid w:val="00F80DE4"/>
    <w:rsid w:val="00F85906"/>
    <w:rsid w:val="00F867AF"/>
    <w:rsid w:val="00F8690C"/>
    <w:rsid w:val="00F871FF"/>
    <w:rsid w:val="00F90FD1"/>
    <w:rsid w:val="00F91254"/>
    <w:rsid w:val="00F93F49"/>
    <w:rsid w:val="00F97367"/>
    <w:rsid w:val="00F9736E"/>
    <w:rsid w:val="00FA1673"/>
    <w:rsid w:val="00FA1FF4"/>
    <w:rsid w:val="00FA2438"/>
    <w:rsid w:val="00FA4D39"/>
    <w:rsid w:val="00FB0D07"/>
    <w:rsid w:val="00FB0FAC"/>
    <w:rsid w:val="00FB1721"/>
    <w:rsid w:val="00FB18D1"/>
    <w:rsid w:val="00FB1A00"/>
    <w:rsid w:val="00FB322A"/>
    <w:rsid w:val="00FB3860"/>
    <w:rsid w:val="00FB394E"/>
    <w:rsid w:val="00FB490C"/>
    <w:rsid w:val="00FB4A84"/>
    <w:rsid w:val="00FB5519"/>
    <w:rsid w:val="00FC04C9"/>
    <w:rsid w:val="00FC10F6"/>
    <w:rsid w:val="00FC2FF9"/>
    <w:rsid w:val="00FC62A8"/>
    <w:rsid w:val="00FC6DB7"/>
    <w:rsid w:val="00FC7312"/>
    <w:rsid w:val="00FC787A"/>
    <w:rsid w:val="00FD1AB3"/>
    <w:rsid w:val="00FD201B"/>
    <w:rsid w:val="00FD347D"/>
    <w:rsid w:val="00FE444C"/>
    <w:rsid w:val="00FE5CAD"/>
    <w:rsid w:val="00FE75CC"/>
    <w:rsid w:val="00FE7703"/>
    <w:rsid w:val="00FE7A18"/>
    <w:rsid w:val="00FE7D43"/>
    <w:rsid w:val="00FF22B7"/>
    <w:rsid w:val="00FF34E4"/>
    <w:rsid w:val="00FF3787"/>
    <w:rsid w:val="00FF3DEF"/>
    <w:rsid w:val="00FF4441"/>
    <w:rsid w:val="00FF4A72"/>
    <w:rsid w:val="00FF5896"/>
    <w:rsid w:val="00FF6981"/>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2">
    <w:name w:val="Placeholder Text"/>
    <w:basedOn w:val="a1"/>
    <w:uiPriority w:val="99"/>
    <w:semiHidden/>
    <w:rsid w:val="00CA771E"/>
    <w:rPr>
      <w:color w:val="808080"/>
    </w:rPr>
  </w:style>
  <w:style w:type="character" w:customStyle="1" w:styleId="hljs-variable">
    <w:name w:val="hljs-variable"/>
    <w:basedOn w:val="a1"/>
    <w:rsid w:val="006E62BF"/>
  </w:style>
  <w:style w:type="character" w:customStyle="1" w:styleId="hljs-number">
    <w:name w:val="hljs-number"/>
    <w:basedOn w:val="a1"/>
    <w:rsid w:val="006E62BF"/>
  </w:style>
  <w:style w:type="table" w:styleId="af3">
    <w:name w:val="Table Grid"/>
    <w:basedOn w:val="a2"/>
    <w:uiPriority w:val="59"/>
    <w:rsid w:val="001B0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Emphasis"/>
    <w:basedOn w:val="a1"/>
    <w:uiPriority w:val="20"/>
    <w:qFormat/>
    <w:rsid w:val="000031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289486">
      <w:bodyDiv w:val="1"/>
      <w:marLeft w:val="0"/>
      <w:marRight w:val="0"/>
      <w:marTop w:val="0"/>
      <w:marBottom w:val="0"/>
      <w:divBdr>
        <w:top w:val="none" w:sz="0" w:space="0" w:color="auto"/>
        <w:left w:val="none" w:sz="0" w:space="0" w:color="auto"/>
        <w:bottom w:val="none" w:sz="0" w:space="0" w:color="auto"/>
        <w:right w:val="none" w:sz="0" w:space="0" w:color="auto"/>
      </w:divBdr>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5730177">
      <w:bodyDiv w:val="1"/>
      <w:marLeft w:val="0"/>
      <w:marRight w:val="0"/>
      <w:marTop w:val="0"/>
      <w:marBottom w:val="0"/>
      <w:divBdr>
        <w:top w:val="none" w:sz="0" w:space="0" w:color="auto"/>
        <w:left w:val="none" w:sz="0" w:space="0" w:color="auto"/>
        <w:bottom w:val="none" w:sz="0" w:space="0" w:color="auto"/>
        <w:right w:val="none" w:sz="0" w:space="0" w:color="auto"/>
      </w:divBdr>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515230">
      <w:bodyDiv w:val="1"/>
      <w:marLeft w:val="0"/>
      <w:marRight w:val="0"/>
      <w:marTop w:val="0"/>
      <w:marBottom w:val="0"/>
      <w:divBdr>
        <w:top w:val="none" w:sz="0" w:space="0" w:color="auto"/>
        <w:left w:val="none" w:sz="0" w:space="0" w:color="auto"/>
        <w:bottom w:val="none" w:sz="0" w:space="0" w:color="auto"/>
        <w:right w:val="none" w:sz="0" w:space="0" w:color="auto"/>
      </w:divBdr>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5301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1.png"/><Relationship Id="rId11" Type="http://schemas.openxmlformats.org/officeDocument/2006/relationships/hyperlink" Target="https://grpc.io/"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footer" Target="footer5.xml"/><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hyperlink" Target="https://www.kaggle.com/titericz/circle-to-rectagle-preprocessing-1"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s.toronto.edu/~kriz/cifar.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https://www.tensorflow.org/" TargetMode="Externa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hyperlink" Target="https://www.kaggle.com/ratthachat/aptos-eye-preprocessing-in-diabetic-retinopathy" TargetMode="External"/><Relationship Id="rId45" Type="http://schemas.openxmlformats.org/officeDocument/2006/relationships/image" Target="media/image28.png"/><Relationship Id="rId66"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9A26AD-86D4-4010-9F45-69E98928C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1</TotalTime>
  <Pages>45</Pages>
  <Words>16988</Words>
  <Characters>96837</Characters>
  <Application>Microsoft Office Word</Application>
  <DocSecurity>0</DocSecurity>
  <Lines>806</Lines>
  <Paragraphs>227</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113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4206</cp:revision>
  <cp:lastPrinted>2020-06-24T08:38:00Z</cp:lastPrinted>
  <dcterms:created xsi:type="dcterms:W3CDTF">2019-12-06T08:26:00Z</dcterms:created>
  <dcterms:modified xsi:type="dcterms:W3CDTF">2020-08-06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5r11Lbw"/&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